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A17D02" w14:textId="77777777" w:rsidR="00955191" w:rsidRDefault="00955191" w:rsidP="00EA69CB">
      <w:pPr>
        <w:pStyle w:val="Title"/>
        <w:sectPr w:rsidR="00955191" w:rsidSect="00955191">
          <w:headerReference w:type="default" r:id="rId8"/>
          <w:footerReference w:type="default" r:id="rId9"/>
          <w:headerReference w:type="first" r:id="rId10"/>
          <w:pgSz w:w="11906" w:h="16838"/>
          <w:pgMar w:top="1440" w:right="1440" w:bottom="1440" w:left="1440" w:header="708" w:footer="708" w:gutter="0"/>
          <w:cols w:space="708"/>
          <w:docGrid w:linePitch="360"/>
        </w:sectPr>
      </w:pPr>
      <w:r>
        <w:rPr>
          <w:noProof/>
        </w:rPr>
        <mc:AlternateContent>
          <mc:Choice Requires="wpg">
            <w:drawing>
              <wp:anchor distT="0" distB="0" distL="114300" distR="114300" simplePos="0" relativeHeight="251659264" behindDoc="0" locked="0" layoutInCell="1" allowOverlap="1" wp14:anchorId="364A0C6A" wp14:editId="51CB0ADC">
                <wp:simplePos x="0" y="0"/>
                <wp:positionH relativeFrom="column">
                  <wp:posOffset>-904875</wp:posOffset>
                </wp:positionH>
                <wp:positionV relativeFrom="paragraph">
                  <wp:posOffset>-933450</wp:posOffset>
                </wp:positionV>
                <wp:extent cx="7613015" cy="10767060"/>
                <wp:effectExtent l="0" t="0" r="6985" b="0"/>
                <wp:wrapNone/>
                <wp:docPr id="1141690549" name="Group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613015" cy="10767060"/>
                          <a:chOff x="0" y="0"/>
                          <a:chExt cx="7613015" cy="10767060"/>
                        </a:xfrm>
                      </wpg:grpSpPr>
                      <pic:pic xmlns:pic="http://schemas.openxmlformats.org/drawingml/2006/picture">
                        <pic:nvPicPr>
                          <pic:cNvPr id="4" name="Picture 4">
                            <a:extLst>
                              <a:ext uri="{C183D7F6-B498-43B3-948B-1728B52AA6E4}">
                                <adec:decorative xmlns:adec="http://schemas.microsoft.com/office/drawing/2017/decorative" val="1"/>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7613015" cy="10767060"/>
                          </a:xfrm>
                          <a:prstGeom prst="rect">
                            <a:avLst/>
                          </a:prstGeom>
                          <a:noFill/>
                          <a:ln>
                            <a:noFill/>
                          </a:ln>
                        </pic:spPr>
                      </pic:pic>
                      <wps:wsp>
                        <wps:cNvPr id="217" name="Text Box 2">
                          <a:extLst>
                            <a:ext uri="{C183D7F6-B498-43B3-948B-1728B52AA6E4}">
                              <adec:decorative xmlns:adec="http://schemas.microsoft.com/office/drawing/2017/decorative" val="1"/>
                            </a:ext>
                          </a:extLst>
                        </wps:cNvPr>
                        <wps:cNvSpPr txBox="1">
                          <a:spLocks noChangeArrowheads="1"/>
                        </wps:cNvSpPr>
                        <wps:spPr bwMode="auto">
                          <a:xfrm>
                            <a:off x="238125" y="7248525"/>
                            <a:ext cx="4667250" cy="2438400"/>
                          </a:xfrm>
                          <a:prstGeom prst="rect">
                            <a:avLst/>
                          </a:prstGeom>
                          <a:noFill/>
                          <a:ln w="9525">
                            <a:noFill/>
                            <a:miter lim="800000"/>
                            <a:headEnd/>
                            <a:tailEnd/>
                          </a:ln>
                        </wps:spPr>
                        <wps:txbx>
                          <w:txbxContent>
                            <w:p w14:paraId="4A747DB9" w14:textId="77777777" w:rsidR="00955191" w:rsidRPr="00340705" w:rsidRDefault="00955191" w:rsidP="0092642E">
                              <w:pPr>
                                <w:rPr>
                                  <w:rFonts w:cs="Arial"/>
                                  <w:b/>
                                  <w:bCs/>
                                  <w:color w:val="FFFFFF" w:themeColor="background1"/>
                                  <w:sz w:val="48"/>
                                  <w:szCs w:val="48"/>
                                  <w:lang w:val="en-GB"/>
                                </w:rPr>
                              </w:pPr>
                              <w:r w:rsidRPr="00340705">
                                <w:rPr>
                                  <w:rFonts w:cs="Arial"/>
                                  <w:b/>
                                  <w:bCs/>
                                  <w:color w:val="FFFFFF" w:themeColor="background1"/>
                                  <w:sz w:val="48"/>
                                  <w:szCs w:val="48"/>
                                  <w:lang w:val="en-GB"/>
                                </w:rPr>
                                <w:t>A synthesis of existing data on current attitudes towards autistic people in Ireland</w:t>
                              </w:r>
                            </w:p>
                            <w:p w14:paraId="7207F78C" w14:textId="77777777" w:rsidR="00955191" w:rsidRPr="00340705" w:rsidRDefault="00955191" w:rsidP="00340705">
                              <w:pPr>
                                <w:spacing w:before="240"/>
                                <w:rPr>
                                  <w:rFonts w:cs="Arial"/>
                                  <w:b/>
                                  <w:color w:val="FFFFFF" w:themeColor="background1"/>
                                  <w:sz w:val="36"/>
                                  <w:szCs w:val="36"/>
                                  <w:lang w:val="en-GB"/>
                                </w:rPr>
                              </w:pPr>
                              <w:r w:rsidRPr="00340705">
                                <w:rPr>
                                  <w:rFonts w:cs="Arial"/>
                                  <w:b/>
                                  <w:color w:val="FFFFFF" w:themeColor="background1"/>
                                  <w:sz w:val="36"/>
                                  <w:szCs w:val="36"/>
                                  <w:lang w:val="en-GB"/>
                                </w:rPr>
                                <w:t>May 2025</w:t>
                              </w:r>
                            </w:p>
                          </w:txbxContent>
                        </wps:txbx>
                        <wps:bodyPr rot="0" vert="horz" wrap="square" lIns="91440" tIns="45720" rIns="91440" bIns="45720" anchor="t" anchorCtr="0">
                          <a:noAutofit/>
                        </wps:bodyPr>
                      </wps:wsp>
                    </wpg:wgp>
                  </a:graphicData>
                </a:graphic>
              </wp:anchor>
            </w:drawing>
          </mc:Choice>
          <mc:Fallback>
            <w:pict>
              <v:group w14:anchorId="364A0C6A" id="Group 1" o:spid="_x0000_s1026" alt="&quot;&quot;" style="position:absolute;left:0;text-align:left;margin-left:-71.25pt;margin-top:-73.5pt;width:599.45pt;height:847.8pt;z-index:251659264" coordsize="76130,107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alt="&quot;&quot;" style="position:absolute;width:76130;height:107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">
                  <v:imagedata r:id="rId12" o:title=""/>
                </v:shape>
                <v:shapetype id="_x0000_t202" coordsize="21600,21600" o:spt="202" path="m,l,21600r21600,l21600,xe">
                  <v:stroke joinstyle="miter"/>
                  <v:path gradientshapeok="t" o:connecttype="rect"/>
                </v:shapetype>
                <v:shape id="Text Box 2" o:spid="_x0000_s1028" type="#_x0000_t202" alt="&quot;&quot;" style="position:absolute;left:2381;top:72485;width:46672;height:243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4A747DB9" w14:textId="77777777" w:rsidR="00955191" w:rsidRPr="00340705" w:rsidRDefault="00955191" w:rsidP="0092642E">
                        <w:pPr>
                          <w:rPr>
                            <w:rFonts w:cs="Arial"/>
                            <w:b/>
                            <w:bCs/>
                            <w:color w:val="FFFFFF" w:themeColor="background1"/>
                            <w:sz w:val="48"/>
                            <w:szCs w:val="48"/>
                            <w:lang w:val="en-GB"/>
                          </w:rPr>
                        </w:pPr>
                        <w:r w:rsidRPr="00340705">
                          <w:rPr>
                            <w:rFonts w:cs="Arial"/>
                            <w:b/>
                            <w:bCs/>
                            <w:color w:val="FFFFFF" w:themeColor="background1"/>
                            <w:sz w:val="48"/>
                            <w:szCs w:val="48"/>
                            <w:lang w:val="en-GB"/>
                          </w:rPr>
                          <w:t>A synthesis of existing data on current attitudes towards autistic people in Ireland</w:t>
                        </w:r>
                      </w:p>
                      <w:p w14:paraId="7207F78C" w14:textId="77777777" w:rsidR="00955191" w:rsidRPr="00340705" w:rsidRDefault="00955191" w:rsidP="00340705">
                        <w:pPr>
                          <w:spacing w:before="240"/>
                          <w:rPr>
                            <w:rFonts w:cs="Arial"/>
                            <w:b/>
                            <w:color w:val="FFFFFF" w:themeColor="background1"/>
                            <w:sz w:val="36"/>
                            <w:szCs w:val="36"/>
                            <w:lang w:val="en-GB"/>
                          </w:rPr>
                        </w:pPr>
                        <w:r w:rsidRPr="00340705">
                          <w:rPr>
                            <w:rFonts w:cs="Arial"/>
                            <w:b/>
                            <w:color w:val="FFFFFF" w:themeColor="background1"/>
                            <w:sz w:val="36"/>
                            <w:szCs w:val="36"/>
                            <w:lang w:val="en-GB"/>
                          </w:rPr>
                          <w:t>May 2025</w:t>
                        </w:r>
                      </w:p>
                    </w:txbxContent>
                  </v:textbox>
                </v:shape>
              </v:group>
            </w:pict>
          </mc:Fallback>
        </mc:AlternateContent>
      </w:r>
    </w:p>
    <w:p w14:paraId="55457B69" w14:textId="77777777" w:rsidR="00955191" w:rsidRPr="00340705" w:rsidRDefault="00955191" w:rsidP="00340705">
      <w:pPr>
        <w:pStyle w:val="Title"/>
        <w:spacing w:before="2400"/>
        <w:rPr>
          <w:color w:val="BF2296"/>
          <w:sz w:val="72"/>
          <w:szCs w:val="72"/>
          <w:lang w:val="en-GB"/>
        </w:rPr>
      </w:pPr>
      <w:r>
        <w:lastRenderedPageBreak/>
        <w:tab/>
      </w:r>
      <w:r w:rsidRPr="00340705">
        <w:rPr>
          <w:bCs/>
          <w:color w:val="BF2296"/>
          <w:sz w:val="72"/>
          <w:szCs w:val="72"/>
          <w:lang w:val="en-GB"/>
        </w:rPr>
        <w:t>A synthesis of existing data on current attitudes towards autistic people in Ireland</w:t>
      </w:r>
    </w:p>
    <w:p w14:paraId="659C4222" w14:textId="77777777" w:rsidR="00955191" w:rsidRPr="00CB36F7" w:rsidRDefault="00955191" w:rsidP="00CE2D15">
      <w:pPr>
        <w:pStyle w:val="Title"/>
        <w:spacing w:before="2400"/>
        <w:rPr>
          <w:color w:val="BF2296"/>
          <w:sz w:val="72"/>
          <w:szCs w:val="72"/>
        </w:rPr>
      </w:pPr>
    </w:p>
    <w:p w14:paraId="36A20E22" w14:textId="77777777" w:rsidR="00955191" w:rsidRPr="00CB4A0F" w:rsidRDefault="00955191" w:rsidP="00051B16">
      <w:pPr>
        <w:pStyle w:val="Subtitle"/>
        <w:spacing w:before="360" w:after="100" w:afterAutospacing="1"/>
        <w:jc w:val="left"/>
        <w:rPr>
          <w:b w:val="0"/>
          <w:bCs/>
          <w:szCs w:val="24"/>
        </w:rPr>
      </w:pPr>
      <w:r>
        <w:tab/>
      </w:r>
      <w:r>
        <w:rPr>
          <w:bCs/>
          <w:szCs w:val="24"/>
        </w:rPr>
        <w:t>May 2025</w:t>
      </w:r>
    </w:p>
    <w:p w14:paraId="02050AE4" w14:textId="77777777" w:rsidR="00955191" w:rsidRPr="00CE2D15" w:rsidRDefault="00955191" w:rsidP="00CE2D15">
      <w:pPr>
        <w:sectPr w:rsidR="00955191" w:rsidRPr="00CE2D15" w:rsidSect="00955191">
          <w:pgSz w:w="11906" w:h="16838"/>
          <w:pgMar w:top="1440" w:right="1440" w:bottom="1440" w:left="1440" w:header="708" w:footer="708" w:gutter="0"/>
          <w:cols w:space="708"/>
          <w:docGrid w:linePitch="360"/>
        </w:sectPr>
      </w:pPr>
    </w:p>
    <w:p w14:paraId="17167261" w14:textId="77777777" w:rsidR="00A25060" w:rsidRDefault="00A25060" w:rsidP="00A25060">
      <w:pPr>
        <w:pStyle w:val="Heading1"/>
      </w:pPr>
      <w:bookmarkStart w:id="0" w:name="_Toc197510056"/>
      <w:bookmarkStart w:id="1" w:name="_Toc198219175"/>
      <w:r>
        <w:lastRenderedPageBreak/>
        <w:t>Contents</w:t>
      </w:r>
      <w:bookmarkEnd w:id="0"/>
      <w:bookmarkEnd w:id="1"/>
    </w:p>
    <w:p w14:paraId="7AEE7881" w14:textId="7B539EFB" w:rsidR="00837599" w:rsidRDefault="00A25060">
      <w:pPr>
        <w:pStyle w:val="TOC1"/>
        <w:tabs>
          <w:tab w:val="right" w:leader="dot" w:pos="9016"/>
        </w:tabs>
        <w:rPr>
          <w:rFonts w:asciiTheme="minorHAnsi" w:eastAsiaTheme="minorEastAsia" w:hAnsiTheme="minorHAnsi"/>
          <w:noProof/>
          <w:color w:val="auto"/>
          <w:szCs w:val="24"/>
          <w:lang w:eastAsia="en-IE"/>
        </w:rPr>
      </w:pPr>
      <w:r>
        <w:fldChar w:fldCharType="begin"/>
      </w:r>
      <w:r>
        <w:instrText xml:space="preserve"> TOC \o "1-2" \h \z \u </w:instrText>
      </w:r>
      <w:r>
        <w:fldChar w:fldCharType="separate"/>
      </w:r>
      <w:hyperlink w:anchor="_Toc198219176" w:history="1">
        <w:r w:rsidR="00837599" w:rsidRPr="00B33CCB">
          <w:rPr>
            <w:rStyle w:val="Hyperlink"/>
            <w:noProof/>
          </w:rPr>
          <w:t>Executive Summary</w:t>
        </w:r>
        <w:r w:rsidR="00837599">
          <w:rPr>
            <w:noProof/>
            <w:webHidden/>
          </w:rPr>
          <w:tab/>
        </w:r>
        <w:r w:rsidR="00837599">
          <w:rPr>
            <w:noProof/>
            <w:webHidden/>
          </w:rPr>
          <w:fldChar w:fldCharType="begin"/>
        </w:r>
        <w:r w:rsidR="00837599">
          <w:rPr>
            <w:noProof/>
            <w:webHidden/>
          </w:rPr>
          <w:instrText xml:space="preserve"> PAGEREF _Toc198219176 \h </w:instrText>
        </w:r>
        <w:r w:rsidR="00837599">
          <w:rPr>
            <w:noProof/>
            <w:webHidden/>
          </w:rPr>
        </w:r>
        <w:r w:rsidR="00837599">
          <w:rPr>
            <w:noProof/>
            <w:webHidden/>
          </w:rPr>
          <w:fldChar w:fldCharType="separate"/>
        </w:r>
        <w:r w:rsidR="00955191">
          <w:rPr>
            <w:noProof/>
            <w:webHidden/>
          </w:rPr>
          <w:t>4</w:t>
        </w:r>
        <w:r w:rsidR="00837599">
          <w:rPr>
            <w:noProof/>
            <w:webHidden/>
          </w:rPr>
          <w:fldChar w:fldCharType="end"/>
        </w:r>
      </w:hyperlink>
    </w:p>
    <w:p w14:paraId="5AEE1DF6" w14:textId="6F17615E" w:rsidR="00837599" w:rsidRDefault="00837599">
      <w:pPr>
        <w:pStyle w:val="TOC1"/>
        <w:tabs>
          <w:tab w:val="right" w:leader="dot" w:pos="9016"/>
        </w:tabs>
        <w:rPr>
          <w:rFonts w:asciiTheme="minorHAnsi" w:eastAsiaTheme="minorEastAsia" w:hAnsiTheme="minorHAnsi"/>
          <w:noProof/>
          <w:color w:val="auto"/>
          <w:szCs w:val="24"/>
          <w:lang w:eastAsia="en-IE"/>
        </w:rPr>
      </w:pPr>
      <w:hyperlink w:anchor="_Toc198219182" w:history="1">
        <w:r w:rsidRPr="00B33CCB">
          <w:rPr>
            <w:rStyle w:val="Hyperlink"/>
            <w:noProof/>
          </w:rPr>
          <w:t>Introduction</w:t>
        </w:r>
        <w:r>
          <w:rPr>
            <w:noProof/>
            <w:webHidden/>
          </w:rPr>
          <w:tab/>
        </w:r>
        <w:r>
          <w:rPr>
            <w:noProof/>
            <w:webHidden/>
          </w:rPr>
          <w:fldChar w:fldCharType="begin"/>
        </w:r>
        <w:r>
          <w:rPr>
            <w:noProof/>
            <w:webHidden/>
          </w:rPr>
          <w:instrText xml:space="preserve"> PAGEREF _Toc198219182 \h </w:instrText>
        </w:r>
        <w:r>
          <w:rPr>
            <w:noProof/>
            <w:webHidden/>
          </w:rPr>
        </w:r>
        <w:r>
          <w:rPr>
            <w:noProof/>
            <w:webHidden/>
          </w:rPr>
          <w:fldChar w:fldCharType="separate"/>
        </w:r>
        <w:r w:rsidR="00955191">
          <w:rPr>
            <w:noProof/>
            <w:webHidden/>
          </w:rPr>
          <w:t>7</w:t>
        </w:r>
        <w:r>
          <w:rPr>
            <w:noProof/>
            <w:webHidden/>
          </w:rPr>
          <w:fldChar w:fldCharType="end"/>
        </w:r>
      </w:hyperlink>
    </w:p>
    <w:p w14:paraId="7C003ACF" w14:textId="53F1183B" w:rsidR="00837599" w:rsidRDefault="00837599">
      <w:pPr>
        <w:pStyle w:val="TOC2"/>
        <w:tabs>
          <w:tab w:val="right" w:leader="dot" w:pos="9016"/>
        </w:tabs>
        <w:rPr>
          <w:rFonts w:asciiTheme="minorHAnsi" w:eastAsiaTheme="minorEastAsia" w:hAnsiTheme="minorHAnsi"/>
          <w:noProof/>
          <w:color w:val="auto"/>
          <w:szCs w:val="24"/>
          <w:lang w:eastAsia="en-IE"/>
        </w:rPr>
      </w:pPr>
      <w:hyperlink w:anchor="_Toc198219183" w:history="1">
        <w:r w:rsidRPr="00B33CCB">
          <w:rPr>
            <w:rStyle w:val="Hyperlink"/>
            <w:noProof/>
          </w:rPr>
          <w:t>The Autism Innovation Strategy</w:t>
        </w:r>
        <w:r>
          <w:rPr>
            <w:noProof/>
            <w:webHidden/>
          </w:rPr>
          <w:tab/>
        </w:r>
        <w:r>
          <w:rPr>
            <w:noProof/>
            <w:webHidden/>
          </w:rPr>
          <w:fldChar w:fldCharType="begin"/>
        </w:r>
        <w:r>
          <w:rPr>
            <w:noProof/>
            <w:webHidden/>
          </w:rPr>
          <w:instrText xml:space="preserve"> PAGEREF _Toc198219183 \h </w:instrText>
        </w:r>
        <w:r>
          <w:rPr>
            <w:noProof/>
            <w:webHidden/>
          </w:rPr>
        </w:r>
        <w:r>
          <w:rPr>
            <w:noProof/>
            <w:webHidden/>
          </w:rPr>
          <w:fldChar w:fldCharType="separate"/>
        </w:r>
        <w:r w:rsidR="00955191">
          <w:rPr>
            <w:noProof/>
            <w:webHidden/>
          </w:rPr>
          <w:t>7</w:t>
        </w:r>
        <w:r>
          <w:rPr>
            <w:noProof/>
            <w:webHidden/>
          </w:rPr>
          <w:fldChar w:fldCharType="end"/>
        </w:r>
      </w:hyperlink>
    </w:p>
    <w:p w14:paraId="2FDD0C3D" w14:textId="7CC34BC0" w:rsidR="00837599" w:rsidRDefault="00837599">
      <w:pPr>
        <w:pStyle w:val="TOC2"/>
        <w:tabs>
          <w:tab w:val="right" w:leader="dot" w:pos="9016"/>
        </w:tabs>
        <w:rPr>
          <w:rFonts w:asciiTheme="minorHAnsi" w:eastAsiaTheme="minorEastAsia" w:hAnsiTheme="minorHAnsi"/>
          <w:noProof/>
          <w:color w:val="auto"/>
          <w:szCs w:val="24"/>
          <w:lang w:eastAsia="en-IE"/>
        </w:rPr>
      </w:pPr>
      <w:hyperlink w:anchor="_Toc198219184" w:history="1">
        <w:r w:rsidRPr="00B33CCB">
          <w:rPr>
            <w:rStyle w:val="Hyperlink"/>
            <w:noProof/>
          </w:rPr>
          <w:t>Consultation for the AIS</w:t>
        </w:r>
        <w:r>
          <w:rPr>
            <w:noProof/>
            <w:webHidden/>
          </w:rPr>
          <w:tab/>
        </w:r>
        <w:r>
          <w:rPr>
            <w:noProof/>
            <w:webHidden/>
          </w:rPr>
          <w:fldChar w:fldCharType="begin"/>
        </w:r>
        <w:r>
          <w:rPr>
            <w:noProof/>
            <w:webHidden/>
          </w:rPr>
          <w:instrText xml:space="preserve"> PAGEREF _Toc198219184 \h </w:instrText>
        </w:r>
        <w:r>
          <w:rPr>
            <w:noProof/>
            <w:webHidden/>
          </w:rPr>
        </w:r>
        <w:r>
          <w:rPr>
            <w:noProof/>
            <w:webHidden/>
          </w:rPr>
          <w:fldChar w:fldCharType="separate"/>
        </w:r>
        <w:r w:rsidR="00955191">
          <w:rPr>
            <w:noProof/>
            <w:webHidden/>
          </w:rPr>
          <w:t>7</w:t>
        </w:r>
        <w:r>
          <w:rPr>
            <w:noProof/>
            <w:webHidden/>
          </w:rPr>
          <w:fldChar w:fldCharType="end"/>
        </w:r>
      </w:hyperlink>
    </w:p>
    <w:p w14:paraId="4E2B4F82" w14:textId="4248B94E" w:rsidR="00837599" w:rsidRDefault="00837599">
      <w:pPr>
        <w:pStyle w:val="TOC2"/>
        <w:tabs>
          <w:tab w:val="right" w:leader="dot" w:pos="9016"/>
        </w:tabs>
        <w:rPr>
          <w:rFonts w:asciiTheme="minorHAnsi" w:eastAsiaTheme="minorEastAsia" w:hAnsiTheme="minorHAnsi"/>
          <w:noProof/>
          <w:color w:val="auto"/>
          <w:szCs w:val="24"/>
          <w:lang w:eastAsia="en-IE"/>
        </w:rPr>
      </w:pPr>
      <w:hyperlink w:anchor="_Toc198219185" w:history="1">
        <w:r w:rsidRPr="00B33CCB">
          <w:rPr>
            <w:rStyle w:val="Hyperlink"/>
            <w:noProof/>
          </w:rPr>
          <w:t>Aim</w:t>
        </w:r>
        <w:r>
          <w:rPr>
            <w:noProof/>
            <w:webHidden/>
          </w:rPr>
          <w:tab/>
        </w:r>
        <w:r>
          <w:rPr>
            <w:noProof/>
            <w:webHidden/>
          </w:rPr>
          <w:fldChar w:fldCharType="begin"/>
        </w:r>
        <w:r>
          <w:rPr>
            <w:noProof/>
            <w:webHidden/>
          </w:rPr>
          <w:instrText xml:space="preserve"> PAGEREF _Toc198219185 \h </w:instrText>
        </w:r>
        <w:r>
          <w:rPr>
            <w:noProof/>
            <w:webHidden/>
          </w:rPr>
        </w:r>
        <w:r>
          <w:rPr>
            <w:noProof/>
            <w:webHidden/>
          </w:rPr>
          <w:fldChar w:fldCharType="separate"/>
        </w:r>
        <w:r w:rsidR="00955191">
          <w:rPr>
            <w:noProof/>
            <w:webHidden/>
          </w:rPr>
          <w:t>8</w:t>
        </w:r>
        <w:r>
          <w:rPr>
            <w:noProof/>
            <w:webHidden/>
          </w:rPr>
          <w:fldChar w:fldCharType="end"/>
        </w:r>
      </w:hyperlink>
    </w:p>
    <w:p w14:paraId="6E9615C6" w14:textId="5B2AA761" w:rsidR="00837599" w:rsidRDefault="00837599">
      <w:pPr>
        <w:pStyle w:val="TOC2"/>
        <w:tabs>
          <w:tab w:val="right" w:leader="dot" w:pos="9016"/>
        </w:tabs>
        <w:rPr>
          <w:rFonts w:asciiTheme="minorHAnsi" w:eastAsiaTheme="minorEastAsia" w:hAnsiTheme="minorHAnsi"/>
          <w:noProof/>
          <w:color w:val="auto"/>
          <w:szCs w:val="24"/>
          <w:lang w:eastAsia="en-IE"/>
        </w:rPr>
      </w:pPr>
      <w:hyperlink w:anchor="_Toc198219186" w:history="1">
        <w:r w:rsidRPr="00B33CCB">
          <w:rPr>
            <w:rStyle w:val="Hyperlink"/>
            <w:noProof/>
          </w:rPr>
          <w:t>Research questions</w:t>
        </w:r>
        <w:r>
          <w:rPr>
            <w:noProof/>
            <w:webHidden/>
          </w:rPr>
          <w:tab/>
        </w:r>
        <w:r>
          <w:rPr>
            <w:noProof/>
            <w:webHidden/>
          </w:rPr>
          <w:fldChar w:fldCharType="begin"/>
        </w:r>
        <w:r>
          <w:rPr>
            <w:noProof/>
            <w:webHidden/>
          </w:rPr>
          <w:instrText xml:space="preserve"> PAGEREF _Toc198219186 \h </w:instrText>
        </w:r>
        <w:r>
          <w:rPr>
            <w:noProof/>
            <w:webHidden/>
          </w:rPr>
        </w:r>
        <w:r>
          <w:rPr>
            <w:noProof/>
            <w:webHidden/>
          </w:rPr>
          <w:fldChar w:fldCharType="separate"/>
        </w:r>
        <w:r w:rsidR="00955191">
          <w:rPr>
            <w:noProof/>
            <w:webHidden/>
          </w:rPr>
          <w:t>8</w:t>
        </w:r>
        <w:r>
          <w:rPr>
            <w:noProof/>
            <w:webHidden/>
          </w:rPr>
          <w:fldChar w:fldCharType="end"/>
        </w:r>
      </w:hyperlink>
    </w:p>
    <w:p w14:paraId="0ECE4E2F" w14:textId="315451BB" w:rsidR="00837599" w:rsidRDefault="00837599">
      <w:pPr>
        <w:pStyle w:val="TOC1"/>
        <w:tabs>
          <w:tab w:val="right" w:leader="dot" w:pos="9016"/>
        </w:tabs>
        <w:rPr>
          <w:rFonts w:asciiTheme="minorHAnsi" w:eastAsiaTheme="minorEastAsia" w:hAnsiTheme="minorHAnsi"/>
          <w:noProof/>
          <w:color w:val="auto"/>
          <w:szCs w:val="24"/>
          <w:lang w:eastAsia="en-IE"/>
        </w:rPr>
      </w:pPr>
      <w:hyperlink w:anchor="_Toc198219187" w:history="1">
        <w:r w:rsidRPr="00B33CCB">
          <w:rPr>
            <w:rStyle w:val="Hyperlink"/>
            <w:noProof/>
          </w:rPr>
          <w:t>Methodology</w:t>
        </w:r>
        <w:r>
          <w:rPr>
            <w:noProof/>
            <w:webHidden/>
          </w:rPr>
          <w:tab/>
        </w:r>
        <w:r>
          <w:rPr>
            <w:noProof/>
            <w:webHidden/>
          </w:rPr>
          <w:fldChar w:fldCharType="begin"/>
        </w:r>
        <w:r>
          <w:rPr>
            <w:noProof/>
            <w:webHidden/>
          </w:rPr>
          <w:instrText xml:space="preserve"> PAGEREF _Toc198219187 \h </w:instrText>
        </w:r>
        <w:r>
          <w:rPr>
            <w:noProof/>
            <w:webHidden/>
          </w:rPr>
        </w:r>
        <w:r>
          <w:rPr>
            <w:noProof/>
            <w:webHidden/>
          </w:rPr>
          <w:fldChar w:fldCharType="separate"/>
        </w:r>
        <w:r w:rsidR="00955191">
          <w:rPr>
            <w:noProof/>
            <w:webHidden/>
          </w:rPr>
          <w:t>8</w:t>
        </w:r>
        <w:r>
          <w:rPr>
            <w:noProof/>
            <w:webHidden/>
          </w:rPr>
          <w:fldChar w:fldCharType="end"/>
        </w:r>
      </w:hyperlink>
    </w:p>
    <w:p w14:paraId="1B9A214A" w14:textId="7080833E" w:rsidR="00837599" w:rsidRDefault="00837599">
      <w:pPr>
        <w:pStyle w:val="TOC2"/>
        <w:tabs>
          <w:tab w:val="right" w:leader="dot" w:pos="9016"/>
        </w:tabs>
        <w:rPr>
          <w:rFonts w:asciiTheme="minorHAnsi" w:eastAsiaTheme="minorEastAsia" w:hAnsiTheme="minorHAnsi"/>
          <w:noProof/>
          <w:color w:val="auto"/>
          <w:szCs w:val="24"/>
          <w:lang w:eastAsia="en-IE"/>
        </w:rPr>
      </w:pPr>
      <w:hyperlink w:anchor="_Toc198219188" w:history="1">
        <w:r w:rsidRPr="00B33CCB">
          <w:rPr>
            <w:rStyle w:val="Hyperlink"/>
            <w:noProof/>
          </w:rPr>
          <w:t>Search strategy</w:t>
        </w:r>
        <w:r>
          <w:rPr>
            <w:noProof/>
            <w:webHidden/>
          </w:rPr>
          <w:tab/>
        </w:r>
        <w:r>
          <w:rPr>
            <w:noProof/>
            <w:webHidden/>
          </w:rPr>
          <w:fldChar w:fldCharType="begin"/>
        </w:r>
        <w:r>
          <w:rPr>
            <w:noProof/>
            <w:webHidden/>
          </w:rPr>
          <w:instrText xml:space="preserve"> PAGEREF _Toc198219188 \h </w:instrText>
        </w:r>
        <w:r>
          <w:rPr>
            <w:noProof/>
            <w:webHidden/>
          </w:rPr>
        </w:r>
        <w:r>
          <w:rPr>
            <w:noProof/>
            <w:webHidden/>
          </w:rPr>
          <w:fldChar w:fldCharType="separate"/>
        </w:r>
        <w:r w:rsidR="00955191">
          <w:rPr>
            <w:noProof/>
            <w:webHidden/>
          </w:rPr>
          <w:t>8</w:t>
        </w:r>
        <w:r>
          <w:rPr>
            <w:noProof/>
            <w:webHidden/>
          </w:rPr>
          <w:fldChar w:fldCharType="end"/>
        </w:r>
      </w:hyperlink>
    </w:p>
    <w:p w14:paraId="02FBE0EA" w14:textId="316E8A41" w:rsidR="00837599" w:rsidRDefault="00837599">
      <w:pPr>
        <w:pStyle w:val="TOC2"/>
        <w:tabs>
          <w:tab w:val="right" w:leader="dot" w:pos="9016"/>
        </w:tabs>
        <w:rPr>
          <w:rFonts w:asciiTheme="minorHAnsi" w:eastAsiaTheme="minorEastAsia" w:hAnsiTheme="minorHAnsi"/>
          <w:noProof/>
          <w:color w:val="auto"/>
          <w:szCs w:val="24"/>
          <w:lang w:eastAsia="en-IE"/>
        </w:rPr>
      </w:pPr>
      <w:hyperlink w:anchor="_Toc198219189" w:history="1">
        <w:r w:rsidRPr="00B33CCB">
          <w:rPr>
            <w:rStyle w:val="Hyperlink"/>
            <w:noProof/>
          </w:rPr>
          <w:t>Inclusion and exclusion criteria</w:t>
        </w:r>
        <w:r>
          <w:rPr>
            <w:noProof/>
            <w:webHidden/>
          </w:rPr>
          <w:tab/>
        </w:r>
        <w:r>
          <w:rPr>
            <w:noProof/>
            <w:webHidden/>
          </w:rPr>
          <w:fldChar w:fldCharType="begin"/>
        </w:r>
        <w:r>
          <w:rPr>
            <w:noProof/>
            <w:webHidden/>
          </w:rPr>
          <w:instrText xml:space="preserve"> PAGEREF _Toc198219189 \h </w:instrText>
        </w:r>
        <w:r>
          <w:rPr>
            <w:noProof/>
            <w:webHidden/>
          </w:rPr>
        </w:r>
        <w:r>
          <w:rPr>
            <w:noProof/>
            <w:webHidden/>
          </w:rPr>
          <w:fldChar w:fldCharType="separate"/>
        </w:r>
        <w:r w:rsidR="00955191">
          <w:rPr>
            <w:noProof/>
            <w:webHidden/>
          </w:rPr>
          <w:t>9</w:t>
        </w:r>
        <w:r>
          <w:rPr>
            <w:noProof/>
            <w:webHidden/>
          </w:rPr>
          <w:fldChar w:fldCharType="end"/>
        </w:r>
      </w:hyperlink>
    </w:p>
    <w:p w14:paraId="13F019FF" w14:textId="2ACEB254" w:rsidR="00837599" w:rsidRDefault="00837599">
      <w:pPr>
        <w:pStyle w:val="TOC2"/>
        <w:tabs>
          <w:tab w:val="right" w:leader="dot" w:pos="9016"/>
        </w:tabs>
        <w:rPr>
          <w:rFonts w:asciiTheme="minorHAnsi" w:eastAsiaTheme="minorEastAsia" w:hAnsiTheme="minorHAnsi"/>
          <w:noProof/>
          <w:color w:val="auto"/>
          <w:szCs w:val="24"/>
          <w:lang w:eastAsia="en-IE"/>
        </w:rPr>
      </w:pPr>
      <w:hyperlink w:anchor="_Toc198219190" w:history="1">
        <w:r w:rsidRPr="00B33CCB">
          <w:rPr>
            <w:rStyle w:val="Hyperlink"/>
            <w:noProof/>
          </w:rPr>
          <w:t>Analysis</w:t>
        </w:r>
        <w:r>
          <w:rPr>
            <w:noProof/>
            <w:webHidden/>
          </w:rPr>
          <w:tab/>
        </w:r>
        <w:r>
          <w:rPr>
            <w:noProof/>
            <w:webHidden/>
          </w:rPr>
          <w:fldChar w:fldCharType="begin"/>
        </w:r>
        <w:r>
          <w:rPr>
            <w:noProof/>
            <w:webHidden/>
          </w:rPr>
          <w:instrText xml:space="preserve"> PAGEREF _Toc198219190 \h </w:instrText>
        </w:r>
        <w:r>
          <w:rPr>
            <w:noProof/>
            <w:webHidden/>
          </w:rPr>
        </w:r>
        <w:r>
          <w:rPr>
            <w:noProof/>
            <w:webHidden/>
          </w:rPr>
          <w:fldChar w:fldCharType="separate"/>
        </w:r>
        <w:r w:rsidR="00955191">
          <w:rPr>
            <w:noProof/>
            <w:webHidden/>
          </w:rPr>
          <w:t>10</w:t>
        </w:r>
        <w:r>
          <w:rPr>
            <w:noProof/>
            <w:webHidden/>
          </w:rPr>
          <w:fldChar w:fldCharType="end"/>
        </w:r>
      </w:hyperlink>
    </w:p>
    <w:p w14:paraId="7D220CD3" w14:textId="3AA3C9A6" w:rsidR="00837599" w:rsidRDefault="00837599">
      <w:pPr>
        <w:pStyle w:val="TOC1"/>
        <w:tabs>
          <w:tab w:val="right" w:leader="dot" w:pos="9016"/>
        </w:tabs>
        <w:rPr>
          <w:rFonts w:asciiTheme="minorHAnsi" w:eastAsiaTheme="minorEastAsia" w:hAnsiTheme="minorHAnsi"/>
          <w:noProof/>
          <w:color w:val="auto"/>
          <w:szCs w:val="24"/>
          <w:lang w:eastAsia="en-IE"/>
        </w:rPr>
      </w:pPr>
      <w:hyperlink w:anchor="_Toc198219191" w:history="1">
        <w:r w:rsidRPr="00B33CCB">
          <w:rPr>
            <w:rStyle w:val="Hyperlink"/>
            <w:noProof/>
          </w:rPr>
          <w:t>Findings 1: Autism knowledge</w:t>
        </w:r>
        <w:r>
          <w:rPr>
            <w:noProof/>
            <w:webHidden/>
          </w:rPr>
          <w:tab/>
        </w:r>
        <w:r>
          <w:rPr>
            <w:noProof/>
            <w:webHidden/>
          </w:rPr>
          <w:fldChar w:fldCharType="begin"/>
        </w:r>
        <w:r>
          <w:rPr>
            <w:noProof/>
            <w:webHidden/>
          </w:rPr>
          <w:instrText xml:space="preserve"> PAGEREF _Toc198219191 \h </w:instrText>
        </w:r>
        <w:r>
          <w:rPr>
            <w:noProof/>
            <w:webHidden/>
          </w:rPr>
        </w:r>
        <w:r>
          <w:rPr>
            <w:noProof/>
            <w:webHidden/>
          </w:rPr>
          <w:fldChar w:fldCharType="separate"/>
        </w:r>
        <w:r w:rsidR="00955191">
          <w:rPr>
            <w:noProof/>
            <w:webHidden/>
          </w:rPr>
          <w:t>10</w:t>
        </w:r>
        <w:r>
          <w:rPr>
            <w:noProof/>
            <w:webHidden/>
          </w:rPr>
          <w:fldChar w:fldCharType="end"/>
        </w:r>
      </w:hyperlink>
    </w:p>
    <w:p w14:paraId="1E52EC8C" w14:textId="7E5540A1" w:rsidR="00837599" w:rsidRDefault="00837599">
      <w:pPr>
        <w:pStyle w:val="TOC2"/>
        <w:tabs>
          <w:tab w:val="right" w:leader="dot" w:pos="9016"/>
        </w:tabs>
        <w:rPr>
          <w:rFonts w:asciiTheme="minorHAnsi" w:eastAsiaTheme="minorEastAsia" w:hAnsiTheme="minorHAnsi"/>
          <w:noProof/>
          <w:color w:val="auto"/>
          <w:szCs w:val="24"/>
          <w:lang w:eastAsia="en-IE"/>
        </w:rPr>
      </w:pPr>
      <w:hyperlink w:anchor="_Toc198219192" w:history="1">
        <w:r w:rsidRPr="00B33CCB">
          <w:rPr>
            <w:rStyle w:val="Hyperlink"/>
            <w:noProof/>
          </w:rPr>
          <w:t>General public knowledge of autism</w:t>
        </w:r>
        <w:r>
          <w:rPr>
            <w:noProof/>
            <w:webHidden/>
          </w:rPr>
          <w:tab/>
        </w:r>
        <w:r>
          <w:rPr>
            <w:noProof/>
            <w:webHidden/>
          </w:rPr>
          <w:fldChar w:fldCharType="begin"/>
        </w:r>
        <w:r>
          <w:rPr>
            <w:noProof/>
            <w:webHidden/>
          </w:rPr>
          <w:instrText xml:space="preserve"> PAGEREF _Toc198219192 \h </w:instrText>
        </w:r>
        <w:r>
          <w:rPr>
            <w:noProof/>
            <w:webHidden/>
          </w:rPr>
        </w:r>
        <w:r>
          <w:rPr>
            <w:noProof/>
            <w:webHidden/>
          </w:rPr>
          <w:fldChar w:fldCharType="separate"/>
        </w:r>
        <w:r w:rsidR="00955191">
          <w:rPr>
            <w:noProof/>
            <w:webHidden/>
          </w:rPr>
          <w:t>10</w:t>
        </w:r>
        <w:r>
          <w:rPr>
            <w:noProof/>
            <w:webHidden/>
          </w:rPr>
          <w:fldChar w:fldCharType="end"/>
        </w:r>
      </w:hyperlink>
    </w:p>
    <w:p w14:paraId="6E496DEE" w14:textId="583A9E96" w:rsidR="00837599" w:rsidRDefault="00837599">
      <w:pPr>
        <w:pStyle w:val="TOC2"/>
        <w:tabs>
          <w:tab w:val="right" w:leader="dot" w:pos="9016"/>
        </w:tabs>
        <w:rPr>
          <w:rFonts w:asciiTheme="minorHAnsi" w:eastAsiaTheme="minorEastAsia" w:hAnsiTheme="minorHAnsi"/>
          <w:noProof/>
          <w:color w:val="auto"/>
          <w:szCs w:val="24"/>
          <w:lang w:eastAsia="en-IE"/>
        </w:rPr>
      </w:pPr>
      <w:hyperlink w:anchor="_Toc198219193" w:history="1">
        <w:r w:rsidRPr="00B33CCB">
          <w:rPr>
            <w:rStyle w:val="Hyperlink"/>
            <w:noProof/>
          </w:rPr>
          <w:t>Professional knowledge of autism</w:t>
        </w:r>
        <w:r>
          <w:rPr>
            <w:noProof/>
            <w:webHidden/>
          </w:rPr>
          <w:tab/>
        </w:r>
        <w:r>
          <w:rPr>
            <w:noProof/>
            <w:webHidden/>
          </w:rPr>
          <w:fldChar w:fldCharType="begin"/>
        </w:r>
        <w:r>
          <w:rPr>
            <w:noProof/>
            <w:webHidden/>
          </w:rPr>
          <w:instrText xml:space="preserve"> PAGEREF _Toc198219193 \h </w:instrText>
        </w:r>
        <w:r>
          <w:rPr>
            <w:noProof/>
            <w:webHidden/>
          </w:rPr>
        </w:r>
        <w:r>
          <w:rPr>
            <w:noProof/>
            <w:webHidden/>
          </w:rPr>
          <w:fldChar w:fldCharType="separate"/>
        </w:r>
        <w:r w:rsidR="00955191">
          <w:rPr>
            <w:noProof/>
            <w:webHidden/>
          </w:rPr>
          <w:t>15</w:t>
        </w:r>
        <w:r>
          <w:rPr>
            <w:noProof/>
            <w:webHidden/>
          </w:rPr>
          <w:fldChar w:fldCharType="end"/>
        </w:r>
      </w:hyperlink>
    </w:p>
    <w:p w14:paraId="120B30B6" w14:textId="251E7487" w:rsidR="00837599" w:rsidRDefault="00837599">
      <w:pPr>
        <w:pStyle w:val="TOC1"/>
        <w:tabs>
          <w:tab w:val="right" w:leader="dot" w:pos="9016"/>
        </w:tabs>
        <w:rPr>
          <w:rFonts w:asciiTheme="minorHAnsi" w:eastAsiaTheme="minorEastAsia" w:hAnsiTheme="minorHAnsi"/>
          <w:noProof/>
          <w:color w:val="auto"/>
          <w:szCs w:val="24"/>
          <w:lang w:eastAsia="en-IE"/>
        </w:rPr>
      </w:pPr>
      <w:hyperlink w:anchor="_Toc198219194" w:history="1">
        <w:r w:rsidRPr="00B33CCB">
          <w:rPr>
            <w:rStyle w:val="Hyperlink"/>
            <w:noProof/>
          </w:rPr>
          <w:t>Findings 2: Attitudes toward autistic people</w:t>
        </w:r>
        <w:r>
          <w:rPr>
            <w:noProof/>
            <w:webHidden/>
          </w:rPr>
          <w:tab/>
        </w:r>
        <w:r>
          <w:rPr>
            <w:noProof/>
            <w:webHidden/>
          </w:rPr>
          <w:fldChar w:fldCharType="begin"/>
        </w:r>
        <w:r>
          <w:rPr>
            <w:noProof/>
            <w:webHidden/>
          </w:rPr>
          <w:instrText xml:space="preserve"> PAGEREF _Toc198219194 \h </w:instrText>
        </w:r>
        <w:r>
          <w:rPr>
            <w:noProof/>
            <w:webHidden/>
          </w:rPr>
        </w:r>
        <w:r>
          <w:rPr>
            <w:noProof/>
            <w:webHidden/>
          </w:rPr>
          <w:fldChar w:fldCharType="separate"/>
        </w:r>
        <w:r w:rsidR="00955191">
          <w:rPr>
            <w:noProof/>
            <w:webHidden/>
          </w:rPr>
          <w:t>18</w:t>
        </w:r>
        <w:r>
          <w:rPr>
            <w:noProof/>
            <w:webHidden/>
          </w:rPr>
          <w:fldChar w:fldCharType="end"/>
        </w:r>
      </w:hyperlink>
    </w:p>
    <w:p w14:paraId="5258634C" w14:textId="05F56A1F" w:rsidR="00837599" w:rsidRDefault="00837599">
      <w:pPr>
        <w:pStyle w:val="TOC2"/>
        <w:tabs>
          <w:tab w:val="right" w:leader="dot" w:pos="9016"/>
        </w:tabs>
        <w:rPr>
          <w:rFonts w:asciiTheme="minorHAnsi" w:eastAsiaTheme="minorEastAsia" w:hAnsiTheme="minorHAnsi"/>
          <w:noProof/>
          <w:color w:val="auto"/>
          <w:szCs w:val="24"/>
          <w:lang w:eastAsia="en-IE"/>
        </w:rPr>
      </w:pPr>
      <w:hyperlink w:anchor="_Toc198219195" w:history="1">
        <w:r w:rsidRPr="00B33CCB">
          <w:rPr>
            <w:rStyle w:val="Hyperlink"/>
            <w:noProof/>
          </w:rPr>
          <w:t>Employment</w:t>
        </w:r>
        <w:r>
          <w:rPr>
            <w:noProof/>
            <w:webHidden/>
          </w:rPr>
          <w:tab/>
        </w:r>
        <w:r>
          <w:rPr>
            <w:noProof/>
            <w:webHidden/>
          </w:rPr>
          <w:fldChar w:fldCharType="begin"/>
        </w:r>
        <w:r>
          <w:rPr>
            <w:noProof/>
            <w:webHidden/>
          </w:rPr>
          <w:instrText xml:space="preserve"> PAGEREF _Toc198219195 \h </w:instrText>
        </w:r>
        <w:r>
          <w:rPr>
            <w:noProof/>
            <w:webHidden/>
          </w:rPr>
        </w:r>
        <w:r>
          <w:rPr>
            <w:noProof/>
            <w:webHidden/>
          </w:rPr>
          <w:fldChar w:fldCharType="separate"/>
        </w:r>
        <w:r w:rsidR="00955191">
          <w:rPr>
            <w:noProof/>
            <w:webHidden/>
          </w:rPr>
          <w:t>18</w:t>
        </w:r>
        <w:r>
          <w:rPr>
            <w:noProof/>
            <w:webHidden/>
          </w:rPr>
          <w:fldChar w:fldCharType="end"/>
        </w:r>
      </w:hyperlink>
    </w:p>
    <w:p w14:paraId="23E648C2" w14:textId="77052FFE" w:rsidR="00837599" w:rsidRDefault="00837599">
      <w:pPr>
        <w:pStyle w:val="TOC2"/>
        <w:tabs>
          <w:tab w:val="right" w:leader="dot" w:pos="9016"/>
        </w:tabs>
        <w:rPr>
          <w:rFonts w:asciiTheme="minorHAnsi" w:eastAsiaTheme="minorEastAsia" w:hAnsiTheme="minorHAnsi"/>
          <w:noProof/>
          <w:color w:val="auto"/>
          <w:szCs w:val="24"/>
          <w:lang w:eastAsia="en-IE"/>
        </w:rPr>
      </w:pPr>
      <w:hyperlink w:anchor="_Toc198219196" w:history="1">
        <w:r w:rsidRPr="00B33CCB">
          <w:rPr>
            <w:rStyle w:val="Hyperlink"/>
            <w:noProof/>
          </w:rPr>
          <w:t>Public spaces</w:t>
        </w:r>
        <w:r>
          <w:rPr>
            <w:noProof/>
            <w:webHidden/>
          </w:rPr>
          <w:tab/>
        </w:r>
        <w:r>
          <w:rPr>
            <w:noProof/>
            <w:webHidden/>
          </w:rPr>
          <w:fldChar w:fldCharType="begin"/>
        </w:r>
        <w:r>
          <w:rPr>
            <w:noProof/>
            <w:webHidden/>
          </w:rPr>
          <w:instrText xml:space="preserve"> PAGEREF _Toc198219196 \h </w:instrText>
        </w:r>
        <w:r>
          <w:rPr>
            <w:noProof/>
            <w:webHidden/>
          </w:rPr>
        </w:r>
        <w:r>
          <w:rPr>
            <w:noProof/>
            <w:webHidden/>
          </w:rPr>
          <w:fldChar w:fldCharType="separate"/>
        </w:r>
        <w:r w:rsidR="00955191">
          <w:rPr>
            <w:noProof/>
            <w:webHidden/>
          </w:rPr>
          <w:t>20</w:t>
        </w:r>
        <w:r>
          <w:rPr>
            <w:noProof/>
            <w:webHidden/>
          </w:rPr>
          <w:fldChar w:fldCharType="end"/>
        </w:r>
      </w:hyperlink>
    </w:p>
    <w:p w14:paraId="5481EE67" w14:textId="673B8360" w:rsidR="00837599" w:rsidRDefault="00837599">
      <w:pPr>
        <w:pStyle w:val="TOC2"/>
        <w:tabs>
          <w:tab w:val="right" w:leader="dot" w:pos="9016"/>
        </w:tabs>
        <w:rPr>
          <w:rFonts w:asciiTheme="minorHAnsi" w:eastAsiaTheme="minorEastAsia" w:hAnsiTheme="minorHAnsi"/>
          <w:noProof/>
          <w:color w:val="auto"/>
          <w:szCs w:val="24"/>
          <w:lang w:eastAsia="en-IE"/>
        </w:rPr>
      </w:pPr>
      <w:hyperlink w:anchor="_Toc198219197" w:history="1">
        <w:r w:rsidRPr="00B33CCB">
          <w:rPr>
            <w:rStyle w:val="Hyperlink"/>
            <w:noProof/>
          </w:rPr>
          <w:t>Education</w:t>
        </w:r>
        <w:r>
          <w:rPr>
            <w:noProof/>
            <w:webHidden/>
          </w:rPr>
          <w:tab/>
        </w:r>
        <w:r>
          <w:rPr>
            <w:noProof/>
            <w:webHidden/>
          </w:rPr>
          <w:fldChar w:fldCharType="begin"/>
        </w:r>
        <w:r>
          <w:rPr>
            <w:noProof/>
            <w:webHidden/>
          </w:rPr>
          <w:instrText xml:space="preserve"> PAGEREF _Toc198219197 \h </w:instrText>
        </w:r>
        <w:r>
          <w:rPr>
            <w:noProof/>
            <w:webHidden/>
          </w:rPr>
        </w:r>
        <w:r>
          <w:rPr>
            <w:noProof/>
            <w:webHidden/>
          </w:rPr>
          <w:fldChar w:fldCharType="separate"/>
        </w:r>
        <w:r w:rsidR="00955191">
          <w:rPr>
            <w:noProof/>
            <w:webHidden/>
          </w:rPr>
          <w:t>21</w:t>
        </w:r>
        <w:r>
          <w:rPr>
            <w:noProof/>
            <w:webHidden/>
          </w:rPr>
          <w:fldChar w:fldCharType="end"/>
        </w:r>
      </w:hyperlink>
    </w:p>
    <w:p w14:paraId="17A3BA8A" w14:textId="3C42E42D" w:rsidR="00837599" w:rsidRDefault="00837599">
      <w:pPr>
        <w:pStyle w:val="TOC2"/>
        <w:tabs>
          <w:tab w:val="right" w:leader="dot" w:pos="9016"/>
        </w:tabs>
        <w:rPr>
          <w:rFonts w:asciiTheme="minorHAnsi" w:eastAsiaTheme="minorEastAsia" w:hAnsiTheme="minorHAnsi"/>
          <w:noProof/>
          <w:color w:val="auto"/>
          <w:szCs w:val="24"/>
          <w:lang w:eastAsia="en-IE"/>
        </w:rPr>
      </w:pPr>
      <w:hyperlink w:anchor="_Toc198219198" w:history="1">
        <w:r w:rsidRPr="00B33CCB">
          <w:rPr>
            <w:rStyle w:val="Hyperlink"/>
            <w:noProof/>
          </w:rPr>
          <w:t>Health and social care</w:t>
        </w:r>
        <w:r>
          <w:rPr>
            <w:noProof/>
            <w:webHidden/>
          </w:rPr>
          <w:tab/>
        </w:r>
        <w:r>
          <w:rPr>
            <w:noProof/>
            <w:webHidden/>
          </w:rPr>
          <w:fldChar w:fldCharType="begin"/>
        </w:r>
        <w:r>
          <w:rPr>
            <w:noProof/>
            <w:webHidden/>
          </w:rPr>
          <w:instrText xml:space="preserve"> PAGEREF _Toc198219198 \h </w:instrText>
        </w:r>
        <w:r>
          <w:rPr>
            <w:noProof/>
            <w:webHidden/>
          </w:rPr>
        </w:r>
        <w:r>
          <w:rPr>
            <w:noProof/>
            <w:webHidden/>
          </w:rPr>
          <w:fldChar w:fldCharType="separate"/>
        </w:r>
        <w:r w:rsidR="00955191">
          <w:rPr>
            <w:noProof/>
            <w:webHidden/>
          </w:rPr>
          <w:t>24</w:t>
        </w:r>
        <w:r>
          <w:rPr>
            <w:noProof/>
            <w:webHidden/>
          </w:rPr>
          <w:fldChar w:fldCharType="end"/>
        </w:r>
      </w:hyperlink>
    </w:p>
    <w:p w14:paraId="7F3800CB" w14:textId="264B19C1" w:rsidR="00837599" w:rsidRDefault="00837599">
      <w:pPr>
        <w:pStyle w:val="TOC2"/>
        <w:tabs>
          <w:tab w:val="right" w:leader="dot" w:pos="9016"/>
        </w:tabs>
        <w:rPr>
          <w:rFonts w:asciiTheme="minorHAnsi" w:eastAsiaTheme="minorEastAsia" w:hAnsiTheme="minorHAnsi"/>
          <w:noProof/>
          <w:color w:val="auto"/>
          <w:szCs w:val="24"/>
          <w:lang w:eastAsia="en-IE"/>
        </w:rPr>
      </w:pPr>
      <w:hyperlink w:anchor="_Toc198219199" w:history="1">
        <w:r w:rsidRPr="00B33CCB">
          <w:rPr>
            <w:rStyle w:val="Hyperlink"/>
            <w:noProof/>
          </w:rPr>
          <w:t>The justice system</w:t>
        </w:r>
        <w:r>
          <w:rPr>
            <w:noProof/>
            <w:webHidden/>
          </w:rPr>
          <w:tab/>
        </w:r>
        <w:r>
          <w:rPr>
            <w:noProof/>
            <w:webHidden/>
          </w:rPr>
          <w:fldChar w:fldCharType="begin"/>
        </w:r>
        <w:r>
          <w:rPr>
            <w:noProof/>
            <w:webHidden/>
          </w:rPr>
          <w:instrText xml:space="preserve"> PAGEREF _Toc198219199 \h </w:instrText>
        </w:r>
        <w:r>
          <w:rPr>
            <w:noProof/>
            <w:webHidden/>
          </w:rPr>
        </w:r>
        <w:r>
          <w:rPr>
            <w:noProof/>
            <w:webHidden/>
          </w:rPr>
          <w:fldChar w:fldCharType="separate"/>
        </w:r>
        <w:r w:rsidR="00955191">
          <w:rPr>
            <w:noProof/>
            <w:webHidden/>
          </w:rPr>
          <w:t>25</w:t>
        </w:r>
        <w:r>
          <w:rPr>
            <w:noProof/>
            <w:webHidden/>
          </w:rPr>
          <w:fldChar w:fldCharType="end"/>
        </w:r>
      </w:hyperlink>
    </w:p>
    <w:p w14:paraId="22836296" w14:textId="50F44EC4" w:rsidR="00837599" w:rsidRDefault="00837599">
      <w:pPr>
        <w:pStyle w:val="TOC1"/>
        <w:tabs>
          <w:tab w:val="right" w:leader="dot" w:pos="9016"/>
        </w:tabs>
        <w:rPr>
          <w:rFonts w:asciiTheme="minorHAnsi" w:eastAsiaTheme="minorEastAsia" w:hAnsiTheme="minorHAnsi"/>
          <w:noProof/>
          <w:color w:val="auto"/>
          <w:szCs w:val="24"/>
          <w:lang w:eastAsia="en-IE"/>
        </w:rPr>
      </w:pPr>
      <w:hyperlink w:anchor="_Toc198219200" w:history="1">
        <w:r w:rsidRPr="00B33CCB">
          <w:rPr>
            <w:rStyle w:val="Hyperlink"/>
            <w:noProof/>
          </w:rPr>
          <w:t>Findings 3: Public campaign effectiveness</w:t>
        </w:r>
        <w:r>
          <w:rPr>
            <w:noProof/>
            <w:webHidden/>
          </w:rPr>
          <w:tab/>
        </w:r>
        <w:r>
          <w:rPr>
            <w:noProof/>
            <w:webHidden/>
          </w:rPr>
          <w:fldChar w:fldCharType="begin"/>
        </w:r>
        <w:r>
          <w:rPr>
            <w:noProof/>
            <w:webHidden/>
          </w:rPr>
          <w:instrText xml:space="preserve"> PAGEREF _Toc198219200 \h </w:instrText>
        </w:r>
        <w:r>
          <w:rPr>
            <w:noProof/>
            <w:webHidden/>
          </w:rPr>
        </w:r>
        <w:r>
          <w:rPr>
            <w:noProof/>
            <w:webHidden/>
          </w:rPr>
          <w:fldChar w:fldCharType="separate"/>
        </w:r>
        <w:r w:rsidR="00955191">
          <w:rPr>
            <w:noProof/>
            <w:webHidden/>
          </w:rPr>
          <w:t>26</w:t>
        </w:r>
        <w:r>
          <w:rPr>
            <w:noProof/>
            <w:webHidden/>
          </w:rPr>
          <w:fldChar w:fldCharType="end"/>
        </w:r>
      </w:hyperlink>
    </w:p>
    <w:p w14:paraId="2569CB44" w14:textId="606186B7" w:rsidR="00837599" w:rsidRDefault="00837599">
      <w:pPr>
        <w:pStyle w:val="TOC2"/>
        <w:tabs>
          <w:tab w:val="right" w:leader="dot" w:pos="9016"/>
        </w:tabs>
        <w:rPr>
          <w:rFonts w:asciiTheme="minorHAnsi" w:eastAsiaTheme="minorEastAsia" w:hAnsiTheme="minorHAnsi"/>
          <w:noProof/>
          <w:color w:val="auto"/>
          <w:szCs w:val="24"/>
          <w:lang w:eastAsia="en-IE"/>
        </w:rPr>
      </w:pPr>
      <w:hyperlink w:anchor="_Toc198219201" w:history="1">
        <w:r w:rsidRPr="00B33CCB">
          <w:rPr>
            <w:rStyle w:val="Hyperlink"/>
            <w:noProof/>
          </w:rPr>
          <w:t>Media framing</w:t>
        </w:r>
        <w:r>
          <w:rPr>
            <w:noProof/>
            <w:webHidden/>
          </w:rPr>
          <w:tab/>
        </w:r>
        <w:r>
          <w:rPr>
            <w:noProof/>
            <w:webHidden/>
          </w:rPr>
          <w:fldChar w:fldCharType="begin"/>
        </w:r>
        <w:r>
          <w:rPr>
            <w:noProof/>
            <w:webHidden/>
          </w:rPr>
          <w:instrText xml:space="preserve"> PAGEREF _Toc198219201 \h </w:instrText>
        </w:r>
        <w:r>
          <w:rPr>
            <w:noProof/>
            <w:webHidden/>
          </w:rPr>
        </w:r>
        <w:r>
          <w:rPr>
            <w:noProof/>
            <w:webHidden/>
          </w:rPr>
          <w:fldChar w:fldCharType="separate"/>
        </w:r>
        <w:r w:rsidR="00955191">
          <w:rPr>
            <w:noProof/>
            <w:webHidden/>
          </w:rPr>
          <w:t>27</w:t>
        </w:r>
        <w:r>
          <w:rPr>
            <w:noProof/>
            <w:webHidden/>
          </w:rPr>
          <w:fldChar w:fldCharType="end"/>
        </w:r>
      </w:hyperlink>
    </w:p>
    <w:p w14:paraId="66A7C113" w14:textId="1A56B730" w:rsidR="00837599" w:rsidRDefault="00837599">
      <w:pPr>
        <w:pStyle w:val="TOC2"/>
        <w:tabs>
          <w:tab w:val="right" w:leader="dot" w:pos="9016"/>
        </w:tabs>
        <w:rPr>
          <w:rFonts w:asciiTheme="minorHAnsi" w:eastAsiaTheme="minorEastAsia" w:hAnsiTheme="minorHAnsi"/>
          <w:noProof/>
          <w:color w:val="auto"/>
          <w:szCs w:val="24"/>
          <w:lang w:eastAsia="en-IE"/>
        </w:rPr>
      </w:pPr>
      <w:hyperlink w:anchor="_Toc198219202" w:history="1">
        <w:r w:rsidRPr="00B33CCB">
          <w:rPr>
            <w:rStyle w:val="Hyperlink"/>
            <w:noProof/>
          </w:rPr>
          <w:t>Multi-channel delivery</w:t>
        </w:r>
        <w:r>
          <w:rPr>
            <w:noProof/>
            <w:webHidden/>
          </w:rPr>
          <w:tab/>
        </w:r>
        <w:r>
          <w:rPr>
            <w:noProof/>
            <w:webHidden/>
          </w:rPr>
          <w:fldChar w:fldCharType="begin"/>
        </w:r>
        <w:r>
          <w:rPr>
            <w:noProof/>
            <w:webHidden/>
          </w:rPr>
          <w:instrText xml:space="preserve"> PAGEREF _Toc198219202 \h </w:instrText>
        </w:r>
        <w:r>
          <w:rPr>
            <w:noProof/>
            <w:webHidden/>
          </w:rPr>
        </w:r>
        <w:r>
          <w:rPr>
            <w:noProof/>
            <w:webHidden/>
          </w:rPr>
          <w:fldChar w:fldCharType="separate"/>
        </w:r>
        <w:r w:rsidR="00955191">
          <w:rPr>
            <w:noProof/>
            <w:webHidden/>
          </w:rPr>
          <w:t>30</w:t>
        </w:r>
        <w:r>
          <w:rPr>
            <w:noProof/>
            <w:webHidden/>
          </w:rPr>
          <w:fldChar w:fldCharType="end"/>
        </w:r>
      </w:hyperlink>
    </w:p>
    <w:p w14:paraId="4CA6D9C8" w14:textId="22191E2E" w:rsidR="00837599" w:rsidRDefault="00837599">
      <w:pPr>
        <w:pStyle w:val="TOC2"/>
        <w:tabs>
          <w:tab w:val="right" w:leader="dot" w:pos="9016"/>
        </w:tabs>
        <w:rPr>
          <w:rFonts w:asciiTheme="minorHAnsi" w:eastAsiaTheme="minorEastAsia" w:hAnsiTheme="minorHAnsi"/>
          <w:noProof/>
          <w:color w:val="auto"/>
          <w:szCs w:val="24"/>
          <w:lang w:eastAsia="en-IE"/>
        </w:rPr>
      </w:pPr>
      <w:hyperlink w:anchor="_Toc198219203" w:history="1">
        <w:r w:rsidRPr="00B33CCB">
          <w:rPr>
            <w:rStyle w:val="Hyperlink"/>
            <w:noProof/>
          </w:rPr>
          <w:t>Use of spokespersons</w:t>
        </w:r>
        <w:r>
          <w:rPr>
            <w:noProof/>
            <w:webHidden/>
          </w:rPr>
          <w:tab/>
        </w:r>
        <w:r>
          <w:rPr>
            <w:noProof/>
            <w:webHidden/>
          </w:rPr>
          <w:fldChar w:fldCharType="begin"/>
        </w:r>
        <w:r>
          <w:rPr>
            <w:noProof/>
            <w:webHidden/>
          </w:rPr>
          <w:instrText xml:space="preserve"> PAGEREF _Toc198219203 \h </w:instrText>
        </w:r>
        <w:r>
          <w:rPr>
            <w:noProof/>
            <w:webHidden/>
          </w:rPr>
        </w:r>
        <w:r>
          <w:rPr>
            <w:noProof/>
            <w:webHidden/>
          </w:rPr>
          <w:fldChar w:fldCharType="separate"/>
        </w:r>
        <w:r w:rsidR="00955191">
          <w:rPr>
            <w:noProof/>
            <w:webHidden/>
          </w:rPr>
          <w:t>30</w:t>
        </w:r>
        <w:r>
          <w:rPr>
            <w:noProof/>
            <w:webHidden/>
          </w:rPr>
          <w:fldChar w:fldCharType="end"/>
        </w:r>
      </w:hyperlink>
    </w:p>
    <w:p w14:paraId="37FDAC5E" w14:textId="10FC16EF" w:rsidR="00837599" w:rsidRDefault="00837599">
      <w:pPr>
        <w:pStyle w:val="TOC2"/>
        <w:tabs>
          <w:tab w:val="right" w:leader="dot" w:pos="9016"/>
        </w:tabs>
        <w:rPr>
          <w:rFonts w:asciiTheme="minorHAnsi" w:eastAsiaTheme="minorEastAsia" w:hAnsiTheme="minorHAnsi"/>
          <w:noProof/>
          <w:color w:val="auto"/>
          <w:szCs w:val="24"/>
          <w:lang w:eastAsia="en-IE"/>
        </w:rPr>
      </w:pPr>
      <w:hyperlink w:anchor="_Toc198219204" w:history="1">
        <w:r w:rsidRPr="00B33CCB">
          <w:rPr>
            <w:rStyle w:val="Hyperlink"/>
            <w:noProof/>
          </w:rPr>
          <w:t>Involving the autistic community in campaigns</w:t>
        </w:r>
        <w:r>
          <w:rPr>
            <w:noProof/>
            <w:webHidden/>
          </w:rPr>
          <w:tab/>
        </w:r>
        <w:r>
          <w:rPr>
            <w:noProof/>
            <w:webHidden/>
          </w:rPr>
          <w:fldChar w:fldCharType="begin"/>
        </w:r>
        <w:r>
          <w:rPr>
            <w:noProof/>
            <w:webHidden/>
          </w:rPr>
          <w:instrText xml:space="preserve"> PAGEREF _Toc198219204 \h </w:instrText>
        </w:r>
        <w:r>
          <w:rPr>
            <w:noProof/>
            <w:webHidden/>
          </w:rPr>
        </w:r>
        <w:r>
          <w:rPr>
            <w:noProof/>
            <w:webHidden/>
          </w:rPr>
          <w:fldChar w:fldCharType="separate"/>
        </w:r>
        <w:r w:rsidR="00955191">
          <w:rPr>
            <w:noProof/>
            <w:webHidden/>
          </w:rPr>
          <w:t>31</w:t>
        </w:r>
        <w:r>
          <w:rPr>
            <w:noProof/>
            <w:webHidden/>
          </w:rPr>
          <w:fldChar w:fldCharType="end"/>
        </w:r>
      </w:hyperlink>
    </w:p>
    <w:p w14:paraId="19CA5C68" w14:textId="0D41C137" w:rsidR="00837599" w:rsidRDefault="00837599">
      <w:pPr>
        <w:pStyle w:val="TOC1"/>
        <w:tabs>
          <w:tab w:val="right" w:leader="dot" w:pos="9016"/>
        </w:tabs>
        <w:rPr>
          <w:rFonts w:asciiTheme="minorHAnsi" w:eastAsiaTheme="minorEastAsia" w:hAnsiTheme="minorHAnsi"/>
          <w:noProof/>
          <w:color w:val="auto"/>
          <w:szCs w:val="24"/>
          <w:lang w:eastAsia="en-IE"/>
        </w:rPr>
      </w:pPr>
      <w:hyperlink w:anchor="_Toc198219205" w:history="1">
        <w:r w:rsidRPr="00B33CCB">
          <w:rPr>
            <w:rStyle w:val="Hyperlink"/>
            <w:noProof/>
          </w:rPr>
          <w:t>Limitations</w:t>
        </w:r>
        <w:r>
          <w:rPr>
            <w:noProof/>
            <w:webHidden/>
          </w:rPr>
          <w:tab/>
        </w:r>
        <w:r>
          <w:rPr>
            <w:noProof/>
            <w:webHidden/>
          </w:rPr>
          <w:fldChar w:fldCharType="begin"/>
        </w:r>
        <w:r>
          <w:rPr>
            <w:noProof/>
            <w:webHidden/>
          </w:rPr>
          <w:instrText xml:space="preserve"> PAGEREF _Toc198219205 \h </w:instrText>
        </w:r>
        <w:r>
          <w:rPr>
            <w:noProof/>
            <w:webHidden/>
          </w:rPr>
        </w:r>
        <w:r>
          <w:rPr>
            <w:noProof/>
            <w:webHidden/>
          </w:rPr>
          <w:fldChar w:fldCharType="separate"/>
        </w:r>
        <w:r w:rsidR="00955191">
          <w:rPr>
            <w:noProof/>
            <w:webHidden/>
          </w:rPr>
          <w:t>32</w:t>
        </w:r>
        <w:r>
          <w:rPr>
            <w:noProof/>
            <w:webHidden/>
          </w:rPr>
          <w:fldChar w:fldCharType="end"/>
        </w:r>
      </w:hyperlink>
    </w:p>
    <w:p w14:paraId="0347B57C" w14:textId="00B46F25" w:rsidR="00837599" w:rsidRDefault="00837599">
      <w:pPr>
        <w:pStyle w:val="TOC1"/>
        <w:tabs>
          <w:tab w:val="right" w:leader="dot" w:pos="9016"/>
        </w:tabs>
        <w:rPr>
          <w:rFonts w:asciiTheme="minorHAnsi" w:eastAsiaTheme="minorEastAsia" w:hAnsiTheme="minorHAnsi"/>
          <w:noProof/>
          <w:color w:val="auto"/>
          <w:szCs w:val="24"/>
          <w:lang w:eastAsia="en-IE"/>
        </w:rPr>
      </w:pPr>
      <w:hyperlink w:anchor="_Toc198219206" w:history="1">
        <w:r w:rsidRPr="00B33CCB">
          <w:rPr>
            <w:rStyle w:val="Hyperlink"/>
            <w:noProof/>
          </w:rPr>
          <w:t>Conclusion</w:t>
        </w:r>
        <w:r>
          <w:rPr>
            <w:noProof/>
            <w:webHidden/>
          </w:rPr>
          <w:tab/>
        </w:r>
        <w:r>
          <w:rPr>
            <w:noProof/>
            <w:webHidden/>
          </w:rPr>
          <w:fldChar w:fldCharType="begin"/>
        </w:r>
        <w:r>
          <w:rPr>
            <w:noProof/>
            <w:webHidden/>
          </w:rPr>
          <w:instrText xml:space="preserve"> PAGEREF _Toc198219206 \h </w:instrText>
        </w:r>
        <w:r>
          <w:rPr>
            <w:noProof/>
            <w:webHidden/>
          </w:rPr>
        </w:r>
        <w:r>
          <w:rPr>
            <w:noProof/>
            <w:webHidden/>
          </w:rPr>
          <w:fldChar w:fldCharType="separate"/>
        </w:r>
        <w:r w:rsidR="00955191">
          <w:rPr>
            <w:noProof/>
            <w:webHidden/>
          </w:rPr>
          <w:t>33</w:t>
        </w:r>
        <w:r>
          <w:rPr>
            <w:noProof/>
            <w:webHidden/>
          </w:rPr>
          <w:fldChar w:fldCharType="end"/>
        </w:r>
      </w:hyperlink>
    </w:p>
    <w:p w14:paraId="710A1642" w14:textId="3B606D82" w:rsidR="00837599" w:rsidRDefault="00837599">
      <w:pPr>
        <w:pStyle w:val="TOC1"/>
        <w:tabs>
          <w:tab w:val="right" w:leader="dot" w:pos="9016"/>
        </w:tabs>
        <w:rPr>
          <w:rFonts w:asciiTheme="minorHAnsi" w:eastAsiaTheme="minorEastAsia" w:hAnsiTheme="minorHAnsi"/>
          <w:noProof/>
          <w:color w:val="auto"/>
          <w:szCs w:val="24"/>
          <w:lang w:eastAsia="en-IE"/>
        </w:rPr>
      </w:pPr>
      <w:hyperlink w:anchor="_Toc198219207" w:history="1">
        <w:r w:rsidRPr="00B33CCB">
          <w:rPr>
            <w:rStyle w:val="Hyperlink"/>
            <w:noProof/>
          </w:rPr>
          <w:t>References</w:t>
        </w:r>
        <w:r>
          <w:rPr>
            <w:noProof/>
            <w:webHidden/>
          </w:rPr>
          <w:tab/>
        </w:r>
        <w:r>
          <w:rPr>
            <w:noProof/>
            <w:webHidden/>
          </w:rPr>
          <w:fldChar w:fldCharType="begin"/>
        </w:r>
        <w:r>
          <w:rPr>
            <w:noProof/>
            <w:webHidden/>
          </w:rPr>
          <w:instrText xml:space="preserve"> PAGEREF _Toc198219207 \h </w:instrText>
        </w:r>
        <w:r>
          <w:rPr>
            <w:noProof/>
            <w:webHidden/>
          </w:rPr>
        </w:r>
        <w:r>
          <w:rPr>
            <w:noProof/>
            <w:webHidden/>
          </w:rPr>
          <w:fldChar w:fldCharType="separate"/>
        </w:r>
        <w:r w:rsidR="00955191">
          <w:rPr>
            <w:noProof/>
            <w:webHidden/>
          </w:rPr>
          <w:t>35</w:t>
        </w:r>
        <w:r>
          <w:rPr>
            <w:noProof/>
            <w:webHidden/>
          </w:rPr>
          <w:fldChar w:fldCharType="end"/>
        </w:r>
      </w:hyperlink>
    </w:p>
    <w:p w14:paraId="2B04D55F" w14:textId="65BE96C2" w:rsidR="00837599" w:rsidRDefault="00837599">
      <w:pPr>
        <w:pStyle w:val="TOC1"/>
        <w:tabs>
          <w:tab w:val="right" w:leader="dot" w:pos="9016"/>
        </w:tabs>
        <w:rPr>
          <w:rFonts w:asciiTheme="minorHAnsi" w:eastAsiaTheme="minorEastAsia" w:hAnsiTheme="minorHAnsi"/>
          <w:noProof/>
          <w:color w:val="auto"/>
          <w:szCs w:val="24"/>
          <w:lang w:eastAsia="en-IE"/>
        </w:rPr>
      </w:pPr>
      <w:hyperlink w:anchor="_Toc198219208" w:history="1">
        <w:r w:rsidRPr="00B33CCB">
          <w:rPr>
            <w:rStyle w:val="Hyperlink"/>
            <w:noProof/>
          </w:rPr>
          <w:t>Appendix</w:t>
        </w:r>
        <w:r>
          <w:rPr>
            <w:noProof/>
            <w:webHidden/>
          </w:rPr>
          <w:tab/>
        </w:r>
        <w:r>
          <w:rPr>
            <w:noProof/>
            <w:webHidden/>
          </w:rPr>
          <w:fldChar w:fldCharType="begin"/>
        </w:r>
        <w:r>
          <w:rPr>
            <w:noProof/>
            <w:webHidden/>
          </w:rPr>
          <w:instrText xml:space="preserve"> PAGEREF _Toc198219208 \h </w:instrText>
        </w:r>
        <w:r>
          <w:rPr>
            <w:noProof/>
            <w:webHidden/>
          </w:rPr>
        </w:r>
        <w:r>
          <w:rPr>
            <w:noProof/>
            <w:webHidden/>
          </w:rPr>
          <w:fldChar w:fldCharType="separate"/>
        </w:r>
        <w:r w:rsidR="00955191">
          <w:rPr>
            <w:noProof/>
            <w:webHidden/>
          </w:rPr>
          <w:t>45</w:t>
        </w:r>
        <w:r>
          <w:rPr>
            <w:noProof/>
            <w:webHidden/>
          </w:rPr>
          <w:fldChar w:fldCharType="end"/>
        </w:r>
      </w:hyperlink>
    </w:p>
    <w:p w14:paraId="47941B97" w14:textId="2A006206" w:rsidR="009C39F8" w:rsidRPr="00C973C7" w:rsidRDefault="00A25060" w:rsidP="009C39F8">
      <w:r>
        <w:fldChar w:fldCharType="end"/>
      </w:r>
      <w:r w:rsidR="009C39F8" w:rsidRPr="00C973C7">
        <w:br w:type="page"/>
      </w:r>
    </w:p>
    <w:p w14:paraId="17F341FB" w14:textId="77777777" w:rsidR="009C39F8" w:rsidRPr="00C973C7" w:rsidRDefault="009C39F8" w:rsidP="009C39F8">
      <w:pPr>
        <w:pStyle w:val="H1Heading1NDA"/>
      </w:pPr>
      <w:bookmarkStart w:id="2" w:name="_Toc179535212"/>
      <w:bookmarkStart w:id="3" w:name="_Toc197099897"/>
      <w:bookmarkStart w:id="4" w:name="_Toc198219176"/>
      <w:r w:rsidRPr="00C973C7">
        <w:lastRenderedPageBreak/>
        <w:t>Executive Summary</w:t>
      </w:r>
      <w:bookmarkEnd w:id="2"/>
      <w:bookmarkEnd w:id="3"/>
      <w:bookmarkEnd w:id="4"/>
      <w:r w:rsidRPr="00C973C7">
        <w:t xml:space="preserve"> </w:t>
      </w:r>
    </w:p>
    <w:p w14:paraId="7E7A4C46" w14:textId="6EFBE35E" w:rsidR="00A25060" w:rsidRDefault="00A25060" w:rsidP="009E58B6">
      <w:pPr>
        <w:pStyle w:val="H2Heading2NDA"/>
      </w:pPr>
      <w:bookmarkStart w:id="5" w:name="_Toc198219177"/>
      <w:r>
        <w:t>Introduction</w:t>
      </w:r>
      <w:bookmarkEnd w:id="5"/>
    </w:p>
    <w:p w14:paraId="29F779D9" w14:textId="2FF8B0FE" w:rsidR="00C94631" w:rsidRPr="00C973C7" w:rsidRDefault="00C94631" w:rsidP="00C94631">
      <w:r w:rsidRPr="00C973C7">
        <w:t>In August 2024, the Department of Children, Equality, Disability, Integration and Youth launched the Autism Innovation Strategy (AIS)</w:t>
      </w:r>
      <w:r w:rsidR="007B45E5" w:rsidRPr="00C973C7">
        <w:t xml:space="preserve">, </w:t>
      </w:r>
      <w:r w:rsidRPr="00C973C7">
        <w:t xml:space="preserve">an 18-month </w:t>
      </w:r>
      <w:r w:rsidR="00654F8F" w:rsidRPr="00C973C7">
        <w:t xml:space="preserve">strategy </w:t>
      </w:r>
      <w:r w:rsidRPr="00C973C7">
        <w:t xml:space="preserve">aiming to reduce barriers and improve supports for autistic people. </w:t>
      </w:r>
      <w:r w:rsidR="007B45E5" w:rsidRPr="00C973C7">
        <w:t xml:space="preserve">Action 1 of the AIS </w:t>
      </w:r>
      <w:r w:rsidR="00CC01F6" w:rsidRPr="00C973C7">
        <w:t xml:space="preserve">was </w:t>
      </w:r>
      <w:r w:rsidR="007B45E5" w:rsidRPr="00C973C7">
        <w:t>to sy</w:t>
      </w:r>
      <w:r w:rsidR="00CC01F6" w:rsidRPr="00C973C7">
        <w:t>n</w:t>
      </w:r>
      <w:r w:rsidR="007B45E5" w:rsidRPr="00C973C7">
        <w:t>thesise data</w:t>
      </w:r>
      <w:r w:rsidR="00654F8F" w:rsidRPr="00C973C7">
        <w:t xml:space="preserve"> on attitudes to</w:t>
      </w:r>
      <w:r w:rsidR="00C83796">
        <w:t>wards</w:t>
      </w:r>
      <w:r w:rsidR="00654F8F" w:rsidRPr="00C973C7">
        <w:t xml:space="preserve"> autism in Ireland</w:t>
      </w:r>
      <w:r w:rsidR="007B45E5" w:rsidRPr="00C973C7">
        <w:t xml:space="preserve"> </w:t>
      </w:r>
      <w:r w:rsidR="00654F8F" w:rsidRPr="00C973C7">
        <w:t xml:space="preserve">to inform Action 2 of the AIS </w:t>
      </w:r>
      <w:r w:rsidR="00C83796">
        <w:t xml:space="preserve">public </w:t>
      </w:r>
      <w:r w:rsidR="00EE3E61" w:rsidRPr="00C973C7">
        <w:t>autism</w:t>
      </w:r>
      <w:r w:rsidRPr="00C973C7">
        <w:t xml:space="preserve"> acceptance and understanding campaign</w:t>
      </w:r>
      <w:r w:rsidR="00654F8F" w:rsidRPr="00C973C7">
        <w:t>. This campaign was recommended</w:t>
      </w:r>
      <w:r w:rsidRPr="00C973C7">
        <w:t xml:space="preserve"> following two public consultations </w:t>
      </w:r>
      <w:r w:rsidR="00654F8F" w:rsidRPr="00C973C7">
        <w:t>on the strategy</w:t>
      </w:r>
      <w:r w:rsidR="003A493B" w:rsidRPr="00C973C7">
        <w:t xml:space="preserve"> with participants</w:t>
      </w:r>
      <w:r w:rsidR="000B695F" w:rsidRPr="00C973C7">
        <w:t xml:space="preserve"> </w:t>
      </w:r>
      <w:r w:rsidRPr="00C973C7">
        <w:t>prioritis</w:t>
      </w:r>
      <w:r w:rsidR="003A493B" w:rsidRPr="00C973C7">
        <w:t>ing</w:t>
      </w:r>
      <w:r w:rsidRPr="00C973C7">
        <w:t xml:space="preserve"> targeting the public (43%), education professionals (20%), health/social care professionals (18%), and other public sector workers (5%)</w:t>
      </w:r>
      <w:r w:rsidR="003A493B" w:rsidRPr="00C973C7">
        <w:t xml:space="preserve"> in the campaign</w:t>
      </w:r>
      <w:r w:rsidRPr="00C973C7">
        <w:t xml:space="preserve">. </w:t>
      </w:r>
    </w:p>
    <w:p w14:paraId="165D1A51" w14:textId="5A72845A" w:rsidR="009E58B6" w:rsidRPr="00C973C7" w:rsidRDefault="009E58B6" w:rsidP="009E58B6">
      <w:bookmarkStart w:id="6" w:name="_Toc196385604"/>
      <w:bookmarkStart w:id="7" w:name="_Toc196388860"/>
      <w:bookmarkStart w:id="8" w:name="_Toc196750383"/>
      <w:bookmarkStart w:id="9" w:name="_Toc197099899"/>
      <w:bookmarkStart w:id="10" w:name="_Toc197510059"/>
      <w:r>
        <w:t>The aim of this</w:t>
      </w:r>
      <w:r w:rsidRPr="00C973C7">
        <w:t xml:space="preserve"> report</w:t>
      </w:r>
      <w:r>
        <w:t xml:space="preserve"> was to</w:t>
      </w:r>
      <w:r w:rsidRPr="00C973C7">
        <w:t xml:space="preserve"> synthesis</w:t>
      </w:r>
      <w:r>
        <w:t>e</w:t>
      </w:r>
      <w:r w:rsidRPr="00C973C7">
        <w:t xml:space="preserve"> existing data on </w:t>
      </w:r>
      <w:r>
        <w:t>autism knowledge and attitudes of the public and certain professional groups to autistic people</w:t>
      </w:r>
      <w:r w:rsidRPr="00C973C7">
        <w:t xml:space="preserve"> in Ireland</w:t>
      </w:r>
      <w:r>
        <w:t>. In addition, the aim was to</w:t>
      </w:r>
      <w:r w:rsidRPr="00C973C7">
        <w:t xml:space="preserve"> </w:t>
      </w:r>
      <w:r w:rsidR="005210CD">
        <w:t>examine</w:t>
      </w:r>
      <w:r w:rsidR="007E52CD" w:rsidRPr="00C973C7">
        <w:t xml:space="preserve"> </w:t>
      </w:r>
      <w:r w:rsidRPr="00C973C7">
        <w:t xml:space="preserve">what works in public campaigns </w:t>
      </w:r>
      <w:r>
        <w:t xml:space="preserve">and </w:t>
      </w:r>
      <w:r w:rsidRPr="00C973C7">
        <w:t>to identify focus areas for a</w:t>
      </w:r>
      <w:r>
        <w:t xml:space="preserve"> national autism</w:t>
      </w:r>
      <w:r w:rsidRPr="00C973C7">
        <w:t xml:space="preserve"> acceptance and understanding campaign. </w:t>
      </w:r>
    </w:p>
    <w:p w14:paraId="28CB2B5D" w14:textId="26274DD1" w:rsidR="00C94631" w:rsidRPr="00C973C7" w:rsidRDefault="00C94631">
      <w:pPr>
        <w:pStyle w:val="H2Heading2NDA"/>
      </w:pPr>
      <w:bookmarkStart w:id="11" w:name="_Toc198219178"/>
      <w:r w:rsidRPr="00C973C7">
        <w:t>Methodology</w:t>
      </w:r>
      <w:bookmarkEnd w:id="6"/>
      <w:bookmarkEnd w:id="7"/>
      <w:bookmarkEnd w:id="8"/>
      <w:bookmarkEnd w:id="9"/>
      <w:bookmarkEnd w:id="10"/>
      <w:bookmarkEnd w:id="11"/>
    </w:p>
    <w:p w14:paraId="407CC0A8" w14:textId="2792503C" w:rsidR="003A493B" w:rsidRPr="00C973C7" w:rsidRDefault="003A493B" w:rsidP="003A493B">
      <w:bookmarkStart w:id="12" w:name="_Toc178091556"/>
      <w:r w:rsidRPr="00C973C7">
        <w:t xml:space="preserve">A scoping review was conducted with searches performed across </w:t>
      </w:r>
      <w:proofErr w:type="gramStart"/>
      <w:r w:rsidRPr="00C973C7">
        <w:t>a number of</w:t>
      </w:r>
      <w:proofErr w:type="gramEnd"/>
      <w:r w:rsidRPr="00C973C7">
        <w:t xml:space="preserve"> electronic academic databases, and grey literature sources</w:t>
      </w:r>
      <w:bookmarkEnd w:id="12"/>
      <w:r w:rsidRPr="00C973C7">
        <w:t xml:space="preserve">. Studies were included if they met the following criteria: (1) assessed knowledge and or </w:t>
      </w:r>
      <w:r w:rsidR="00445A16" w:rsidRPr="00C973C7">
        <w:t>attitudes</w:t>
      </w:r>
      <w:r w:rsidRPr="00C973C7">
        <w:t xml:space="preserve"> </w:t>
      </w:r>
      <w:r w:rsidR="00445A16" w:rsidRPr="00C973C7">
        <w:t>towards</w:t>
      </w:r>
      <w:r w:rsidRPr="00C973C7">
        <w:t xml:space="preserve"> autistic people (2) </w:t>
      </w:r>
      <w:r w:rsidR="007E52CD">
        <w:t>summarise</w:t>
      </w:r>
      <w:r w:rsidR="005210CD">
        <w:t>d</w:t>
      </w:r>
      <w:r w:rsidR="007E52CD" w:rsidRPr="00C973C7">
        <w:t xml:space="preserve"> </w:t>
      </w:r>
      <w:r w:rsidRPr="00C973C7">
        <w:t xml:space="preserve">public campaign effectiveness, (3) were written in English, (4) were published </w:t>
      </w:r>
      <w:r w:rsidR="00F65DE7">
        <w:t>from 2014 onwards</w:t>
      </w:r>
      <w:r w:rsidRPr="00C973C7">
        <w:t>, (5) were available in full text.</w:t>
      </w:r>
    </w:p>
    <w:p w14:paraId="42BFEFE7" w14:textId="595FA414" w:rsidR="001C7CB3" w:rsidRPr="00C973C7" w:rsidRDefault="003A493B" w:rsidP="001C7CB3">
      <w:r w:rsidRPr="00C973C7">
        <w:t xml:space="preserve">A synthesis </w:t>
      </w:r>
      <w:r w:rsidR="007A0FDF" w:rsidRPr="00C973C7">
        <w:t>of existing data</w:t>
      </w:r>
      <w:r w:rsidRPr="00C973C7">
        <w:t xml:space="preserve"> was employed to summarize and integrate findings across the included studies. The findings were</w:t>
      </w:r>
      <w:r w:rsidR="00A25060">
        <w:t xml:space="preserve"> </w:t>
      </w:r>
      <w:r w:rsidR="001C7CB3" w:rsidRPr="00C973C7">
        <w:t>divided into three sections</w:t>
      </w:r>
      <w:r w:rsidR="00BF3D4C" w:rsidRPr="00C973C7">
        <w:t xml:space="preserve">: 1) autism knowledge, 2) attitudes towards autistic people, and 3) public campaign effectiveness. </w:t>
      </w:r>
    </w:p>
    <w:p w14:paraId="3AF69F0A" w14:textId="52E5AC51" w:rsidR="00C94631" w:rsidRPr="00C973C7" w:rsidRDefault="00C94631" w:rsidP="009E58B6">
      <w:pPr>
        <w:pStyle w:val="H2Heading2NDA"/>
      </w:pPr>
      <w:bookmarkStart w:id="13" w:name="_Toc196385605"/>
      <w:bookmarkStart w:id="14" w:name="_Toc196388861"/>
      <w:bookmarkStart w:id="15" w:name="_Toc196750384"/>
      <w:bookmarkStart w:id="16" w:name="_Toc197099900"/>
      <w:bookmarkStart w:id="17" w:name="_Toc197510060"/>
      <w:bookmarkStart w:id="18" w:name="_Toc198219179"/>
      <w:r w:rsidRPr="00C973C7">
        <w:t>Findings</w:t>
      </w:r>
      <w:bookmarkEnd w:id="13"/>
      <w:bookmarkEnd w:id="14"/>
      <w:bookmarkEnd w:id="15"/>
      <w:bookmarkEnd w:id="16"/>
      <w:bookmarkEnd w:id="17"/>
      <w:bookmarkEnd w:id="18"/>
    </w:p>
    <w:p w14:paraId="22400D1D" w14:textId="4C189EE0" w:rsidR="00C94631" w:rsidRPr="00C973C7" w:rsidRDefault="00346400" w:rsidP="009E58B6">
      <w:pPr>
        <w:pStyle w:val="Heading3"/>
      </w:pPr>
      <w:bookmarkStart w:id="19" w:name="_Toc196385606"/>
      <w:bookmarkStart w:id="20" w:name="_Toc196388862"/>
      <w:bookmarkStart w:id="21" w:name="_Toc196750385"/>
      <w:bookmarkStart w:id="22" w:name="_Toc197099901"/>
      <w:bookmarkStart w:id="23" w:name="_Toc197510061"/>
      <w:r w:rsidRPr="00C973C7">
        <w:t>Autism k</w:t>
      </w:r>
      <w:r w:rsidR="00C94631" w:rsidRPr="00C973C7">
        <w:t>nowledge</w:t>
      </w:r>
      <w:bookmarkEnd w:id="19"/>
      <w:bookmarkEnd w:id="20"/>
      <w:bookmarkEnd w:id="21"/>
      <w:bookmarkEnd w:id="22"/>
      <w:bookmarkEnd w:id="23"/>
    </w:p>
    <w:p w14:paraId="2441E77E" w14:textId="77AD692F" w:rsidR="006A3C26" w:rsidRPr="00C973C7" w:rsidRDefault="00F65DE7" w:rsidP="006A3C26">
      <w:bookmarkStart w:id="24" w:name="_Toc196385607"/>
      <w:bookmarkStart w:id="25" w:name="_Toc196388863"/>
      <w:r>
        <w:t xml:space="preserve">The </w:t>
      </w:r>
      <w:r w:rsidR="005210CD">
        <w:t>review</w:t>
      </w:r>
      <w:r w:rsidR="00837599">
        <w:t xml:space="preserve"> </w:t>
      </w:r>
      <w:r>
        <w:t>indicates that w</w:t>
      </w:r>
      <w:r w:rsidR="00A06ED6" w:rsidRPr="00C973C7">
        <w:t xml:space="preserve">hile autism awareness has increased in Ireland, the public’s knowledge </w:t>
      </w:r>
      <w:r w:rsidR="00D74379">
        <w:t>appears to be</w:t>
      </w:r>
      <w:r w:rsidR="00D74379" w:rsidRPr="00C973C7">
        <w:t xml:space="preserve"> </w:t>
      </w:r>
      <w:proofErr w:type="gramStart"/>
      <w:r w:rsidR="000425C6" w:rsidRPr="00C973C7">
        <w:t>surface-level</w:t>
      </w:r>
      <w:proofErr w:type="gramEnd"/>
      <w:r w:rsidR="00A06ED6" w:rsidRPr="00C973C7">
        <w:t>. Many</w:t>
      </w:r>
      <w:r w:rsidR="000425C6" w:rsidRPr="00C973C7">
        <w:t xml:space="preserve"> in the public</w:t>
      </w:r>
      <w:r w:rsidR="00A06ED6" w:rsidRPr="00C973C7">
        <w:t xml:space="preserve"> still associate autis</w:t>
      </w:r>
      <w:r w:rsidR="008C5808" w:rsidRPr="00C973C7">
        <w:t>tic people</w:t>
      </w:r>
      <w:r w:rsidR="00A06ED6" w:rsidRPr="00C973C7">
        <w:t xml:space="preserve"> with a lack of eye contact or </w:t>
      </w:r>
      <w:r w:rsidR="003A493B" w:rsidRPr="00C973C7">
        <w:t>lack of</w:t>
      </w:r>
      <w:r w:rsidR="00A25060">
        <w:t xml:space="preserve"> </w:t>
      </w:r>
      <w:r w:rsidR="00A06ED6" w:rsidRPr="00C973C7">
        <w:t xml:space="preserve">verbal communication, which are not universal traits. </w:t>
      </w:r>
      <w:r>
        <w:t xml:space="preserve">It was found that </w:t>
      </w:r>
      <w:r w:rsidR="00A06ED6" w:rsidRPr="00C973C7">
        <w:t>Irish education professionals generally possess strong knowledge of autism but struggle with applying evidence-based practices in mainstream settings</w:t>
      </w:r>
      <w:r w:rsidR="00CF5A7E" w:rsidRPr="00C973C7">
        <w:t xml:space="preserve"> where mainstream teachers had less knowledge of evidence-based practices than those in special class settings. </w:t>
      </w:r>
      <w:r>
        <w:t>Equally, h</w:t>
      </w:r>
      <w:r w:rsidR="00A06ED6" w:rsidRPr="00C973C7">
        <w:t xml:space="preserve">ealthcare professionals show varied </w:t>
      </w:r>
      <w:r w:rsidR="005210CD">
        <w:t>understanding of autism</w:t>
      </w:r>
      <w:r w:rsidR="00A06ED6" w:rsidRPr="00C973C7">
        <w:t xml:space="preserve">, </w:t>
      </w:r>
      <w:r w:rsidR="005210CD">
        <w:t>w</w:t>
      </w:r>
      <w:r w:rsidR="00C83796">
        <w:t>ith</w:t>
      </w:r>
      <w:r w:rsidR="00A06ED6" w:rsidRPr="00C973C7">
        <w:t xml:space="preserve"> those with lived experience or autism-specific training demonstrating greater understanding. </w:t>
      </w:r>
    </w:p>
    <w:p w14:paraId="38DE8499" w14:textId="77777777" w:rsidR="006A3C26" w:rsidRPr="00C973C7" w:rsidRDefault="00C94631" w:rsidP="009E58B6">
      <w:pPr>
        <w:pStyle w:val="H3Heading3NDA"/>
      </w:pPr>
      <w:bookmarkStart w:id="26" w:name="_Toc196750386"/>
      <w:bookmarkStart w:id="27" w:name="_Toc197099902"/>
      <w:bookmarkStart w:id="28" w:name="_Toc197510062"/>
      <w:r w:rsidRPr="00C973C7">
        <w:lastRenderedPageBreak/>
        <w:t>Attitudes</w:t>
      </w:r>
      <w:r w:rsidR="00346400" w:rsidRPr="00C973C7">
        <w:t xml:space="preserve"> towards autistic people</w:t>
      </w:r>
      <w:bookmarkStart w:id="29" w:name="_Toc196385608"/>
      <w:bookmarkStart w:id="30" w:name="_Toc196388864"/>
      <w:bookmarkEnd w:id="24"/>
      <w:bookmarkEnd w:id="25"/>
      <w:bookmarkEnd w:id="26"/>
      <w:bookmarkEnd w:id="27"/>
      <w:bookmarkEnd w:id="28"/>
    </w:p>
    <w:p w14:paraId="55B7CE76" w14:textId="3C744891" w:rsidR="0056548B" w:rsidRPr="00C973C7" w:rsidRDefault="0056548B" w:rsidP="0056548B">
      <w:r w:rsidRPr="00C973C7">
        <w:t xml:space="preserve">Public attitudes towards autistic people in Ireland </w:t>
      </w:r>
      <w:r w:rsidR="007A0FDF" w:rsidRPr="00C973C7">
        <w:t xml:space="preserve">were explored across employment, public spaces, education, healthcare, and the </w:t>
      </w:r>
      <w:r w:rsidR="00EE3E61" w:rsidRPr="00C973C7">
        <w:t>justice system</w:t>
      </w:r>
      <w:r w:rsidR="007A0FDF" w:rsidRPr="00C973C7">
        <w:t xml:space="preserve"> showing a mix of attitudes across key groups and professions. </w:t>
      </w:r>
      <w:r w:rsidRPr="00C973C7">
        <w:t xml:space="preserve">In employment, </w:t>
      </w:r>
      <w:r w:rsidR="00F65DE7">
        <w:t xml:space="preserve">the data showed that </w:t>
      </w:r>
      <w:r w:rsidRPr="00C973C7">
        <w:t xml:space="preserve">autistic individuals seeking reasonable accommodations are often seen as demanding, </w:t>
      </w:r>
      <w:r w:rsidR="009B5793" w:rsidRPr="00C973C7">
        <w:t xml:space="preserve">which may contribute </w:t>
      </w:r>
      <w:r w:rsidRPr="00C973C7">
        <w:t xml:space="preserve">to </w:t>
      </w:r>
      <w:r w:rsidR="0001618F" w:rsidRPr="00C973C7">
        <w:t>the</w:t>
      </w:r>
      <w:r w:rsidRPr="00C973C7">
        <w:t xml:space="preserve"> 16% employment rate for autistic people. Negative perceptions </w:t>
      </w:r>
      <w:r w:rsidR="00F65DE7">
        <w:t>were also found to</w:t>
      </w:r>
      <w:r w:rsidRPr="00C973C7">
        <w:t xml:space="preserve"> extend to behaviours like stimming in public spaces. </w:t>
      </w:r>
      <w:r w:rsidR="007A78BD">
        <w:t>The data suggests</w:t>
      </w:r>
      <w:r w:rsidR="009B5793" w:rsidRPr="00C973C7">
        <w:t xml:space="preserve"> that d</w:t>
      </w:r>
      <w:r w:rsidRPr="00C973C7">
        <w:t>iscriminatory attitudes persist in education contexts, particularly in disciplinary practices and th</w:t>
      </w:r>
      <w:r w:rsidR="007A78BD">
        <w:t>at there is a</w:t>
      </w:r>
      <w:r w:rsidRPr="00C973C7">
        <w:t xml:space="preserve"> reliance o</w:t>
      </w:r>
      <w:r w:rsidR="005210CD">
        <w:t>n</w:t>
      </w:r>
      <w:r w:rsidRPr="00C973C7">
        <w:t xml:space="preserve"> special schools</w:t>
      </w:r>
      <w:r w:rsidR="0001618F" w:rsidRPr="00C973C7">
        <w:t xml:space="preserve"> </w:t>
      </w:r>
      <w:r w:rsidRPr="00C973C7">
        <w:t>by education professionals</w:t>
      </w:r>
      <w:r w:rsidR="0001618F" w:rsidRPr="00C973C7">
        <w:t xml:space="preserve"> to support autistic students</w:t>
      </w:r>
      <w:r w:rsidRPr="00C973C7">
        <w:t xml:space="preserve">. Healthcare professionals' negative assumptions </w:t>
      </w:r>
      <w:r w:rsidR="00F65DE7">
        <w:t>were found to</w:t>
      </w:r>
      <w:r w:rsidRPr="00C973C7">
        <w:t xml:space="preserve"> exclude autistic individuals from services. However, in the </w:t>
      </w:r>
      <w:r w:rsidR="000B695F" w:rsidRPr="00C973C7">
        <w:t>justice system</w:t>
      </w:r>
      <w:r w:rsidRPr="00C973C7">
        <w:t xml:space="preserve">, </w:t>
      </w:r>
      <w:r w:rsidR="005210CD">
        <w:t>studies of</w:t>
      </w:r>
      <w:r w:rsidR="00F65DE7">
        <w:t xml:space="preserve"> </w:t>
      </w:r>
      <w:r w:rsidRPr="00C973C7">
        <w:t xml:space="preserve">police officers have shown positive </w:t>
      </w:r>
      <w:r w:rsidR="004D77DC" w:rsidRPr="00C973C7">
        <w:t>attitudes towards autistic people</w:t>
      </w:r>
      <w:r w:rsidRPr="00C973C7">
        <w:t xml:space="preserve"> by emphasising the need for autism-specific supports to improve their engagement. </w:t>
      </w:r>
      <w:r w:rsidR="000D4CB8" w:rsidRPr="00C973C7">
        <w:t xml:space="preserve">While attitudes are mixed and context-dependent, the </w:t>
      </w:r>
      <w:r w:rsidR="005210CD">
        <w:t>review</w:t>
      </w:r>
      <w:r w:rsidR="000D4CB8" w:rsidRPr="00C973C7">
        <w:t xml:space="preserve"> highlights</w:t>
      </w:r>
      <w:r w:rsidRPr="00C973C7">
        <w:t xml:space="preserve"> the need for </w:t>
      </w:r>
      <w:r w:rsidR="000D4CB8" w:rsidRPr="00C973C7">
        <w:t xml:space="preserve">targeted </w:t>
      </w:r>
      <w:r w:rsidRPr="00C973C7">
        <w:t xml:space="preserve">efforts to challenge </w:t>
      </w:r>
      <w:r w:rsidR="000D4CB8" w:rsidRPr="00C973C7">
        <w:t>stereotypical attitudes</w:t>
      </w:r>
      <w:r w:rsidRPr="00C973C7">
        <w:t xml:space="preserve"> and promote inclusivity towards autistic people in Ireland.</w:t>
      </w:r>
    </w:p>
    <w:p w14:paraId="3CFA9AAC" w14:textId="61EF0D0F" w:rsidR="00816ACA" w:rsidRPr="00C973C7" w:rsidRDefault="00346400" w:rsidP="009E58B6">
      <w:pPr>
        <w:pStyle w:val="H3Heading3NDA"/>
      </w:pPr>
      <w:bookmarkStart w:id="31" w:name="_Toc196750387"/>
      <w:bookmarkStart w:id="32" w:name="_Toc197099903"/>
      <w:bookmarkStart w:id="33" w:name="_Toc197510063"/>
      <w:r w:rsidRPr="00C973C7">
        <w:t>Public c</w:t>
      </w:r>
      <w:r w:rsidR="00C94631" w:rsidRPr="00C973C7">
        <w:t xml:space="preserve">ampaign </w:t>
      </w:r>
      <w:r w:rsidRPr="00C973C7">
        <w:t>e</w:t>
      </w:r>
      <w:r w:rsidR="00C94631" w:rsidRPr="00C973C7">
        <w:t>ffectiveness</w:t>
      </w:r>
      <w:bookmarkStart w:id="34" w:name="_Toc196385609"/>
      <w:bookmarkStart w:id="35" w:name="_Toc196388865"/>
      <w:bookmarkEnd w:id="29"/>
      <w:bookmarkEnd w:id="30"/>
      <w:bookmarkEnd w:id="31"/>
      <w:bookmarkEnd w:id="32"/>
      <w:bookmarkEnd w:id="33"/>
    </w:p>
    <w:p w14:paraId="562A7E17" w14:textId="11720BCB" w:rsidR="00E110AE" w:rsidRPr="00C973C7" w:rsidRDefault="005210CD" w:rsidP="00E110AE">
      <w:r>
        <w:t>E</w:t>
      </w:r>
      <w:r w:rsidR="00E110AE" w:rsidRPr="00C973C7">
        <w:t xml:space="preserve">valuations of Ireland’s </w:t>
      </w:r>
      <w:r w:rsidR="00E110AE" w:rsidRPr="00C973C7">
        <w:rPr>
          <w:i/>
          <w:iCs/>
        </w:rPr>
        <w:t>Together for Yes, Take the First Step</w:t>
      </w:r>
      <w:r w:rsidR="00E110AE" w:rsidRPr="00C973C7">
        <w:t xml:space="preserve">, and </w:t>
      </w:r>
      <w:r w:rsidR="00E110AE" w:rsidRPr="00C973C7">
        <w:rPr>
          <w:i/>
          <w:iCs/>
        </w:rPr>
        <w:t>Creating Our Future</w:t>
      </w:r>
      <w:r w:rsidR="00E110AE" w:rsidRPr="00C973C7">
        <w:t xml:space="preserve"> </w:t>
      </w:r>
      <w:r>
        <w:t>p</w:t>
      </w:r>
      <w:r w:rsidRPr="00C973C7">
        <w:t>ublic campaign</w:t>
      </w:r>
      <w:r>
        <w:t>s</w:t>
      </w:r>
      <w:r w:rsidRPr="00C973C7">
        <w:t xml:space="preserve"> highlight </w:t>
      </w:r>
      <w:r w:rsidR="00E110AE" w:rsidRPr="00C973C7">
        <w:t xml:space="preserve">effective strategies </w:t>
      </w:r>
      <w:r w:rsidR="002226D1" w:rsidRPr="00C973C7">
        <w:t xml:space="preserve">that </w:t>
      </w:r>
      <w:r>
        <w:t>could</w:t>
      </w:r>
      <w:r w:rsidR="002226D1" w:rsidRPr="00C973C7">
        <w:t xml:space="preserve"> be applied </w:t>
      </w:r>
      <w:r w:rsidR="00C83796">
        <w:t>to</w:t>
      </w:r>
      <w:r w:rsidR="002226D1" w:rsidRPr="00C973C7">
        <w:t xml:space="preserve"> a </w:t>
      </w:r>
      <w:r w:rsidR="00C83796">
        <w:t xml:space="preserve">potential </w:t>
      </w:r>
      <w:r w:rsidR="002226D1" w:rsidRPr="00C973C7">
        <w:t>public autism acceptance and understanding campaign.</w:t>
      </w:r>
      <w:r w:rsidR="00E110AE" w:rsidRPr="00C973C7">
        <w:t xml:space="preserve"> Key </w:t>
      </w:r>
      <w:r>
        <w:t>success factors included</w:t>
      </w:r>
      <w:r w:rsidR="00F65DE7" w:rsidRPr="00C973C7">
        <w:t xml:space="preserve"> </w:t>
      </w:r>
      <w:r w:rsidR="00E110AE" w:rsidRPr="00C973C7">
        <w:t>media framing with personal stories, multi-channel strategies like digital and local media</w:t>
      </w:r>
      <w:r w:rsidR="008D1C2B" w:rsidRPr="00C973C7">
        <w:t xml:space="preserve"> and using relatable spokespersons</w:t>
      </w:r>
      <w:r w:rsidR="00E110AE" w:rsidRPr="00C973C7">
        <w:t xml:space="preserve">. </w:t>
      </w:r>
      <w:r w:rsidR="004B30A3">
        <w:t>Other papers</w:t>
      </w:r>
      <w:r w:rsidR="008D1C2B" w:rsidRPr="00C973C7">
        <w:t xml:space="preserve"> highlighted the importance of considering cultural differences towards autism and</w:t>
      </w:r>
      <w:r w:rsidR="00E110AE" w:rsidRPr="00C973C7">
        <w:t xml:space="preserve"> involving the autistic community in campaign design </w:t>
      </w:r>
      <w:r w:rsidR="008D1C2B" w:rsidRPr="00C973C7">
        <w:t xml:space="preserve">to </w:t>
      </w:r>
      <w:r w:rsidR="00E110AE" w:rsidRPr="00C973C7">
        <w:t>enhance credibility</w:t>
      </w:r>
      <w:r w:rsidR="008D1C2B" w:rsidRPr="00C973C7">
        <w:t xml:space="preserve">, </w:t>
      </w:r>
      <w:r w:rsidR="00E110AE" w:rsidRPr="00C973C7">
        <w:t>accura</w:t>
      </w:r>
      <w:r w:rsidR="008D1C2B" w:rsidRPr="00C973C7">
        <w:t>cy</w:t>
      </w:r>
      <w:r w:rsidR="00E110AE" w:rsidRPr="00C973C7">
        <w:t>,</w:t>
      </w:r>
      <w:r w:rsidR="008D1C2B" w:rsidRPr="00C973C7">
        <w:t xml:space="preserve"> and clear </w:t>
      </w:r>
      <w:r w:rsidR="00E110AE" w:rsidRPr="00C973C7">
        <w:t>messaging that challenges negative stereotypes.</w:t>
      </w:r>
    </w:p>
    <w:p w14:paraId="697985EC" w14:textId="52E27EE2" w:rsidR="00C94631" w:rsidRPr="00C973C7" w:rsidRDefault="00C94631" w:rsidP="009244AD">
      <w:pPr>
        <w:pStyle w:val="H2Heading2NDA"/>
      </w:pPr>
      <w:bookmarkStart w:id="36" w:name="_Toc196750388"/>
      <w:bookmarkStart w:id="37" w:name="_Toc197099904"/>
      <w:bookmarkStart w:id="38" w:name="_Toc197510064"/>
      <w:bookmarkStart w:id="39" w:name="_Toc198219180"/>
      <w:r w:rsidRPr="00C973C7">
        <w:t>Limitations</w:t>
      </w:r>
      <w:bookmarkEnd w:id="34"/>
      <w:bookmarkEnd w:id="35"/>
      <w:bookmarkEnd w:id="36"/>
      <w:bookmarkEnd w:id="37"/>
      <w:bookmarkEnd w:id="38"/>
      <w:bookmarkEnd w:id="39"/>
    </w:p>
    <w:p w14:paraId="6911A28D" w14:textId="2ABDCEAD" w:rsidR="00C94631" w:rsidRPr="00C973C7" w:rsidRDefault="00C94631" w:rsidP="00C94631">
      <w:r w:rsidRPr="00175746">
        <w:t xml:space="preserve">This review relied on existing literature, </w:t>
      </w:r>
      <w:r w:rsidR="002A3FF6" w:rsidRPr="00175746">
        <w:t xml:space="preserve">where </w:t>
      </w:r>
      <w:r w:rsidR="009B5793" w:rsidRPr="00175746">
        <w:t xml:space="preserve">a limited number of </w:t>
      </w:r>
      <w:r w:rsidR="002A3FF6" w:rsidRPr="00175746">
        <w:t>survey</w:t>
      </w:r>
      <w:r w:rsidR="009B5793" w:rsidRPr="00175746">
        <w:t xml:space="preserve">s </w:t>
      </w:r>
      <w:r w:rsidR="00175746" w:rsidRPr="009E58B6">
        <w:t>existed</w:t>
      </w:r>
      <w:r w:rsidR="00C83796">
        <w:t>. I</w:t>
      </w:r>
      <w:r w:rsidR="00175746" w:rsidRPr="009E58B6">
        <w:t>n those that did</w:t>
      </w:r>
      <w:r w:rsidR="00C83796">
        <w:t>,</w:t>
      </w:r>
      <w:r w:rsidR="00175746" w:rsidRPr="009E58B6">
        <w:t xml:space="preserve"> the</w:t>
      </w:r>
      <w:r w:rsidR="009E58B6">
        <w:t xml:space="preserve"> </w:t>
      </w:r>
      <w:r w:rsidR="009B5793" w:rsidRPr="00175746">
        <w:t>survey</w:t>
      </w:r>
      <w:r w:rsidR="0060671C" w:rsidRPr="00175746">
        <w:t xml:space="preserve"> design</w:t>
      </w:r>
      <w:r w:rsidR="00C83796">
        <w:t xml:space="preserve"> of some</w:t>
      </w:r>
      <w:r w:rsidR="002A3FF6" w:rsidRPr="00175746">
        <w:t xml:space="preserve"> </w:t>
      </w:r>
      <w:r w:rsidRPr="00175746">
        <w:t xml:space="preserve">restricted insight into public perceptions. </w:t>
      </w:r>
      <w:r w:rsidR="00175746" w:rsidRPr="00175746">
        <w:t>There were also limited data on attitudes to autism among members of specific</w:t>
      </w:r>
      <w:r w:rsidR="00175746" w:rsidRPr="00C973C7">
        <w:t xml:space="preserve"> professional groups.</w:t>
      </w:r>
      <w:r w:rsidR="00175746">
        <w:t xml:space="preserve"> </w:t>
      </w:r>
      <w:r w:rsidR="00F45AB4">
        <w:t>M</w:t>
      </w:r>
      <w:r w:rsidR="00175746" w:rsidRPr="00C973C7">
        <w:t>uch of the available data did not clearly differentiate between attitudes towards diagnosed autistic individuals and those who may be undiagnosed or have chosen not to disclose their diagnosis, potentially affecting the interpretation of public perceptions</w:t>
      </w:r>
      <w:r w:rsidR="00175746">
        <w:t>. Autism’s frequent co-occurrence with other neurodevelopmenta</w:t>
      </w:r>
      <w:r w:rsidR="009E58B6">
        <w:t>l</w:t>
      </w:r>
      <w:r w:rsidR="00175746">
        <w:t xml:space="preserve">, mental health and physical conditions further complicated the isolation of attitudes specific to autism from those related to broader disabilities or health challenges. </w:t>
      </w:r>
    </w:p>
    <w:p w14:paraId="6495EDA3" w14:textId="77777777" w:rsidR="00C94631" w:rsidRPr="00C973C7" w:rsidRDefault="00C94631" w:rsidP="009244AD">
      <w:pPr>
        <w:pStyle w:val="H2Heading2NDA"/>
      </w:pPr>
      <w:bookmarkStart w:id="40" w:name="_Toc196385610"/>
      <w:bookmarkStart w:id="41" w:name="_Toc196388866"/>
      <w:bookmarkStart w:id="42" w:name="_Toc196750389"/>
      <w:bookmarkStart w:id="43" w:name="_Toc197099905"/>
      <w:bookmarkStart w:id="44" w:name="_Toc197510065"/>
      <w:bookmarkStart w:id="45" w:name="_Toc198219181"/>
      <w:r w:rsidRPr="00C973C7">
        <w:t>Conclusion</w:t>
      </w:r>
      <w:bookmarkEnd w:id="40"/>
      <w:bookmarkEnd w:id="41"/>
      <w:bookmarkEnd w:id="42"/>
      <w:bookmarkEnd w:id="43"/>
      <w:bookmarkEnd w:id="44"/>
      <w:bookmarkEnd w:id="45"/>
    </w:p>
    <w:p w14:paraId="382BDC50" w14:textId="65A286EA" w:rsidR="008127EB" w:rsidRPr="00C973C7" w:rsidRDefault="00C94631">
      <w:r w:rsidRPr="00C973C7">
        <w:t xml:space="preserve">Despite increased </w:t>
      </w:r>
      <w:r w:rsidR="00206B8B" w:rsidRPr="00C973C7">
        <w:t xml:space="preserve">autism </w:t>
      </w:r>
      <w:r w:rsidRPr="00C973C7">
        <w:t>awareness, attitudes towards autis</w:t>
      </w:r>
      <w:r w:rsidR="00206B8B" w:rsidRPr="00C973C7">
        <w:t>tic people</w:t>
      </w:r>
      <w:r w:rsidRPr="00C973C7">
        <w:t xml:space="preserve"> in Ireland remain </w:t>
      </w:r>
      <w:r w:rsidR="00206B8B" w:rsidRPr="00C973C7">
        <w:t xml:space="preserve">mixed, where specific groups and </w:t>
      </w:r>
      <w:r w:rsidR="00EE3E61" w:rsidRPr="00C973C7">
        <w:t>professionals’</w:t>
      </w:r>
      <w:r w:rsidR="00206B8B" w:rsidRPr="00C973C7">
        <w:t xml:space="preserve"> views were positive and negative based on the</w:t>
      </w:r>
      <w:r w:rsidR="00EE3E61" w:rsidRPr="00C973C7">
        <w:t xml:space="preserve"> level of autism knowledge </w:t>
      </w:r>
      <w:r w:rsidR="00EE3E61" w:rsidRPr="00C973C7">
        <w:lastRenderedPageBreak/>
        <w:t>acquired, how that knowledge was applied, and the socio-professional</w:t>
      </w:r>
      <w:r w:rsidR="00206B8B" w:rsidRPr="00C973C7">
        <w:t xml:space="preserve"> context</w:t>
      </w:r>
      <w:r w:rsidR="00EE3E61" w:rsidRPr="00C973C7">
        <w:t>s in which</w:t>
      </w:r>
      <w:r w:rsidR="00206B8B" w:rsidRPr="00C973C7">
        <w:t xml:space="preserve"> t</w:t>
      </w:r>
      <w:r w:rsidR="00EE3E61" w:rsidRPr="00C973C7">
        <w:t>he attitudes</w:t>
      </w:r>
      <w:r w:rsidR="00206B8B" w:rsidRPr="00C973C7">
        <w:t xml:space="preserve"> exist</w:t>
      </w:r>
      <w:r w:rsidR="00EE3E61" w:rsidRPr="00C973C7">
        <w:t>ed</w:t>
      </w:r>
      <w:r w:rsidR="00206B8B" w:rsidRPr="00C973C7">
        <w:t xml:space="preserve"> in</w:t>
      </w:r>
      <w:r w:rsidR="00EE3E61" w:rsidRPr="00C973C7">
        <w:t xml:space="preserve">. </w:t>
      </w:r>
      <w:r w:rsidR="00DA6ED3" w:rsidRPr="00C973C7">
        <w:t>P</w:t>
      </w:r>
      <w:r w:rsidRPr="00C973C7">
        <w:t xml:space="preserve">ublic campaigns </w:t>
      </w:r>
      <w:r w:rsidR="00A8416B" w:rsidRPr="00C973C7">
        <w:t>can</w:t>
      </w:r>
      <w:r w:rsidRPr="00C973C7">
        <w:t xml:space="preserve"> </w:t>
      </w:r>
      <w:r w:rsidR="00EE3E61" w:rsidRPr="00C973C7">
        <w:t xml:space="preserve">challenge stereotypes and improve public acceptance and understanding through appropriate media framing, multi-channel delivery, and the use of relatable spokespersons. Considerations of the cultural differences around autism and the importance of involving autistic voices in public campaign design were found to be useful for the </w:t>
      </w:r>
      <w:r w:rsidR="00F65DE7">
        <w:t>overall effectiveness and societal impact of a public campaign strategy.</w:t>
      </w:r>
      <w:r w:rsidR="008127EB" w:rsidRPr="00C973C7">
        <w:br w:type="page"/>
      </w:r>
    </w:p>
    <w:p w14:paraId="62166149" w14:textId="77777777" w:rsidR="009C39F8" w:rsidRPr="00C973C7" w:rsidRDefault="009C39F8" w:rsidP="009C39F8">
      <w:pPr>
        <w:pStyle w:val="H1Heading1NDA"/>
      </w:pPr>
      <w:bookmarkStart w:id="46" w:name="_Toc197099906"/>
      <w:bookmarkStart w:id="47" w:name="_Toc198219182"/>
      <w:r w:rsidRPr="00C973C7">
        <w:lastRenderedPageBreak/>
        <w:t>Introduction</w:t>
      </w:r>
      <w:bookmarkEnd w:id="46"/>
      <w:bookmarkEnd w:id="47"/>
    </w:p>
    <w:p w14:paraId="0F9F1034" w14:textId="3CB25544" w:rsidR="009C39F8" w:rsidRPr="00C973C7" w:rsidRDefault="009C39F8" w:rsidP="009C39F8">
      <w:pPr>
        <w:pStyle w:val="H2Heading2NDA"/>
      </w:pPr>
      <w:bookmarkStart w:id="48" w:name="_Toc197099907"/>
      <w:bookmarkStart w:id="49" w:name="_Toc198219183"/>
      <w:r w:rsidRPr="00C973C7">
        <w:t>The Autism Innovation Strategy</w:t>
      </w:r>
      <w:bookmarkEnd w:id="48"/>
      <w:bookmarkEnd w:id="49"/>
    </w:p>
    <w:p w14:paraId="643D56D5" w14:textId="6B1B6D7F" w:rsidR="009C39F8" w:rsidRPr="00C973C7" w:rsidRDefault="009C39F8" w:rsidP="009C39F8">
      <w:r w:rsidRPr="00C973C7">
        <w:t xml:space="preserve">In August 2024, the Department of Children, Equality, Disability, Integration and Youth published </w:t>
      </w:r>
      <w:r w:rsidR="00A8416B" w:rsidRPr="00C973C7">
        <w:t>The Autism Innovation Strategy</w:t>
      </w:r>
      <w:r w:rsidRPr="00C973C7">
        <w:t xml:space="preserve"> (AIS).</w:t>
      </w:r>
      <w:r w:rsidR="00A8416B" w:rsidRPr="00C973C7">
        <w:t xml:space="preserve"> </w:t>
      </w:r>
      <w:r w:rsidR="00A8416B" w:rsidRPr="00C973C7">
        <w:fldChar w:fldCharType="begin"/>
      </w:r>
      <w:r w:rsidR="00A8416B" w:rsidRPr="00C973C7">
        <w:instrText xml:space="preserve"> ADDIN ZOTERO_ITEM CSL_CITATION {"citationID":"rzQAmuFE","properties":{"formattedCitation":"(1)","plainCitation":"(1)","noteIndex":0},"citationItems":[{"id":888,"uris":["http://zotero.org/users/local/2KLdJHRl/items/KETGCISE"],"itemData":{"id":888,"type":"report","publisher":"Dublin","title":"Autism Innovation Strategy","URL":"https://aim.gov.ie/app/uploads/2023/04/Autism-Innovation-Strategy-Report-April-2023.pdf","author":[{"family":"Department of Children, Equality, Disability, Integration and Youth","given":""}],"issued":{"date-parts":[["2024",8]]}}}],"schema":"https://github.com/citation-style-language/schema/raw/master/csl-citation.json"} </w:instrText>
      </w:r>
      <w:r w:rsidR="00A8416B" w:rsidRPr="00C973C7">
        <w:fldChar w:fldCharType="separate"/>
      </w:r>
      <w:r w:rsidR="00A8416B" w:rsidRPr="00C973C7">
        <w:t>(1)</w:t>
      </w:r>
      <w:r w:rsidR="00A8416B" w:rsidRPr="00C973C7">
        <w:fldChar w:fldCharType="end"/>
      </w:r>
      <w:r w:rsidRPr="00C973C7">
        <w:t xml:space="preserve"> The AIS is a structured 18-month plan for cross-government action to reduce barriers and increase supports for autistic people across society and the public sector. The strategy, categorised into 4 pillars, assigned 83 discrete actions to government departments and other state bodies. </w:t>
      </w:r>
    </w:p>
    <w:p w14:paraId="20390F35" w14:textId="159A6B4A" w:rsidR="009C39F8" w:rsidRPr="00C973C7" w:rsidRDefault="009C39F8" w:rsidP="009C39F8">
      <w:r w:rsidRPr="00C973C7">
        <w:t>The first action, assigned to the National Disability Authority, is:</w:t>
      </w:r>
    </w:p>
    <w:p w14:paraId="22A1E8A6" w14:textId="77777777" w:rsidR="00A25060" w:rsidRDefault="00A25060" w:rsidP="00F332F8">
      <w:pPr>
        <w:pStyle w:val="BulletNDA"/>
      </w:pPr>
      <w:r w:rsidRPr="00A25060">
        <w:t xml:space="preserve">To inform the development of a national autism acceptance and understanding campaign, we will synthesise existing data on attitudes towards autistic people in Ireland. </w:t>
      </w:r>
    </w:p>
    <w:p w14:paraId="46B21275" w14:textId="12F12DAF" w:rsidR="009C39F8" w:rsidRPr="00C973C7" w:rsidRDefault="00A25060" w:rsidP="009C39F8">
      <w:r>
        <w:t>This action includes a commitment to consult with autistic people to ensure that this exercise is reflective of their lived experiences. The</w:t>
      </w:r>
      <w:r w:rsidR="007C7367">
        <w:t xml:space="preserve"> National Disability Authority</w:t>
      </w:r>
      <w:r>
        <w:t xml:space="preserve"> </w:t>
      </w:r>
      <w:r w:rsidR="007C7367">
        <w:t>(</w:t>
      </w:r>
      <w:r>
        <w:t>NDA</w:t>
      </w:r>
      <w:r w:rsidR="007C7367">
        <w:t>)</w:t>
      </w:r>
      <w:r>
        <w:t xml:space="preserve"> presented the approach to the Strategy’s Advisory and Oversight Group. The final literature review will be shared with the autism community to determine if there are experiences that are not captured in the review and whether those captured resonate. The findings will inform a</w:t>
      </w:r>
      <w:r w:rsidR="0089635D">
        <w:t>n</w:t>
      </w:r>
      <w:r>
        <w:t xml:space="preserve"> autism acceptance and understanding campaign </w:t>
      </w:r>
      <w:r w:rsidR="0089635D">
        <w:t>which will</w:t>
      </w:r>
      <w:r w:rsidR="009C39F8" w:rsidRPr="00C973C7">
        <w:t xml:space="preserve"> help fulfil the vision for pillar 1 of the strategy: to enhance public understanding of autistic people and to affirm autistic people as </w:t>
      </w:r>
      <w:r w:rsidR="00C55A6C" w:rsidRPr="00C973C7">
        <w:t>people</w:t>
      </w:r>
      <w:r w:rsidR="009C39F8" w:rsidRPr="00C973C7">
        <w:t xml:space="preserve"> who have a valued role in society.</w:t>
      </w:r>
    </w:p>
    <w:p w14:paraId="387AE0E1" w14:textId="5F6D551E" w:rsidR="009C39F8" w:rsidRPr="00C973C7" w:rsidRDefault="009C39F8" w:rsidP="009C39F8">
      <w:pPr>
        <w:pStyle w:val="H2Heading2NDA"/>
      </w:pPr>
      <w:bookmarkStart w:id="50" w:name="_Toc196385613"/>
      <w:bookmarkStart w:id="51" w:name="_Toc196388869"/>
      <w:bookmarkStart w:id="52" w:name="_Toc196750392"/>
      <w:bookmarkStart w:id="53" w:name="_Toc197099908"/>
      <w:bookmarkStart w:id="54" w:name="_Toc198219184"/>
      <w:r w:rsidRPr="00C973C7">
        <w:t xml:space="preserve">Consultation for the </w:t>
      </w:r>
      <w:r w:rsidR="00454182" w:rsidRPr="00C973C7">
        <w:t>AIS</w:t>
      </w:r>
      <w:bookmarkEnd w:id="50"/>
      <w:bookmarkEnd w:id="51"/>
      <w:bookmarkEnd w:id="52"/>
      <w:bookmarkEnd w:id="53"/>
      <w:bookmarkEnd w:id="54"/>
      <w:r w:rsidRPr="00C973C7">
        <w:t xml:space="preserve"> </w:t>
      </w:r>
    </w:p>
    <w:p w14:paraId="01D48AD0" w14:textId="4EAE9844" w:rsidR="0089635D" w:rsidRDefault="009C39F8" w:rsidP="009C39F8">
      <w:r w:rsidRPr="00C973C7">
        <w:t>Between 2022 and 2024,</w:t>
      </w:r>
      <w:r w:rsidR="00EA45EF" w:rsidRPr="00C973C7">
        <w:t xml:space="preserve"> two public consultations </w:t>
      </w:r>
      <w:r w:rsidR="00EA45EF" w:rsidRPr="00C973C7">
        <w:fldChar w:fldCharType="begin"/>
      </w:r>
      <w:r w:rsidR="00A8416B" w:rsidRPr="00C973C7">
        <w:instrText xml:space="preserve"> ADDIN ZOTERO_ITEM CSL_CITATION {"citationID":"C8oNs4w6","properties":{"formattedCitation":"(2,3)","plainCitation":"(2,3)","noteIndex":0},"citationItems":[{"id":881,"uris":["http://zotero.org/users/local/2KLdJHRl/items/R4XA2N4G"],"itemData":{"id":881,"type":"report","page":"1-60","publisher":"ACE Communication Ireland","title":"Summary report on a targeted consultation with autistic children and young people on the draft Autism Innovation Strategy","author":[{"family":"Gadd","given":"Teresa"}],"issued":{"date-parts":[["2024",6]]}}},{"id":882,"uris":["http://zotero.org/users/local/2KLdJHRl/items/ADXR8ACT"],"itemData":{"id":882,"type":"report","page":"1-40","title":"Analysis of second public consultation on draft Autism Innovation Strategy","author":[{"family":"Department of Children, Equality, Disability, Integration and Youth","given":""}],"issued":{"date-parts":[["2024",8]]}}}],"schema":"https://github.com/citation-style-language/schema/raw/master/csl-citation.json"} </w:instrText>
      </w:r>
      <w:r w:rsidR="00EA45EF" w:rsidRPr="00C973C7">
        <w:fldChar w:fldCharType="separate"/>
      </w:r>
      <w:r w:rsidR="00A8416B" w:rsidRPr="00C973C7">
        <w:t>(2,3)</w:t>
      </w:r>
      <w:r w:rsidR="00EA45EF" w:rsidRPr="00C973C7">
        <w:fldChar w:fldCharType="end"/>
      </w:r>
      <w:r w:rsidRPr="00C973C7">
        <w:t xml:space="preserve"> took place</w:t>
      </w:r>
      <w:r w:rsidR="00EA45EF" w:rsidRPr="00C973C7">
        <w:t xml:space="preserve"> </w:t>
      </w:r>
      <w:r w:rsidRPr="00C973C7">
        <w:t xml:space="preserve">to inform the development of the </w:t>
      </w:r>
      <w:r w:rsidR="008127EB" w:rsidRPr="00C973C7">
        <w:t>AIS</w:t>
      </w:r>
      <w:r w:rsidR="00EA45EF" w:rsidRPr="00C973C7">
        <w:t>.</w:t>
      </w:r>
      <w:r w:rsidRPr="00C973C7">
        <w:t xml:space="preserve"> During the</w:t>
      </w:r>
      <w:r w:rsidR="00DB33F9" w:rsidRPr="00C973C7">
        <w:t>se</w:t>
      </w:r>
      <w:r w:rsidRPr="00C973C7">
        <w:t xml:space="preserve"> consultation</w:t>
      </w:r>
      <w:r w:rsidR="00DB33F9" w:rsidRPr="00C973C7">
        <w:t>s</w:t>
      </w:r>
      <w:r w:rsidR="004460A2" w:rsidRPr="00C973C7">
        <w:t>,</w:t>
      </w:r>
      <w:r w:rsidRPr="00C973C7">
        <w:t xml:space="preserve"> the views of autistic people, their families</w:t>
      </w:r>
      <w:r w:rsidR="00C83796">
        <w:t>,</w:t>
      </w:r>
      <w:r w:rsidRPr="00C973C7">
        <w:t xml:space="preserve"> and supporters were gathered </w:t>
      </w:r>
      <w:r w:rsidR="00A62BD1" w:rsidRPr="00C973C7">
        <w:t xml:space="preserve">and </w:t>
      </w:r>
      <w:r w:rsidRPr="00C973C7">
        <w:t>analysed</w:t>
      </w:r>
      <w:r w:rsidR="00DB5E92" w:rsidRPr="00C973C7">
        <w:t xml:space="preserve">. </w:t>
      </w:r>
    </w:p>
    <w:p w14:paraId="3A1EE1A0" w14:textId="1B14453E" w:rsidR="0089635D" w:rsidRPr="00C973C7" w:rsidRDefault="0089635D" w:rsidP="0089635D">
      <w:r>
        <w:t>Based on their lived experience</w:t>
      </w:r>
      <w:r w:rsidR="00C83796">
        <w:t>,</w:t>
      </w:r>
      <w:r>
        <w:t xml:space="preserve"> r</w:t>
      </w:r>
      <w:r w:rsidRPr="00C973C7">
        <w:t xml:space="preserve">espondents wanted a campaign to: </w:t>
      </w:r>
    </w:p>
    <w:p w14:paraId="4DC292C3" w14:textId="77777777" w:rsidR="0089635D" w:rsidRPr="00C973C7" w:rsidRDefault="0089635D" w:rsidP="0089635D">
      <w:pPr>
        <w:pStyle w:val="BulletNDA"/>
      </w:pPr>
      <w:r w:rsidRPr="00C973C7">
        <w:t>Challenge misconceptions and stereotypes,</w:t>
      </w:r>
    </w:p>
    <w:p w14:paraId="3C85224D" w14:textId="77777777" w:rsidR="0089635D" w:rsidRPr="00C973C7" w:rsidRDefault="0089635D" w:rsidP="0089635D">
      <w:pPr>
        <w:pStyle w:val="BulletNDA"/>
      </w:pPr>
      <w:r w:rsidRPr="00C973C7">
        <w:t xml:space="preserve">Emphasise diversity within autism, </w:t>
      </w:r>
    </w:p>
    <w:p w14:paraId="5A81A72F" w14:textId="77777777" w:rsidR="0089635D" w:rsidRPr="00C973C7" w:rsidRDefault="0089635D" w:rsidP="0089635D">
      <w:pPr>
        <w:pStyle w:val="BulletNDA"/>
      </w:pPr>
      <w:r w:rsidRPr="00C973C7">
        <w:t xml:space="preserve">Raise awareness of inclusive practices, </w:t>
      </w:r>
    </w:p>
    <w:p w14:paraId="3AF78D4B" w14:textId="77777777" w:rsidR="0089635D" w:rsidRPr="00C973C7" w:rsidRDefault="0089635D" w:rsidP="0089635D">
      <w:pPr>
        <w:pStyle w:val="BulletNDA"/>
      </w:pPr>
      <w:r w:rsidRPr="00C973C7">
        <w:t xml:space="preserve">Highlight individual rights and equality, </w:t>
      </w:r>
    </w:p>
    <w:p w14:paraId="197CE36E" w14:textId="30D39F24" w:rsidR="0089635D" w:rsidRDefault="0089635D" w:rsidP="009C39F8">
      <w:pPr>
        <w:pStyle w:val="BulletNDA"/>
      </w:pPr>
      <w:r w:rsidRPr="00C973C7">
        <w:t>Explain and support neurodiversity.</w:t>
      </w:r>
    </w:p>
    <w:p w14:paraId="1467CCB3" w14:textId="5FB019A4" w:rsidR="009C39F8" w:rsidRPr="00C973C7" w:rsidRDefault="009C39F8" w:rsidP="009C39F8">
      <w:r w:rsidRPr="00C973C7">
        <w:t xml:space="preserve">Those consulted </w:t>
      </w:r>
      <w:r w:rsidR="00C94631" w:rsidRPr="00C973C7">
        <w:t xml:space="preserve">identified </w:t>
      </w:r>
      <w:r w:rsidR="008127EB" w:rsidRPr="00C973C7">
        <w:t>the following target groups for</w:t>
      </w:r>
      <w:r w:rsidR="00C94631" w:rsidRPr="00C973C7">
        <w:t xml:space="preserve"> a</w:t>
      </w:r>
      <w:r w:rsidRPr="00C973C7">
        <w:t xml:space="preserve"> public acceptance and understanding campaign:</w:t>
      </w:r>
    </w:p>
    <w:p w14:paraId="6D24AA4B" w14:textId="4073DA1B" w:rsidR="009C39F8" w:rsidRPr="00C973C7" w:rsidRDefault="009C39F8" w:rsidP="009C39F8">
      <w:pPr>
        <w:pStyle w:val="BulletNDA"/>
      </w:pPr>
      <w:r w:rsidRPr="00C973C7">
        <w:t xml:space="preserve">the </w:t>
      </w:r>
      <w:proofErr w:type="gramStart"/>
      <w:r w:rsidRPr="00C973C7">
        <w:t>general public</w:t>
      </w:r>
      <w:proofErr w:type="gramEnd"/>
      <w:r w:rsidRPr="00C973C7">
        <w:t xml:space="preserve"> (43%), </w:t>
      </w:r>
    </w:p>
    <w:p w14:paraId="32A5F316" w14:textId="7950FDD3" w:rsidR="009C39F8" w:rsidRPr="00C973C7" w:rsidRDefault="009C39F8" w:rsidP="009C39F8">
      <w:pPr>
        <w:pStyle w:val="BulletNDA"/>
      </w:pPr>
      <w:r w:rsidRPr="00C973C7">
        <w:t>professionals working in an education setting (20%),</w:t>
      </w:r>
    </w:p>
    <w:p w14:paraId="236B65F1" w14:textId="48B69C8C" w:rsidR="009C39F8" w:rsidRPr="00C973C7" w:rsidRDefault="009C39F8" w:rsidP="009C39F8">
      <w:pPr>
        <w:pStyle w:val="BulletNDA"/>
      </w:pPr>
      <w:r w:rsidRPr="00C973C7">
        <w:lastRenderedPageBreak/>
        <w:t>professionals working in a health and social care setting (18%), and</w:t>
      </w:r>
    </w:p>
    <w:p w14:paraId="795E941C" w14:textId="72EFD8FF" w:rsidR="00CA7E34" w:rsidRPr="00C973C7" w:rsidRDefault="009C39F8" w:rsidP="004245E0">
      <w:pPr>
        <w:pStyle w:val="BulletNDA"/>
      </w:pPr>
      <w:r w:rsidRPr="00C973C7">
        <w:t>public sector workers (5%).</w:t>
      </w:r>
    </w:p>
    <w:p w14:paraId="1FBE2C2F" w14:textId="77777777" w:rsidR="009C39F8" w:rsidRPr="00C973C7" w:rsidRDefault="009C39F8" w:rsidP="00454182">
      <w:pPr>
        <w:pStyle w:val="H2Heading2NDA"/>
        <w:spacing w:before="240"/>
      </w:pPr>
      <w:bookmarkStart w:id="55" w:name="_Toc197099909"/>
      <w:bookmarkStart w:id="56" w:name="_Toc198219185"/>
      <w:bookmarkStart w:id="57" w:name="_Hlk181799675"/>
      <w:r w:rsidRPr="00C973C7">
        <w:t>Aim</w:t>
      </w:r>
      <w:bookmarkEnd w:id="55"/>
      <w:bookmarkEnd w:id="56"/>
    </w:p>
    <w:bookmarkEnd w:id="57"/>
    <w:p w14:paraId="4840F63C" w14:textId="5CAF5065" w:rsidR="00EF11B3" w:rsidRPr="00C973C7" w:rsidRDefault="0089635D" w:rsidP="009E58B6">
      <w:r>
        <w:t>The aim of this</w:t>
      </w:r>
      <w:r w:rsidRPr="00C973C7">
        <w:t xml:space="preserve"> </w:t>
      </w:r>
      <w:r w:rsidR="003D2DB5" w:rsidRPr="00C973C7">
        <w:t>report</w:t>
      </w:r>
      <w:r>
        <w:t xml:space="preserve"> was to</w:t>
      </w:r>
      <w:r w:rsidR="003D2DB5" w:rsidRPr="00C973C7">
        <w:t xml:space="preserve"> synthesis</w:t>
      </w:r>
      <w:r>
        <w:t>e</w:t>
      </w:r>
      <w:r w:rsidR="003D2DB5" w:rsidRPr="00C973C7">
        <w:t xml:space="preserve"> existing data on </w:t>
      </w:r>
      <w:r w:rsidR="009E58B6">
        <w:t>autism</w:t>
      </w:r>
      <w:r>
        <w:t xml:space="preserve"> knowledge and attitudes of the public and certain professional groups </w:t>
      </w:r>
      <w:r w:rsidR="009E58B6">
        <w:t>to autistic people</w:t>
      </w:r>
      <w:r w:rsidR="003D2DB5" w:rsidRPr="00C973C7">
        <w:t xml:space="preserve"> in Ireland</w:t>
      </w:r>
      <w:r>
        <w:t>. In addition</w:t>
      </w:r>
      <w:r w:rsidR="009E58B6">
        <w:t>,</w:t>
      </w:r>
      <w:r>
        <w:t xml:space="preserve"> the aim was to</w:t>
      </w:r>
      <w:r w:rsidR="003D2DB5" w:rsidRPr="00C973C7">
        <w:t xml:space="preserve"> </w:t>
      </w:r>
      <w:r w:rsidR="004B30A3">
        <w:t>examine</w:t>
      </w:r>
      <w:r w:rsidR="00F65DE7" w:rsidRPr="00C973C7">
        <w:t xml:space="preserve"> </w:t>
      </w:r>
      <w:r w:rsidR="003D2DB5" w:rsidRPr="00C973C7">
        <w:t xml:space="preserve">what works in public campaigns </w:t>
      </w:r>
      <w:r>
        <w:t xml:space="preserve">and </w:t>
      </w:r>
      <w:r w:rsidR="003D2DB5" w:rsidRPr="00C973C7">
        <w:t>to identify focus areas for a</w:t>
      </w:r>
      <w:r>
        <w:t xml:space="preserve"> national autism</w:t>
      </w:r>
      <w:r w:rsidR="003D2DB5" w:rsidRPr="00C973C7">
        <w:t xml:space="preserve"> acceptance and understanding campaign. </w:t>
      </w:r>
    </w:p>
    <w:p w14:paraId="1E6B6DA0" w14:textId="74721924" w:rsidR="00714181" w:rsidRPr="00C973C7" w:rsidRDefault="00D92BE7" w:rsidP="00D92BE7">
      <w:pPr>
        <w:pStyle w:val="H2Heading2NDA"/>
      </w:pPr>
      <w:bookmarkStart w:id="58" w:name="_Toc197099911"/>
      <w:bookmarkStart w:id="59" w:name="_Toc198219186"/>
      <w:r w:rsidRPr="00C973C7">
        <w:t>Research questions</w:t>
      </w:r>
      <w:bookmarkEnd w:id="58"/>
      <w:bookmarkEnd w:id="59"/>
    </w:p>
    <w:p w14:paraId="3598CF13" w14:textId="16E262CA" w:rsidR="00D25777" w:rsidRPr="00C973C7" w:rsidRDefault="00D25777" w:rsidP="00D25777">
      <w:pPr>
        <w:numPr>
          <w:ilvl w:val="0"/>
          <w:numId w:val="17"/>
        </w:numPr>
        <w:tabs>
          <w:tab w:val="num" w:pos="720"/>
        </w:tabs>
      </w:pPr>
      <w:r w:rsidRPr="00C973C7">
        <w:t>What is the current level of knowledge, misconception</w:t>
      </w:r>
      <w:r w:rsidR="00AC518E" w:rsidRPr="00C973C7">
        <w:t>,</w:t>
      </w:r>
      <w:r w:rsidRPr="00C973C7">
        <w:t xml:space="preserve"> or stereotype held in Ireland about autistic people</w:t>
      </w:r>
      <w:r w:rsidR="00AA6930" w:rsidRPr="00C973C7">
        <w:t>:</w:t>
      </w:r>
    </w:p>
    <w:p w14:paraId="424CD6D5" w14:textId="386BAC2D" w:rsidR="00D25777" w:rsidRPr="00C973C7" w:rsidRDefault="00D25777" w:rsidP="00D25777">
      <w:pPr>
        <w:numPr>
          <w:ilvl w:val="1"/>
          <w:numId w:val="17"/>
        </w:numPr>
        <w:tabs>
          <w:tab w:val="num" w:pos="1440"/>
        </w:tabs>
      </w:pPr>
      <w:r w:rsidRPr="00C973C7">
        <w:t xml:space="preserve">By the </w:t>
      </w:r>
      <w:proofErr w:type="gramStart"/>
      <w:r w:rsidRPr="00C973C7">
        <w:t>general public</w:t>
      </w:r>
      <w:proofErr w:type="gramEnd"/>
      <w:r w:rsidR="00AC518E" w:rsidRPr="00C973C7">
        <w:t>,</w:t>
      </w:r>
    </w:p>
    <w:p w14:paraId="18DA756F" w14:textId="22889730" w:rsidR="00D25777" w:rsidRPr="00C973C7" w:rsidRDefault="00F65DE7" w:rsidP="00D25777">
      <w:pPr>
        <w:numPr>
          <w:ilvl w:val="1"/>
          <w:numId w:val="17"/>
        </w:numPr>
        <w:tabs>
          <w:tab w:val="num" w:pos="1440"/>
        </w:tabs>
      </w:pPr>
      <w:r>
        <w:t xml:space="preserve">Among </w:t>
      </w:r>
      <w:r w:rsidR="00D25777" w:rsidRPr="00C973C7">
        <w:t>education, health and social care professionals, and other public sector workers.</w:t>
      </w:r>
    </w:p>
    <w:p w14:paraId="0FD7E4D1" w14:textId="60DD9DD2" w:rsidR="00D25777" w:rsidRPr="00C973C7" w:rsidRDefault="00D25777" w:rsidP="00D25777">
      <w:pPr>
        <w:numPr>
          <w:ilvl w:val="0"/>
          <w:numId w:val="17"/>
        </w:numPr>
        <w:tabs>
          <w:tab w:val="num" w:pos="720"/>
        </w:tabs>
      </w:pPr>
      <w:r w:rsidRPr="00C973C7">
        <w:t>What attitudes are held in Ireland toward autistic people’s rights generally and autism-inclusive practices specifically</w:t>
      </w:r>
      <w:r w:rsidR="00AA6930" w:rsidRPr="00C973C7">
        <w:t>:</w:t>
      </w:r>
    </w:p>
    <w:p w14:paraId="6871CFF5" w14:textId="15B903B5" w:rsidR="00D25777" w:rsidRPr="00C973C7" w:rsidRDefault="00D25777" w:rsidP="00D25777">
      <w:pPr>
        <w:numPr>
          <w:ilvl w:val="1"/>
          <w:numId w:val="17"/>
        </w:numPr>
        <w:tabs>
          <w:tab w:val="num" w:pos="1440"/>
        </w:tabs>
      </w:pPr>
      <w:r w:rsidRPr="00C973C7">
        <w:t xml:space="preserve">By the </w:t>
      </w:r>
      <w:proofErr w:type="gramStart"/>
      <w:r w:rsidRPr="00C973C7">
        <w:t>general public</w:t>
      </w:r>
      <w:proofErr w:type="gramEnd"/>
      <w:r w:rsidR="00AC518E" w:rsidRPr="00C973C7">
        <w:t>,</w:t>
      </w:r>
    </w:p>
    <w:p w14:paraId="7143E662" w14:textId="07DACD8E" w:rsidR="00D25777" w:rsidRPr="00C973C7" w:rsidRDefault="00F65DE7" w:rsidP="00D25777">
      <w:pPr>
        <w:numPr>
          <w:ilvl w:val="1"/>
          <w:numId w:val="17"/>
        </w:numPr>
        <w:tabs>
          <w:tab w:val="num" w:pos="1440"/>
        </w:tabs>
      </w:pPr>
      <w:r>
        <w:t>Among</w:t>
      </w:r>
      <w:r w:rsidR="00D25777" w:rsidRPr="00C973C7">
        <w:t xml:space="preserve"> education, health and social care professionals, and other public sector workers.</w:t>
      </w:r>
    </w:p>
    <w:p w14:paraId="44BFA5F9" w14:textId="5EE0F52E" w:rsidR="00AA6930" w:rsidRPr="00C973C7" w:rsidRDefault="000146F7" w:rsidP="009244AD">
      <w:pPr>
        <w:pStyle w:val="ListParagraph"/>
        <w:numPr>
          <w:ilvl w:val="0"/>
          <w:numId w:val="17"/>
        </w:numPr>
      </w:pPr>
      <w:r w:rsidRPr="00C973C7">
        <w:t>What</w:t>
      </w:r>
      <w:r w:rsidR="00AA6930" w:rsidRPr="00C973C7">
        <w:t xml:space="preserve"> makes a public campaign effective in improving attitudes</w:t>
      </w:r>
      <w:r w:rsidR="00AC518E" w:rsidRPr="00C973C7">
        <w:t xml:space="preserve"> and/or knowledge</w:t>
      </w:r>
      <w:r w:rsidR="00360120" w:rsidRPr="00C973C7">
        <w:t>:</w:t>
      </w:r>
    </w:p>
    <w:p w14:paraId="1929411D" w14:textId="77777777" w:rsidR="00360120" w:rsidRPr="00C973C7" w:rsidRDefault="00360120" w:rsidP="00360120">
      <w:pPr>
        <w:numPr>
          <w:ilvl w:val="1"/>
          <w:numId w:val="17"/>
        </w:numPr>
        <w:tabs>
          <w:tab w:val="num" w:pos="1440"/>
        </w:tabs>
      </w:pPr>
      <w:r w:rsidRPr="00C973C7">
        <w:t xml:space="preserve">By the </w:t>
      </w:r>
      <w:proofErr w:type="gramStart"/>
      <w:r w:rsidRPr="00C973C7">
        <w:t>general public</w:t>
      </w:r>
      <w:proofErr w:type="gramEnd"/>
      <w:r w:rsidRPr="00C973C7">
        <w:t>,</w:t>
      </w:r>
    </w:p>
    <w:p w14:paraId="3DDB17B5" w14:textId="700C8225" w:rsidR="00360120" w:rsidRPr="00C973C7" w:rsidRDefault="00F65DE7" w:rsidP="00360120">
      <w:pPr>
        <w:numPr>
          <w:ilvl w:val="1"/>
          <w:numId w:val="17"/>
        </w:numPr>
        <w:tabs>
          <w:tab w:val="num" w:pos="1440"/>
        </w:tabs>
      </w:pPr>
      <w:r>
        <w:t>Among</w:t>
      </w:r>
      <w:r w:rsidR="00360120" w:rsidRPr="00C973C7">
        <w:t xml:space="preserve"> education, health</w:t>
      </w:r>
      <w:r w:rsidR="007D1F0A" w:rsidRPr="00C973C7">
        <w:t>care</w:t>
      </w:r>
      <w:r w:rsidR="00360120" w:rsidRPr="00C973C7">
        <w:t>,</w:t>
      </w:r>
      <w:r w:rsidR="007D1F0A" w:rsidRPr="00C973C7">
        <w:t xml:space="preserve"> social care</w:t>
      </w:r>
      <w:r w:rsidR="0071431F" w:rsidRPr="00C973C7">
        <w:t>,</w:t>
      </w:r>
      <w:r w:rsidR="00360120" w:rsidRPr="00C973C7">
        <w:t xml:space="preserve"> and public sector</w:t>
      </w:r>
      <w:r w:rsidR="0071431F" w:rsidRPr="00C973C7">
        <w:t xml:space="preserve"> contexts</w:t>
      </w:r>
      <w:r w:rsidR="00360120" w:rsidRPr="00C973C7">
        <w:t>.</w:t>
      </w:r>
    </w:p>
    <w:p w14:paraId="3936B3C8" w14:textId="5EC91465" w:rsidR="009C39F8" w:rsidRPr="00C973C7" w:rsidRDefault="00476169" w:rsidP="009244AD">
      <w:pPr>
        <w:pStyle w:val="H1Heading1NDA"/>
      </w:pPr>
      <w:bookmarkStart w:id="60" w:name="_Toc197099912"/>
      <w:bookmarkStart w:id="61" w:name="_Toc198219187"/>
      <w:r w:rsidRPr="00C973C7">
        <w:t>Methodology</w:t>
      </w:r>
      <w:bookmarkEnd w:id="60"/>
      <w:bookmarkEnd w:id="61"/>
    </w:p>
    <w:p w14:paraId="62BBD286" w14:textId="0CC75D10" w:rsidR="00C30797" w:rsidRDefault="00E40C96" w:rsidP="00E40C96">
      <w:r w:rsidRPr="00C973C7">
        <w:t xml:space="preserve">The data was divided into three sections: 1) </w:t>
      </w:r>
      <w:r w:rsidR="00B17D01" w:rsidRPr="00C973C7">
        <w:t xml:space="preserve">autism </w:t>
      </w:r>
      <w:r w:rsidRPr="00C973C7">
        <w:t>knowledge, 2) attitudes</w:t>
      </w:r>
      <w:r w:rsidR="00B17D01" w:rsidRPr="00C973C7">
        <w:t xml:space="preserve"> towards autistic people</w:t>
      </w:r>
      <w:r w:rsidRPr="00C973C7">
        <w:t>, and 3) public campaign effectiveness. Each section covers data related to the public and the identi</w:t>
      </w:r>
      <w:r w:rsidR="009E58B6">
        <w:t>f</w:t>
      </w:r>
      <w:r w:rsidRPr="00C973C7">
        <w:t>ied professional groups</w:t>
      </w:r>
      <w:r w:rsidR="00BF6CA1" w:rsidRPr="00C973C7">
        <w:t xml:space="preserve">. </w:t>
      </w:r>
    </w:p>
    <w:p w14:paraId="043D222D" w14:textId="67AC80D6" w:rsidR="002318F2" w:rsidRPr="00C973C7" w:rsidRDefault="002318F2" w:rsidP="009E58B6">
      <w:pPr>
        <w:pStyle w:val="H2Heading2NDA"/>
      </w:pPr>
      <w:bookmarkStart w:id="62" w:name="_Toc198219188"/>
      <w:r>
        <w:t>Search strategy</w:t>
      </w:r>
      <w:bookmarkEnd w:id="62"/>
    </w:p>
    <w:p w14:paraId="14CAC9C1" w14:textId="7A0E3F86" w:rsidR="00E40C96" w:rsidRPr="00C973C7" w:rsidRDefault="004C1F32" w:rsidP="00E5610B">
      <w:r w:rsidRPr="00C973C7">
        <w:t>Initial searches of the literature included:</w:t>
      </w:r>
    </w:p>
    <w:p w14:paraId="6EED1B33" w14:textId="3E4096C4" w:rsidR="004C1F32" w:rsidRPr="00C973C7" w:rsidRDefault="004C1F32" w:rsidP="00FD03B4">
      <w:pPr>
        <w:pStyle w:val="ListParagraph"/>
        <w:numPr>
          <w:ilvl w:val="0"/>
          <w:numId w:val="38"/>
        </w:numPr>
      </w:pPr>
      <w:r w:rsidRPr="00C973C7">
        <w:lastRenderedPageBreak/>
        <w:t xml:space="preserve">A search for existing data on </w:t>
      </w:r>
      <w:r w:rsidR="005258BC" w:rsidRPr="00C973C7">
        <w:t>knowledge</w:t>
      </w:r>
      <w:r w:rsidR="005258BC">
        <w:t xml:space="preserve"> about</w:t>
      </w:r>
      <w:r w:rsidR="005258BC" w:rsidRPr="00C973C7">
        <w:t xml:space="preserve"> </w:t>
      </w:r>
      <w:r w:rsidRPr="00C973C7">
        <w:t xml:space="preserve">autism </w:t>
      </w:r>
      <w:r w:rsidR="005258BC">
        <w:t>among</w:t>
      </w:r>
      <w:r w:rsidRPr="00C973C7">
        <w:t xml:space="preserve"> the public and </w:t>
      </w:r>
      <w:r w:rsidR="005258BC">
        <w:t>among</w:t>
      </w:r>
      <w:r w:rsidRPr="00C973C7">
        <w:t xml:space="preserve"> education, health and social care, and justice system</w:t>
      </w:r>
      <w:r w:rsidR="005258BC">
        <w:t xml:space="preserve"> professionals</w:t>
      </w:r>
      <w:r w:rsidRPr="00C973C7">
        <w:t>.</w:t>
      </w:r>
    </w:p>
    <w:p w14:paraId="3643B829" w14:textId="254B4E43" w:rsidR="005258BC" w:rsidRPr="00C973C7" w:rsidRDefault="005258BC" w:rsidP="005258BC">
      <w:pPr>
        <w:pStyle w:val="ListParagraph"/>
        <w:numPr>
          <w:ilvl w:val="0"/>
          <w:numId w:val="38"/>
        </w:numPr>
      </w:pPr>
      <w:r w:rsidRPr="00C973C7">
        <w:t xml:space="preserve">A search for existing data on </w:t>
      </w:r>
      <w:r>
        <w:t>attitudes towards autistic people</w:t>
      </w:r>
      <w:r w:rsidRPr="00C973C7">
        <w:t xml:space="preserve"> </w:t>
      </w:r>
      <w:r>
        <w:t>among</w:t>
      </w:r>
      <w:r w:rsidRPr="00C973C7">
        <w:t xml:space="preserve"> the public and </w:t>
      </w:r>
      <w:r>
        <w:t>among</w:t>
      </w:r>
      <w:r w:rsidRPr="00C973C7">
        <w:t xml:space="preserve"> education, health and social care, and justice system</w:t>
      </w:r>
      <w:r>
        <w:t xml:space="preserve"> professionals</w:t>
      </w:r>
      <w:r w:rsidRPr="00C973C7">
        <w:t>.</w:t>
      </w:r>
    </w:p>
    <w:p w14:paraId="7B0980E1" w14:textId="42957EA1" w:rsidR="004C1F32" w:rsidRPr="00C973C7" w:rsidRDefault="004C1F32" w:rsidP="00FD03B4">
      <w:pPr>
        <w:pStyle w:val="ListParagraph"/>
        <w:numPr>
          <w:ilvl w:val="0"/>
          <w:numId w:val="38"/>
        </w:numPr>
      </w:pPr>
      <w:r w:rsidRPr="00C973C7">
        <w:t xml:space="preserve">A search for public campaign evaluations delivered in Ireland where </w:t>
      </w:r>
      <w:r w:rsidR="00C83796">
        <w:t>the</w:t>
      </w:r>
      <w:r w:rsidRPr="00C973C7">
        <w:t xml:space="preserve"> aim was to improve attitudes and/or knowledge.</w:t>
      </w:r>
    </w:p>
    <w:p w14:paraId="1B066A89" w14:textId="5749D4CD" w:rsidR="00E40C96" w:rsidRPr="00C973C7" w:rsidRDefault="00AB56B6" w:rsidP="00E5610B">
      <w:r w:rsidRPr="00C973C7">
        <w:t xml:space="preserve">Searches included a comprehensive search strategy developed in consultation with a university librarian for public knowledge across EBSCO and ProQuest. </w:t>
      </w:r>
      <w:r w:rsidR="00E5610B" w:rsidRPr="00C973C7">
        <w:t xml:space="preserve">Additional searches were conducted across Medline, </w:t>
      </w:r>
      <w:proofErr w:type="spellStart"/>
      <w:r w:rsidR="00E5610B" w:rsidRPr="00C973C7">
        <w:t>SocIndex</w:t>
      </w:r>
      <w:proofErr w:type="spellEnd"/>
      <w:r w:rsidR="00E5610B" w:rsidRPr="00C973C7">
        <w:t xml:space="preserve">, and Google Scholar. </w:t>
      </w:r>
      <w:r w:rsidR="002318F2">
        <w:t xml:space="preserve">More detail on the methods and search terms used is included in the appendix. </w:t>
      </w:r>
    </w:p>
    <w:p w14:paraId="1FF9A5D8" w14:textId="77777777" w:rsidR="00DF16B7" w:rsidRPr="00C973C7" w:rsidRDefault="00DF16B7" w:rsidP="00DF16B7">
      <w:r w:rsidRPr="00C973C7">
        <w:t xml:space="preserve">For attitudinal data related to the public and the specified professional groups general population studies, peer-reviewed studies, and grey literature were included. </w:t>
      </w:r>
    </w:p>
    <w:p w14:paraId="79C5710A" w14:textId="7C27ACB1" w:rsidR="00B2580B" w:rsidRPr="00C973C7" w:rsidRDefault="00DF16B7" w:rsidP="009E58B6">
      <w:r w:rsidRPr="00C973C7">
        <w:t xml:space="preserve">Because of limited autism-related campaigns, and a lack of public campaign evaluations in general, searches included evaluations on public campaigns delivered in Ireland that aimed to improve attitudes and/or improve knowledge. This resulted in data collected on </w:t>
      </w:r>
      <w:r w:rsidRPr="00C973C7">
        <w:rPr>
          <w:i/>
          <w:iCs/>
        </w:rPr>
        <w:t>Creating Our Future, Together for Yes,</w:t>
      </w:r>
      <w:r w:rsidRPr="00C973C7">
        <w:t xml:space="preserve"> and the </w:t>
      </w:r>
      <w:r w:rsidRPr="00C973C7">
        <w:rPr>
          <w:i/>
          <w:iCs/>
        </w:rPr>
        <w:t>Take the First Step</w:t>
      </w:r>
      <w:r w:rsidRPr="00C973C7">
        <w:t xml:space="preserve"> public campaign evaluations that sought to improve knowledge and/or attitudes in areas of healthcare and education</w:t>
      </w:r>
      <w:r w:rsidR="00FD03B4" w:rsidRPr="00C973C7">
        <w:t xml:space="preserve"> in Ireland</w:t>
      </w:r>
      <w:r w:rsidRPr="00C973C7">
        <w:t xml:space="preserve">. </w:t>
      </w:r>
      <w:r w:rsidR="002318F2" w:rsidRPr="00C973C7">
        <w:t>Evidence relating to the effects of training initiatives</w:t>
      </w:r>
      <w:r w:rsidR="002318F2">
        <w:t xml:space="preserve"> </w:t>
      </w:r>
      <w:r w:rsidR="00492E05">
        <w:t>that</w:t>
      </w:r>
      <w:r w:rsidR="002318F2">
        <w:t xml:space="preserve"> can contribute to changes in knowledge and attitudes were</w:t>
      </w:r>
      <w:r w:rsidR="002318F2" w:rsidRPr="00C973C7">
        <w:t xml:space="preserve"> beyond the scope of this paper</w:t>
      </w:r>
      <w:r w:rsidR="002318F2">
        <w:t xml:space="preserve"> and are not included</w:t>
      </w:r>
      <w:r w:rsidR="002318F2" w:rsidRPr="00C973C7">
        <w:t>.</w:t>
      </w:r>
    </w:p>
    <w:p w14:paraId="33C8AE33" w14:textId="0B1D2FF5" w:rsidR="00013BDE" w:rsidRPr="00C973C7" w:rsidRDefault="003A493B" w:rsidP="009244AD">
      <w:pPr>
        <w:pStyle w:val="H2Heading2NDA"/>
      </w:pPr>
      <w:bookmarkStart w:id="63" w:name="_Toc197099913"/>
      <w:bookmarkStart w:id="64" w:name="_Toc198219189"/>
      <w:r w:rsidRPr="00C973C7">
        <w:t xml:space="preserve">Inclusion and exclusion </w:t>
      </w:r>
      <w:r w:rsidR="00B17D01" w:rsidRPr="00C973C7">
        <w:t>c</w:t>
      </w:r>
      <w:r w:rsidR="00C30797" w:rsidRPr="00C973C7">
        <w:t>riteria</w:t>
      </w:r>
      <w:bookmarkEnd w:id="63"/>
      <w:bookmarkEnd w:id="64"/>
    </w:p>
    <w:p w14:paraId="641465A3" w14:textId="7601EAE5" w:rsidR="00D252CD" w:rsidRPr="00C973C7" w:rsidRDefault="001723B9">
      <w:r w:rsidRPr="00C973C7">
        <w:t xml:space="preserve">The following inclusion criteria were applied to ensure the relevance </w:t>
      </w:r>
      <w:r w:rsidR="00D252CD" w:rsidRPr="00C973C7">
        <w:t xml:space="preserve">of </w:t>
      </w:r>
      <w:r w:rsidRPr="00C973C7">
        <w:t xml:space="preserve">the scoping review: </w:t>
      </w:r>
    </w:p>
    <w:p w14:paraId="77F0B8B6" w14:textId="12653DB9" w:rsidR="00D252CD" w:rsidRPr="00C973C7" w:rsidRDefault="001723B9" w:rsidP="009E58B6">
      <w:pPr>
        <w:pStyle w:val="ListParagraph"/>
        <w:numPr>
          <w:ilvl w:val="0"/>
          <w:numId w:val="42"/>
        </w:numPr>
      </w:pPr>
      <w:r w:rsidRPr="00C973C7">
        <w:t xml:space="preserve">studies must </w:t>
      </w:r>
      <w:r w:rsidR="002318F2">
        <w:t>have examined</w:t>
      </w:r>
      <w:r w:rsidR="002318F2" w:rsidRPr="00C973C7">
        <w:t xml:space="preserve"> </w:t>
      </w:r>
      <w:r w:rsidRPr="00C973C7">
        <w:t>knowledge</w:t>
      </w:r>
      <w:r w:rsidR="002318F2">
        <w:t xml:space="preserve"> or autism</w:t>
      </w:r>
      <w:r w:rsidRPr="00C973C7">
        <w:t xml:space="preserve"> and/or attitudes towards autistic people among </w:t>
      </w:r>
    </w:p>
    <w:p w14:paraId="44BAD46A" w14:textId="0F8EB4BA" w:rsidR="00D252CD" w:rsidRPr="00C973C7" w:rsidRDefault="001723B9" w:rsidP="009E58B6">
      <w:pPr>
        <w:pStyle w:val="ListParagraph"/>
        <w:numPr>
          <w:ilvl w:val="1"/>
          <w:numId w:val="42"/>
        </w:numPr>
      </w:pPr>
      <w:r w:rsidRPr="00C973C7">
        <w:t xml:space="preserve">the general public in Ireland, </w:t>
      </w:r>
      <w:r w:rsidR="001D5F32">
        <w:t xml:space="preserve">or </w:t>
      </w:r>
      <w:r w:rsidR="001D5F32" w:rsidRPr="00C973C7">
        <w:t>international</w:t>
      </w:r>
      <w:r w:rsidR="001D5F32">
        <w:t>ly</w:t>
      </w:r>
      <w:r w:rsidR="001D5F32" w:rsidRPr="00C973C7">
        <w:t xml:space="preserve"> where findings could offer insights applicable to the Irish </w:t>
      </w:r>
      <w:proofErr w:type="gramStart"/>
      <w:r w:rsidR="001D5F32" w:rsidRPr="00C973C7">
        <w:t>context;</w:t>
      </w:r>
      <w:proofErr w:type="gramEnd"/>
      <w:r w:rsidR="001D5F32" w:rsidRPr="00C973C7">
        <w:t xml:space="preserve"> </w:t>
      </w:r>
    </w:p>
    <w:p w14:paraId="2527747E" w14:textId="0821B82A" w:rsidR="00D252CD" w:rsidRPr="00C973C7" w:rsidRDefault="001723B9" w:rsidP="009E58B6">
      <w:pPr>
        <w:pStyle w:val="ListParagraph"/>
        <w:numPr>
          <w:ilvl w:val="1"/>
          <w:numId w:val="42"/>
        </w:numPr>
      </w:pPr>
      <w:r w:rsidRPr="00C973C7">
        <w:t xml:space="preserve">one or more of the specified professional groups (e.g. educators, healthcare professionals), or </w:t>
      </w:r>
    </w:p>
    <w:p w14:paraId="45930509" w14:textId="649B9BAB" w:rsidR="007A78BD" w:rsidRPr="00C973C7" w:rsidRDefault="001D5F32" w:rsidP="007A78BD">
      <w:pPr>
        <w:pStyle w:val="ListParagraph"/>
        <w:numPr>
          <w:ilvl w:val="0"/>
          <w:numId w:val="42"/>
        </w:numPr>
      </w:pPr>
      <w:r>
        <w:t>papers</w:t>
      </w:r>
      <w:r w:rsidR="001723B9" w:rsidRPr="00C973C7">
        <w:t xml:space="preserve"> evaluat</w:t>
      </w:r>
      <w:r>
        <w:t>ing</w:t>
      </w:r>
      <w:r w:rsidR="001723B9" w:rsidRPr="00C973C7">
        <w:t xml:space="preserve"> public campaign</w:t>
      </w:r>
      <w:r w:rsidR="00AA6930" w:rsidRPr="00C973C7">
        <w:t xml:space="preserve"> effectiveness </w:t>
      </w:r>
      <w:r w:rsidR="00FF4994" w:rsidRPr="00C973C7">
        <w:t xml:space="preserve">including what </w:t>
      </w:r>
      <w:r w:rsidR="00AA6930" w:rsidRPr="00C973C7">
        <w:t xml:space="preserve">public </w:t>
      </w:r>
      <w:r w:rsidR="00FF4994" w:rsidRPr="00C973C7">
        <w:t xml:space="preserve">campaign features determine </w:t>
      </w:r>
      <w:r w:rsidR="00AA6930" w:rsidRPr="00C973C7">
        <w:t xml:space="preserve">a </w:t>
      </w:r>
      <w:r w:rsidR="00FF4994" w:rsidRPr="00C973C7">
        <w:t>campaign</w:t>
      </w:r>
      <w:r w:rsidR="00AA6930" w:rsidRPr="00C973C7">
        <w:t>’s</w:t>
      </w:r>
      <w:r w:rsidR="00FF4994" w:rsidRPr="00C973C7">
        <w:t xml:space="preserve"> effectiveness</w:t>
      </w:r>
      <w:r w:rsidR="001723B9" w:rsidRPr="00C973C7">
        <w:t xml:space="preserve"> in Ireland </w:t>
      </w:r>
      <w:r w:rsidR="00AA6930" w:rsidRPr="00C973C7">
        <w:t>and</w:t>
      </w:r>
      <w:r w:rsidR="001723B9" w:rsidRPr="00C973C7">
        <w:t xml:space="preserve"> internationally</w:t>
      </w:r>
      <w:r w:rsidR="00AA6930" w:rsidRPr="00C973C7">
        <w:t xml:space="preserve"> where relevant</w:t>
      </w:r>
      <w:r w:rsidR="001723B9" w:rsidRPr="00C973C7">
        <w:t xml:space="preserve">. </w:t>
      </w:r>
    </w:p>
    <w:p w14:paraId="584421CA" w14:textId="19190A13" w:rsidR="00BB0D90" w:rsidRPr="00C973C7" w:rsidRDefault="001723B9" w:rsidP="009E58B6">
      <w:r w:rsidRPr="00C973C7">
        <w:t>Studies were excluded if they</w:t>
      </w:r>
      <w:r w:rsidR="00C83796">
        <w:t>:</w:t>
      </w:r>
      <w:r w:rsidR="00BB0D90" w:rsidRPr="00C973C7">
        <w:t xml:space="preserve"> </w:t>
      </w:r>
    </w:p>
    <w:p w14:paraId="6B062E48" w14:textId="7ACC5124" w:rsidR="00BB0D90" w:rsidRPr="00C973C7" w:rsidRDefault="001723B9" w:rsidP="009E58B6">
      <w:pPr>
        <w:pStyle w:val="ListParagraph"/>
        <w:numPr>
          <w:ilvl w:val="0"/>
          <w:numId w:val="40"/>
        </w:numPr>
      </w:pPr>
      <w:r w:rsidRPr="00C973C7">
        <w:lastRenderedPageBreak/>
        <w:t xml:space="preserve">were </w:t>
      </w:r>
      <w:r w:rsidR="00D252CD" w:rsidRPr="00C973C7">
        <w:t>published</w:t>
      </w:r>
      <w:r w:rsidRPr="00C973C7">
        <w:t xml:space="preserve"> prior to 2014</w:t>
      </w:r>
      <w:r w:rsidR="007A78BD">
        <w:t xml:space="preserve"> to prioritise the most relevant research conducted within the last ten years</w:t>
      </w:r>
      <w:r w:rsidRPr="00C973C7">
        <w:t xml:space="preserve">, </w:t>
      </w:r>
    </w:p>
    <w:p w14:paraId="7B1A51AE" w14:textId="130624CE" w:rsidR="00BB0D90" w:rsidRPr="00C973C7" w:rsidRDefault="001723B9" w:rsidP="009E58B6">
      <w:pPr>
        <w:pStyle w:val="ListParagraph"/>
        <w:numPr>
          <w:ilvl w:val="0"/>
          <w:numId w:val="40"/>
        </w:numPr>
      </w:pPr>
      <w:r w:rsidRPr="00C973C7">
        <w:t>focused solely on other neurodivergent conditions without specific reference to autism</w:t>
      </w:r>
      <w:r w:rsidR="00E34159" w:rsidRPr="00C973C7">
        <w:t xml:space="preserve"> unless related to public campaign evaluation</w:t>
      </w:r>
      <w:r w:rsidRPr="00C973C7">
        <w:t xml:space="preserve">, or </w:t>
      </w:r>
    </w:p>
    <w:p w14:paraId="706D52F9" w14:textId="4A8EC05F" w:rsidR="00E5610B" w:rsidRPr="00C973C7" w:rsidRDefault="001723B9" w:rsidP="009E58B6">
      <w:pPr>
        <w:pStyle w:val="ListParagraph"/>
        <w:numPr>
          <w:ilvl w:val="0"/>
          <w:numId w:val="40"/>
        </w:numPr>
      </w:pPr>
      <w:proofErr w:type="spellStart"/>
      <w:r w:rsidRPr="00C973C7">
        <w:t>were</w:t>
      </w:r>
      <w:proofErr w:type="spellEnd"/>
      <w:r w:rsidRPr="00C973C7">
        <w:t xml:space="preserve"> not published in the English language.</w:t>
      </w:r>
    </w:p>
    <w:p w14:paraId="79FC2BB1" w14:textId="201A86ED" w:rsidR="003A493B" w:rsidRDefault="003A493B" w:rsidP="009E58B6">
      <w:pPr>
        <w:pStyle w:val="ListParagraph"/>
        <w:numPr>
          <w:ilvl w:val="0"/>
          <w:numId w:val="40"/>
        </w:numPr>
      </w:pPr>
      <w:r w:rsidRPr="00C973C7">
        <w:t xml:space="preserve">if </w:t>
      </w:r>
      <w:r w:rsidR="00C83796">
        <w:t xml:space="preserve">the </w:t>
      </w:r>
      <w:r w:rsidRPr="00C973C7">
        <w:t>full text was unavailable</w:t>
      </w:r>
    </w:p>
    <w:p w14:paraId="2E4409C9" w14:textId="4AE7B1B4" w:rsidR="001D5F32" w:rsidRDefault="001D5F32" w:rsidP="009E58B6">
      <w:pPr>
        <w:pStyle w:val="H2Heading2NDA"/>
      </w:pPr>
      <w:bookmarkStart w:id="65" w:name="_Toc198219190"/>
      <w:r>
        <w:t>Analysis</w:t>
      </w:r>
      <w:bookmarkEnd w:id="65"/>
    </w:p>
    <w:p w14:paraId="0933E678" w14:textId="4D05F8B4" w:rsidR="001D5F32" w:rsidRPr="00C973C7" w:rsidRDefault="001D5F32" w:rsidP="009E58B6">
      <w:r w:rsidRPr="00C973C7">
        <w:t>A synthesis of existing data was employed to summarize and integrate findings across the included studies. Responses related to autism knowledge from population-based surveys conducted in Ireland were compared with official information sources, such as the</w:t>
      </w:r>
      <w:r w:rsidR="00F65DE7" w:rsidRPr="00C973C7">
        <w:t xml:space="preserve"> World Health Organisation’s (WHO) International Classification of Diseases (ICD) the global diagnostic standard for diseases and related conditions</w:t>
      </w:r>
      <w:r w:rsidR="00F65DE7">
        <w:t>, and</w:t>
      </w:r>
      <w:r w:rsidR="00F65DE7" w:rsidRPr="00C973C7">
        <w:t xml:space="preserve"> </w:t>
      </w:r>
      <w:r w:rsidRPr="00C973C7">
        <w:t>the</w:t>
      </w:r>
      <w:r w:rsidR="00CF6141">
        <w:t xml:space="preserve"> American Psychiatric Association’s</w:t>
      </w:r>
      <w:r w:rsidR="00B142FC">
        <w:t xml:space="preserve"> Diagnostic and Statistical Manual of Mental Disorders, fifth edition</w:t>
      </w:r>
      <w:r w:rsidR="00C83796">
        <w:t xml:space="preserve"> (DSM-5)</w:t>
      </w:r>
      <w:r w:rsidRPr="00C973C7">
        <w:t xml:space="preserve"> where applicable to determine the extent to which public knowledge were informed or misinformed.</w:t>
      </w:r>
    </w:p>
    <w:p w14:paraId="2F8F99D8" w14:textId="1C476300" w:rsidR="00837B5E" w:rsidRPr="00C973C7" w:rsidRDefault="00837B5E" w:rsidP="00837B5E">
      <w:pPr>
        <w:pStyle w:val="Heading1"/>
      </w:pPr>
      <w:bookmarkStart w:id="66" w:name="_Toc197099914"/>
      <w:bookmarkStart w:id="67" w:name="_Toc198219191"/>
      <w:r w:rsidRPr="00C973C7">
        <w:t>Findings</w:t>
      </w:r>
      <w:r w:rsidR="00D13A6B" w:rsidRPr="00C973C7">
        <w:t xml:space="preserve"> 1: </w:t>
      </w:r>
      <w:r w:rsidR="008C49F0" w:rsidRPr="00C973C7">
        <w:t>Autism k</w:t>
      </w:r>
      <w:r w:rsidR="00D13A6B" w:rsidRPr="00C973C7">
        <w:t>nowledge</w:t>
      </w:r>
      <w:bookmarkEnd w:id="66"/>
      <w:bookmarkEnd w:id="67"/>
    </w:p>
    <w:p w14:paraId="58F48B46" w14:textId="64145DF1" w:rsidR="00713FF6" w:rsidRPr="00C973C7" w:rsidRDefault="00B81660" w:rsidP="009244AD">
      <w:pPr>
        <w:pStyle w:val="H2Heading2NDA"/>
      </w:pPr>
      <w:bookmarkStart w:id="68" w:name="_Toc197099915"/>
      <w:bookmarkStart w:id="69" w:name="_Toc198219192"/>
      <w:r w:rsidRPr="00C973C7">
        <w:t>G</w:t>
      </w:r>
      <w:r w:rsidR="00FD2771" w:rsidRPr="00C973C7">
        <w:t>eneral public</w:t>
      </w:r>
      <w:r w:rsidRPr="00C973C7">
        <w:t xml:space="preserve"> knowledge of autism</w:t>
      </w:r>
      <w:bookmarkEnd w:id="68"/>
      <w:bookmarkEnd w:id="69"/>
    </w:p>
    <w:p w14:paraId="68264EC5" w14:textId="77777777" w:rsidR="00FD2771" w:rsidRPr="00C973C7" w:rsidRDefault="00FD2771" w:rsidP="009244AD">
      <w:pPr>
        <w:pStyle w:val="H3Heading3NDA"/>
      </w:pPr>
      <w:bookmarkStart w:id="70" w:name="_Toc196385630"/>
      <w:bookmarkStart w:id="71" w:name="_Toc196388885"/>
      <w:bookmarkStart w:id="72" w:name="_Toc196750407"/>
      <w:bookmarkStart w:id="73" w:name="_Toc197099916"/>
      <w:r w:rsidRPr="00C973C7">
        <w:t>Autism awareness</w:t>
      </w:r>
      <w:bookmarkEnd w:id="70"/>
      <w:bookmarkEnd w:id="71"/>
      <w:bookmarkEnd w:id="72"/>
      <w:bookmarkEnd w:id="73"/>
      <w:r w:rsidRPr="00C973C7">
        <w:t xml:space="preserve"> </w:t>
      </w:r>
    </w:p>
    <w:p w14:paraId="2167EDB1" w14:textId="124D38FD" w:rsidR="00FD2771" w:rsidRPr="00C973C7" w:rsidRDefault="00FD2771" w:rsidP="00107493">
      <w:pPr>
        <w:pStyle w:val="BulletNDA"/>
        <w:numPr>
          <w:ilvl w:val="0"/>
          <w:numId w:val="0"/>
        </w:numPr>
      </w:pPr>
      <w:r w:rsidRPr="00C973C7">
        <w:t>Autism awareness in Ireland is increasing</w:t>
      </w:r>
      <w:r w:rsidR="006849BE" w:rsidRPr="00C973C7">
        <w:t xml:space="preserve">. In </w:t>
      </w:r>
      <w:proofErr w:type="spellStart"/>
      <w:r w:rsidR="006849BE" w:rsidRPr="00C973C7">
        <w:t>AsIAm</w:t>
      </w:r>
      <w:r w:rsidR="006542C5" w:rsidRPr="00C973C7">
        <w:t>’s</w:t>
      </w:r>
      <w:proofErr w:type="spellEnd"/>
      <w:r w:rsidR="006849BE" w:rsidRPr="00C973C7">
        <w:t xml:space="preserve"> (Ireland’s national autism charity) </w:t>
      </w:r>
      <w:r w:rsidR="00EB52DF">
        <w:t>202</w:t>
      </w:r>
      <w:r w:rsidR="00C46CB2">
        <w:t>5</w:t>
      </w:r>
      <w:r w:rsidR="00EB52DF">
        <w:t xml:space="preserve"> </w:t>
      </w:r>
      <w:r w:rsidR="006542C5" w:rsidRPr="00C973C7">
        <w:t xml:space="preserve">Same Chance Report, </w:t>
      </w:r>
      <w:r w:rsidR="00F64264" w:rsidRPr="00C973C7">
        <w:t>their</w:t>
      </w:r>
      <w:r w:rsidR="006542C5" w:rsidRPr="00C973C7">
        <w:t xml:space="preserve"> annual </w:t>
      </w:r>
      <w:r w:rsidR="006849BE" w:rsidRPr="00C973C7">
        <w:t xml:space="preserve">survey of </w:t>
      </w:r>
      <w:r w:rsidR="006542C5" w:rsidRPr="00C973C7">
        <w:t xml:space="preserve">public </w:t>
      </w:r>
      <w:r w:rsidR="006849BE" w:rsidRPr="00C973C7">
        <w:t>attitudes</w:t>
      </w:r>
      <w:r w:rsidR="00EB52DF">
        <w:t xml:space="preserve"> to autism</w:t>
      </w:r>
      <w:r w:rsidR="006542C5" w:rsidRPr="00C973C7">
        <w:t xml:space="preserve">, 1,000 participants from the general public were surveyed </w:t>
      </w:r>
      <w:r w:rsidR="00EB52DF">
        <w:t>and</w:t>
      </w:r>
      <w:r w:rsidR="00EB52DF" w:rsidRPr="00C973C7">
        <w:t xml:space="preserve"> </w:t>
      </w:r>
      <w:r w:rsidR="00C46CB2">
        <w:t>89%</w:t>
      </w:r>
      <w:r w:rsidR="00017C6E">
        <w:t xml:space="preserve"> </w:t>
      </w:r>
      <w:r w:rsidRPr="00C973C7">
        <w:t xml:space="preserve">stated they </w:t>
      </w:r>
      <w:r w:rsidR="006849BE" w:rsidRPr="00C973C7">
        <w:t xml:space="preserve">were </w:t>
      </w:r>
      <w:r w:rsidRPr="00C973C7">
        <w:t>familiar with the term autism</w:t>
      </w:r>
      <w:r w:rsidR="00C46CB2">
        <w:t xml:space="preserve"> </w:t>
      </w:r>
      <w:r w:rsidR="00C46CB2">
        <w:fldChar w:fldCharType="begin"/>
      </w:r>
      <w:r w:rsidR="00C46CB2">
        <w:instrText xml:space="preserve"> ADDIN ZOTERO_ITEM CSL_CITATION {"citationID":"alm07m3k86","properties":{"formattedCitation":"(4)","plainCitation":"(4)","noteIndex":0},"citationItems":[{"id":953,"uris":["http://zotero.org/users/local/2KLdJHRl/items/GC2RC8AG"],"itemData":{"id":953,"type":"report","event-place":"Dublin","publisher":"AsIAm","publisher-place":"Dublin","title":"Same Chance Report","author":[{"family":"AsIAm","given":""}],"issued":{"date-parts":[["2025"]]}}}],"schema":"https://github.com/citation-style-language/schema/raw/master/csl-citation.json"} </w:instrText>
      </w:r>
      <w:r w:rsidR="00C46CB2">
        <w:fldChar w:fldCharType="separate"/>
      </w:r>
      <w:r w:rsidR="00C46CB2" w:rsidRPr="00837599">
        <w:rPr>
          <w:rFonts w:cs="Times New Roman"/>
          <w:kern w:val="0"/>
        </w:rPr>
        <w:t>(4)</w:t>
      </w:r>
      <w:r w:rsidR="00C46CB2">
        <w:fldChar w:fldCharType="end"/>
      </w:r>
      <w:r w:rsidR="006542C5" w:rsidRPr="00C973C7">
        <w:t xml:space="preserve"> T</w:t>
      </w:r>
      <w:r w:rsidR="00496995" w:rsidRPr="00C973C7">
        <w:t>his figure increased</w:t>
      </w:r>
      <w:r w:rsidR="00985B31" w:rsidRPr="00C973C7">
        <w:t xml:space="preserve"> from</w:t>
      </w:r>
      <w:r w:rsidRPr="00C973C7">
        <w:t xml:space="preserve"> 80% </w:t>
      </w:r>
      <w:r w:rsidR="00985B31" w:rsidRPr="00C973C7">
        <w:t xml:space="preserve">in </w:t>
      </w:r>
      <w:r w:rsidR="006849BE" w:rsidRPr="00C973C7">
        <w:t xml:space="preserve">their </w:t>
      </w:r>
      <w:r w:rsidR="00985B31" w:rsidRPr="00C973C7">
        <w:t>2023</w:t>
      </w:r>
      <w:r w:rsidR="006849BE" w:rsidRPr="00C973C7">
        <w:t xml:space="preserve"> survey</w:t>
      </w:r>
      <w:r w:rsidR="00C46CB2">
        <w:t xml:space="preserve"> </w:t>
      </w:r>
      <w:r w:rsidRPr="00C973C7">
        <w:fldChar w:fldCharType="begin"/>
      </w:r>
      <w:r w:rsidR="00F652BB">
        <w:instrText xml:space="preserve"> ADDIN ZOTERO_ITEM CSL_CITATION {"citationID":"Y5wQubIf","properties":{"formattedCitation":"(5)","plainCitation":"(5)","noteIndex":0},"citationItems":[{"id":813,"uris":["http://zotero.org/users/local/2KLdJHRl/items/8UBS7M6Z"],"itemData":{"id":813,"type":"article-journal","container-title":"AsIAm","title":"Same Chance Report","author":[{"family":"AsIAm","given":""}],"issued":{"date-parts":[["2023"]]}}}],"schema":"https://github.com/citation-style-language/schema/raw/master/csl-citation.json"} </w:instrText>
      </w:r>
      <w:r w:rsidRPr="00C973C7">
        <w:fldChar w:fldCharType="separate"/>
      </w:r>
      <w:r w:rsidR="00F652BB" w:rsidRPr="00F652BB">
        <w:t>(5)</w:t>
      </w:r>
      <w:r w:rsidRPr="00C973C7">
        <w:fldChar w:fldCharType="end"/>
      </w:r>
      <w:r w:rsidR="00C46CB2">
        <w:t>, and 86% in their 2024 survey</w:t>
      </w:r>
      <w:r w:rsidR="00C46CB2" w:rsidRPr="00C973C7">
        <w:t xml:space="preserve">. </w:t>
      </w:r>
      <w:r w:rsidR="00C46CB2">
        <w:fldChar w:fldCharType="begin"/>
      </w:r>
      <w:r w:rsidR="00C46CB2">
        <w:instrText xml:space="preserve"> ADDIN ZOTERO_ITEM CSL_CITATION {"citationID":"a8d5dqnni1","properties":{"formattedCitation":"(6)","plainCitation":"(6)","noteIndex":0},"citationItems":[{"id":619,"uris":["http://zotero.org/users/local/2KLdJHRl/items/V6LY3V7K"],"itemData":{"id":619,"type":"document","publisher":"AsIAm","title":"Same Chance Report","author":[{"family":"AsIAm","given":""}],"issued":{"date-parts":[["2024"]]}}}],"schema":"https://github.com/citation-style-language/schema/raw/master/csl-citation.json"} </w:instrText>
      </w:r>
      <w:r w:rsidR="00C46CB2">
        <w:fldChar w:fldCharType="separate"/>
      </w:r>
      <w:r w:rsidR="00C46CB2" w:rsidRPr="00837599">
        <w:rPr>
          <w:rFonts w:cs="Times New Roman"/>
          <w:kern w:val="0"/>
        </w:rPr>
        <w:t>(6)</w:t>
      </w:r>
      <w:r w:rsidR="00C46CB2">
        <w:fldChar w:fldCharType="end"/>
      </w:r>
      <w:r w:rsidR="00C46CB2">
        <w:t xml:space="preserve"> </w:t>
      </w:r>
      <w:r w:rsidRPr="00C973C7">
        <w:t xml:space="preserve">However, while awareness of the term autism is increasing, the depth of autism understanding often appears to be surface level. For example, Hargreaves et al. </w:t>
      </w:r>
      <w:r w:rsidRPr="00C973C7">
        <w:fldChar w:fldCharType="begin"/>
      </w:r>
      <w:r w:rsidR="00C46CB2">
        <w:instrText xml:space="preserve"> ADDIN ZOTERO_ITEM CSL_CITATION {"citationID":"i7MyJso4","properties":{"formattedCitation":"(7)","plainCitation":"(7)","noteIndex":0},"citationItems":[{"id":199,"uris":["http://zotero.org/users/local/2KLdJHRl/items/JSRI2W4T"],"itemData":{"id":199,"type":"chapter","abstract":"Levels of stigma toward autism have greatly reduced over the past two decades, particularly since the introduction of various anti-stigma and educational campaigns. However, stigma does remain negatively impacting the lives of people with autism, despite attempts to educate the public about the condition. One country in which this is apparent is Ireland, where, although various autism campaigns have been implemented, and there is evidence of improved attitudes and behavior toward individuals with autism, there still remains a lack of knowledge and understanding with regard to the condition. This chapter presents some novel findings regarding the knowledge, attitudes, and behavior of the Irish public toward autism. In an exploratory analysis, results demonstrate that whilst the Irish public professes an awareness of autism, a deep understanding of the condition is not present. There is also confusion regarding factors that contribute to autism. Reassuringly, there is little evidence of discrimination toward autistic individuals, but there are elements of prejudice that still exist. Details of these findings are outlined and discussed.","container-title":"Autism Spectrum Disorders - Recent Advances and New Perspectives","ISBN":"978-1-83768-342-0","language":"en","license":"https://creativecommons.org/licenses/by/3.0/legalcode","note":"DOI: 10.5772/intechopen.108670","publisher":"IntechOpen","source":"DOI.org (Crossref)","title":"Stigma: An Investigative Analysis of the Irish Public’s Knowledge and Perception of Autism","title-short":"Stigma","URL":"https://www.intechopen.com/chapters/84776","editor":[{"family":"Carotenuto","given":"Marco"}],"author":[{"family":"Hargreaves","given":"April"},{"family":"Mothersill","given":"David"},{"family":"Loughnane","given":"Gerard"}],"accessed":{"date-parts":[["2024",9,23]]},"issued":{"date-parts":[["2023",4,26]]}}}],"schema":"https://github.com/citation-style-language/schema/raw/master/csl-citation.json"} </w:instrText>
      </w:r>
      <w:r w:rsidRPr="00C973C7">
        <w:fldChar w:fldCharType="separate"/>
      </w:r>
      <w:r w:rsidR="00C46CB2" w:rsidRPr="00C46CB2">
        <w:t>(7)</w:t>
      </w:r>
      <w:r w:rsidRPr="00C973C7">
        <w:fldChar w:fldCharType="end"/>
      </w:r>
      <w:r w:rsidRPr="00C973C7">
        <w:t xml:space="preserve"> survey</w:t>
      </w:r>
      <w:r w:rsidR="00496995" w:rsidRPr="00C973C7">
        <w:t>ed</w:t>
      </w:r>
      <w:r w:rsidR="00EB52DF">
        <w:t xml:space="preserve"> 307 members of</w:t>
      </w:r>
      <w:r w:rsidRPr="00C973C7">
        <w:t xml:space="preserve"> </w:t>
      </w:r>
      <w:r w:rsidR="006849BE" w:rsidRPr="00C973C7">
        <w:t>the Irish public</w:t>
      </w:r>
      <w:r w:rsidRPr="00C973C7">
        <w:t xml:space="preserve">, </w:t>
      </w:r>
      <w:r w:rsidR="00496995" w:rsidRPr="00C973C7">
        <w:t xml:space="preserve">and found that 99% </w:t>
      </w:r>
      <w:r w:rsidR="00EB52DF">
        <w:t xml:space="preserve">of respondents </w:t>
      </w:r>
      <w:r w:rsidRPr="00C973C7">
        <w:t>were familiar with the term autism,</w:t>
      </w:r>
      <w:r w:rsidR="00496995" w:rsidRPr="00C973C7">
        <w:t xml:space="preserve"> but</w:t>
      </w:r>
      <w:r w:rsidRPr="00C973C7">
        <w:t xml:space="preserve"> when asked for more specific details, only 76% could offer an informed response. </w:t>
      </w:r>
      <w:r w:rsidR="00EB52DF">
        <w:t xml:space="preserve">Neither of these studies had randomly selected samples so the actual public knowledge of autism could be lower. </w:t>
      </w:r>
    </w:p>
    <w:p w14:paraId="6D4C2018" w14:textId="22F113A7" w:rsidR="00FD2771" w:rsidRPr="00C973C7" w:rsidRDefault="003D4E9A" w:rsidP="009244AD">
      <w:pPr>
        <w:pStyle w:val="H3Heading3NDA"/>
      </w:pPr>
      <w:bookmarkStart w:id="74" w:name="_Toc196385631"/>
      <w:bookmarkStart w:id="75" w:name="_Toc196388886"/>
      <w:bookmarkStart w:id="76" w:name="_Toc196750408"/>
      <w:bookmarkStart w:id="77" w:name="_Toc197099917"/>
      <w:r w:rsidRPr="00C973C7">
        <w:t>General definition of autism</w:t>
      </w:r>
      <w:bookmarkEnd w:id="74"/>
      <w:bookmarkEnd w:id="75"/>
      <w:bookmarkEnd w:id="76"/>
      <w:bookmarkEnd w:id="77"/>
    </w:p>
    <w:p w14:paraId="206CF99D" w14:textId="512073DD" w:rsidR="00CE0CB5" w:rsidRPr="00C973C7" w:rsidRDefault="00B241B5" w:rsidP="001E1D31">
      <w:r w:rsidRPr="00C973C7">
        <w:t>In Ireland, a</w:t>
      </w:r>
      <w:r w:rsidR="00E97F87" w:rsidRPr="00C973C7">
        <w:t xml:space="preserve">utism is diagnosed using the </w:t>
      </w:r>
      <w:r w:rsidR="009761C9">
        <w:t>WHO’s ICD,</w:t>
      </w:r>
      <w:r w:rsidR="00E97F87" w:rsidRPr="00C973C7">
        <w:t xml:space="preserve"> </w:t>
      </w:r>
      <w:r w:rsidR="00507142" w:rsidRPr="00C973C7">
        <w:t>the global diagnostic standard for diseases and related conditions</w:t>
      </w:r>
      <w:r w:rsidR="00E97F87" w:rsidRPr="00C973C7">
        <w:t>.</w:t>
      </w:r>
      <w:r w:rsidR="006849BE" w:rsidRPr="00C973C7">
        <w:t xml:space="preserve"> </w:t>
      </w:r>
      <w:r w:rsidR="006849BE" w:rsidRPr="00C973C7">
        <w:fldChar w:fldCharType="begin"/>
      </w:r>
      <w:r w:rsidR="00C46CB2">
        <w:instrText xml:space="preserve"> ADDIN ZOTERO_ITEM CSL_CITATION {"citationID":"8FgjR3z4","properties":{"formattedCitation":"(8)","plainCitation":"(8)","noteIndex":0},"citationItems":[{"id":818,"uris":["http://zotero.org/users/local/2KLdJHRl/items/27CHUT4P"],"itemData":{"id":818,"type":"document","publisher":"World Health Oorganization","title":"Clinical descriptions and diagnostic requirements for ICD-11 mental, behavioural and neurodevelopmental disorders","author":[{"family":"World Health Oorganization","given":""}],"issued":{"date-parts":[["2024"]]}}}],"schema":"https://github.com/citation-style-language/schema/raw/master/csl-citation.json"} </w:instrText>
      </w:r>
      <w:r w:rsidR="006849BE" w:rsidRPr="00C973C7">
        <w:fldChar w:fldCharType="separate"/>
      </w:r>
      <w:r w:rsidR="00C46CB2" w:rsidRPr="00C46CB2">
        <w:t>(8)</w:t>
      </w:r>
      <w:r w:rsidR="006849BE" w:rsidRPr="00C973C7">
        <w:fldChar w:fldCharType="end"/>
      </w:r>
      <w:r w:rsidR="00E97F87" w:rsidRPr="00C973C7">
        <w:t xml:space="preserve"> </w:t>
      </w:r>
      <w:r w:rsidRPr="00C973C7">
        <w:t xml:space="preserve">ICD-11 </w:t>
      </w:r>
      <w:r w:rsidR="00405AD8" w:rsidRPr="00C973C7">
        <w:t xml:space="preserve">is the latest edition of the WHO’s diagnostic manual as it </w:t>
      </w:r>
      <w:r w:rsidRPr="00C973C7">
        <w:t xml:space="preserve">was endorsed at the </w:t>
      </w:r>
      <w:r w:rsidR="00DD7CDA" w:rsidRPr="00C973C7">
        <w:t>72nd</w:t>
      </w:r>
      <w:r w:rsidRPr="00C973C7">
        <w:t xml:space="preserve"> meeting of the </w:t>
      </w:r>
      <w:r w:rsidR="00E97F87" w:rsidRPr="00C973C7">
        <w:t>World Health Assembly</w:t>
      </w:r>
      <w:r w:rsidRPr="00C973C7">
        <w:t xml:space="preserve"> in 2019.</w:t>
      </w:r>
      <w:r w:rsidR="00E97F87" w:rsidRPr="00C973C7">
        <w:t xml:space="preserve"> However, there is no mandatory implementation date for each </w:t>
      </w:r>
      <w:r w:rsidRPr="00C973C7">
        <w:t xml:space="preserve">WHO member </w:t>
      </w:r>
      <w:r w:rsidR="00674816" w:rsidRPr="00C973C7">
        <w:t>state,</w:t>
      </w:r>
      <w:r w:rsidR="00405AD8" w:rsidRPr="00C973C7">
        <w:t xml:space="preserve"> </w:t>
      </w:r>
      <w:r w:rsidR="00507142" w:rsidRPr="00C973C7">
        <w:t>allowing each</w:t>
      </w:r>
      <w:r w:rsidR="009761C9">
        <w:t xml:space="preserve"> state</w:t>
      </w:r>
      <w:r w:rsidR="00507142" w:rsidRPr="00C973C7">
        <w:t xml:space="preserve"> to adopt the </w:t>
      </w:r>
      <w:r w:rsidR="00547A9B" w:rsidRPr="00C973C7">
        <w:t>latest edition into formal use</w:t>
      </w:r>
      <w:r w:rsidR="00507142" w:rsidRPr="00C973C7">
        <w:t xml:space="preserve"> at different times.</w:t>
      </w:r>
      <w:r w:rsidR="00E97F87" w:rsidRPr="00C973C7">
        <w:t xml:space="preserve"> </w:t>
      </w:r>
      <w:r w:rsidR="00D05697" w:rsidRPr="00C973C7">
        <w:lastRenderedPageBreak/>
        <w:t>Many c</w:t>
      </w:r>
      <w:r w:rsidR="00CE0CB5" w:rsidRPr="00C973C7">
        <w:t xml:space="preserve">linicians also refer to the </w:t>
      </w:r>
      <w:r w:rsidR="006D5464" w:rsidRPr="00C973C7">
        <w:t>DSM-5</w:t>
      </w:r>
      <w:r w:rsidR="00CE0CB5" w:rsidRPr="00C973C7">
        <w:t xml:space="preserve"> </w:t>
      </w:r>
      <w:r w:rsidRPr="00C973C7">
        <w:t>published by</w:t>
      </w:r>
      <w:r w:rsidR="00CE0CB5" w:rsidRPr="00C973C7">
        <w:t xml:space="preserve"> the American Psychiatric Association.</w:t>
      </w:r>
      <w:r w:rsidR="00D05697" w:rsidRPr="00C973C7">
        <w:t xml:space="preserve"> One reason for this is that the previous edition of the ICD</w:t>
      </w:r>
      <w:r w:rsidR="006849BE" w:rsidRPr="00C973C7">
        <w:t>, ICD-10</w:t>
      </w:r>
      <w:r w:rsidR="00D332F9">
        <w:t>,</w:t>
      </w:r>
      <w:r w:rsidR="00D05697" w:rsidRPr="00C973C7">
        <w:t xml:space="preserve"> was first published in 1993</w:t>
      </w:r>
      <w:r w:rsidR="00507142" w:rsidRPr="00C973C7">
        <w:t>, and</w:t>
      </w:r>
      <w:r w:rsidR="00D05697" w:rsidRPr="00C973C7">
        <w:t xml:space="preserve"> </w:t>
      </w:r>
      <w:r w:rsidR="00507142" w:rsidRPr="00C973C7">
        <w:t>diagnostic descriptions have evolved significantly since then.</w:t>
      </w:r>
      <w:r w:rsidR="00D05697" w:rsidRPr="00C973C7">
        <w:t xml:space="preserve"> A second reason</w:t>
      </w:r>
      <w:r w:rsidR="003D4E9A" w:rsidRPr="00C973C7">
        <w:t xml:space="preserve"> </w:t>
      </w:r>
      <w:r w:rsidR="00D05697" w:rsidRPr="00C973C7">
        <w:t>is that many validated and standardised assessments for autism were developed using DSM-5 criteria.</w:t>
      </w:r>
    </w:p>
    <w:p w14:paraId="2983313B" w14:textId="2377C9C9" w:rsidR="00F15C3E" w:rsidRPr="00C973C7" w:rsidRDefault="00F15C3E" w:rsidP="008E7489">
      <w:r w:rsidRPr="00C973C7">
        <w:t xml:space="preserve">ICD-11 </w:t>
      </w:r>
      <w:r w:rsidR="00547A9B" w:rsidRPr="00C973C7">
        <w:t>is a</w:t>
      </w:r>
      <w:r w:rsidRPr="00C973C7">
        <w:t xml:space="preserve"> diagnostic framework </w:t>
      </w:r>
      <w:r w:rsidR="00547A9B" w:rsidRPr="00C973C7">
        <w:t>which</w:t>
      </w:r>
      <w:r w:rsidR="00507142" w:rsidRPr="00C973C7">
        <w:t xml:space="preserve"> details essential characteristic features needed for </w:t>
      </w:r>
      <w:r w:rsidR="00547A9B" w:rsidRPr="00C973C7">
        <w:t xml:space="preserve">a </w:t>
      </w:r>
      <w:r w:rsidR="00507142" w:rsidRPr="00C973C7">
        <w:t>diagnosis</w:t>
      </w:r>
      <w:r w:rsidR="00547A9B" w:rsidRPr="00C973C7">
        <w:t xml:space="preserve"> of given conditions</w:t>
      </w:r>
      <w:r w:rsidR="00C55A6C" w:rsidRPr="00C973C7">
        <w:t>.</w:t>
      </w:r>
      <w:r w:rsidRPr="00C973C7">
        <w:t xml:space="preserve"> </w:t>
      </w:r>
      <w:r w:rsidR="00D21170" w:rsidRPr="00C973C7">
        <w:t>In parallel, neurodiversity movements have formed their own distinct paradigm in which the autistic community disagree with</w:t>
      </w:r>
      <w:r w:rsidR="008F240C" w:rsidRPr="00C973C7">
        <w:t xml:space="preserve"> or challenge</w:t>
      </w:r>
      <w:r w:rsidR="00D21170" w:rsidRPr="00C973C7">
        <w:t xml:space="preserve"> the diagnostic criteria used to diagnose them. For example, </w:t>
      </w:r>
      <w:r w:rsidR="00507142" w:rsidRPr="00C973C7">
        <w:t>Gillespie-Lynch et al. found that autistic participants often rejected the medical model</w:t>
      </w:r>
      <w:r w:rsidR="00547A9B" w:rsidRPr="00C973C7">
        <w:t xml:space="preserve"> of disability</w:t>
      </w:r>
      <w:r w:rsidR="00507142" w:rsidRPr="00C973C7">
        <w:t>, viewing autism as a neutral difference or personal experience</w:t>
      </w:r>
      <w:r w:rsidR="006849BE" w:rsidRPr="00C973C7">
        <w:t xml:space="preserve">. </w:t>
      </w:r>
      <w:r w:rsidR="006849BE" w:rsidRPr="00C973C7">
        <w:fldChar w:fldCharType="begin"/>
      </w:r>
      <w:r w:rsidR="00C46CB2">
        <w:instrText xml:space="preserve"> ADDIN ZOTERO_ITEM CSL_CITATION {"citationID":"w42lFTMX","properties":{"formattedCitation":"(9)","plainCitation":"(9)","noteIndex":0},"citationItems":[{"id":811,"uris":["http://zotero.org/users/local/2KLdJHRl/items/M2X5YVHE"],"itemData":{"id":811,"type":"article-journal","container-title":"Frontiers in Psychology","issue":"8","page":"438-452","title":"Whose Expertise Is It? Evidence for Autistic Adults as Critical Autism Experts","volume":"28","author":[{"family":"Gillespie-Lynch","given":"K"},{"family":"Kapp","given":"S.K"},{"family":"Brooks","given":"P.J"},{"family":"Pickens","given":"J"},{"family":"Schwartzman","given":"B"}],"issued":{"date-parts":[["2017"]]}}}],"schema":"https://github.com/citation-style-language/schema/raw/master/csl-citation.json"} </w:instrText>
      </w:r>
      <w:r w:rsidR="006849BE" w:rsidRPr="00C973C7">
        <w:fldChar w:fldCharType="separate"/>
      </w:r>
      <w:r w:rsidR="00C46CB2" w:rsidRPr="00C46CB2">
        <w:t>(9)</w:t>
      </w:r>
      <w:r w:rsidR="006849BE" w:rsidRPr="00C973C7">
        <w:fldChar w:fldCharType="end"/>
      </w:r>
      <w:r w:rsidR="00507142" w:rsidRPr="00C973C7">
        <w:t xml:space="preserve"> Kamp-Becker also questioned ICD-11’s ability to capture autism as an identity, noting that many presentations "can hardly be measured objectively" </w:t>
      </w:r>
      <w:r w:rsidR="00ED3777" w:rsidRPr="00C973C7">
        <w:fldChar w:fldCharType="begin"/>
      </w:r>
      <w:r w:rsidR="00C46CB2">
        <w:instrText xml:space="preserve"> ADDIN ZOTERO_ITEM CSL_CITATION {"citationID":"Q8bPjgWT","properties":{"formattedCitation":"(10)","plainCitation":"(10)","noteIndex":0},"citationItems":[{"id":814,"uris":["http://zotero.org/users/local/2KLdJHRl/items/L7PDZHEY"],"itemData":{"id":814,"type":"article-journal","container-title":"Molecular Psychiatry","issue":"3","page":"633-638","title":"Autism spectrum disorder in ICD-11—A critical reflection of its possible impact on clinical practice and research.","volume":"29","author":[{"family":"Kamp-Becker","given":"I"}],"issued":{"date-parts":[["2024"]]}}}],"schema":"https://github.com/citation-style-language/schema/raw/master/csl-citation.json"} </w:instrText>
      </w:r>
      <w:r w:rsidR="00ED3777" w:rsidRPr="00C973C7">
        <w:fldChar w:fldCharType="separate"/>
      </w:r>
      <w:r w:rsidR="00C46CB2" w:rsidRPr="00C46CB2">
        <w:t>(10)</w:t>
      </w:r>
      <w:r w:rsidR="00ED3777" w:rsidRPr="00C973C7">
        <w:fldChar w:fldCharType="end"/>
      </w:r>
      <w:r w:rsidR="00507142" w:rsidRPr="00C973C7">
        <w:t>(p.634).</w:t>
      </w:r>
    </w:p>
    <w:p w14:paraId="5085ABEC" w14:textId="40BCE062" w:rsidR="001C0654" w:rsidRPr="00C973C7" w:rsidRDefault="00D05697" w:rsidP="001C0654">
      <w:r w:rsidRPr="00C973C7">
        <w:t xml:space="preserve">There is inconsistency in how autism is described by </w:t>
      </w:r>
      <w:r w:rsidR="00FE5DFB" w:rsidRPr="00C973C7">
        <w:t xml:space="preserve">leading autism advocacy organisations and </w:t>
      </w:r>
      <w:r w:rsidRPr="00C973C7">
        <w:t xml:space="preserve">public bodies. </w:t>
      </w:r>
      <w:r w:rsidR="002660AF" w:rsidRPr="00C973C7">
        <w:t>Th</w:t>
      </w:r>
      <w:r w:rsidR="0071405D" w:rsidRPr="00C973C7">
        <w:t>is has implications as the</w:t>
      </w:r>
      <w:r w:rsidR="002660AF" w:rsidRPr="00C973C7">
        <w:t xml:space="preserve"> public rely on information disseminated by these organisations</w:t>
      </w:r>
      <w:r w:rsidR="00FF57D9" w:rsidRPr="00C973C7">
        <w:t xml:space="preserve"> to </w:t>
      </w:r>
      <w:r w:rsidR="002660AF" w:rsidRPr="00C973C7">
        <w:t>inform them about autism</w:t>
      </w:r>
      <w:r w:rsidR="001C0654" w:rsidRPr="00C973C7">
        <w:t>.</w:t>
      </w:r>
      <w:r w:rsidR="002660AF" w:rsidRPr="00C973C7">
        <w:t xml:space="preserve"> </w:t>
      </w:r>
      <w:r w:rsidR="00D332F9">
        <w:t>These descriptions include:</w:t>
      </w:r>
    </w:p>
    <w:p w14:paraId="7C79BD4B" w14:textId="253E9DAE" w:rsidR="001C0654" w:rsidRPr="00C973C7" w:rsidRDefault="001C0654" w:rsidP="001C0654">
      <w:pPr>
        <w:pStyle w:val="BulletNDA"/>
        <w:numPr>
          <w:ilvl w:val="0"/>
          <w:numId w:val="39"/>
        </w:numPr>
      </w:pPr>
      <w:r w:rsidRPr="00C973C7">
        <w:t xml:space="preserve">The Department of Children, </w:t>
      </w:r>
      <w:r w:rsidR="00D332F9">
        <w:t>Equality</w:t>
      </w:r>
      <w:r w:rsidRPr="00C973C7">
        <w:t xml:space="preserve">, Disability, Integration and Youth’s Autism Innovation Strategy defines autism as referring to “everyone who is autistic, recognising that autistic people are individuals with disabilities and have varying support needs.” </w:t>
      </w:r>
      <w:r w:rsidRPr="00C973C7">
        <w:fldChar w:fldCharType="begin"/>
      </w:r>
      <w:r w:rsidRPr="00C973C7">
        <w:instrText xml:space="preserve"> ADDIN ZOTERO_ITEM CSL_CITATION {"citationID":"GedhdQxC","properties":{"formattedCitation":"(1)","plainCitation":"(1)","noteIndex":0},"citationItems":[{"id":888,"uris":["http://zotero.org/users/local/2KLdJHRl/items/KETGCISE"],"itemData":{"id":888,"type":"report","publisher":"Dublin","title":"Autism Innovation Strategy","URL":"https://aim.gov.ie/app/uploads/2023/04/Autism-Innovation-Strategy-Report-April-2023.pdf","author":[{"family":"Department of Children, Equality, Disability, Integration and Youth","given":""}],"issued":{"date-parts":[["2024",8]]}}}],"schema":"https://github.com/citation-style-language/schema/raw/master/csl-citation.json"} </w:instrText>
      </w:r>
      <w:r w:rsidRPr="00C973C7">
        <w:fldChar w:fldCharType="separate"/>
      </w:r>
      <w:r w:rsidRPr="00C973C7">
        <w:t>(1)</w:t>
      </w:r>
      <w:r w:rsidRPr="00C973C7">
        <w:fldChar w:fldCharType="end"/>
      </w:r>
    </w:p>
    <w:p w14:paraId="4FFE6788" w14:textId="595E4CCE" w:rsidR="001C0654" w:rsidRPr="00C973C7" w:rsidRDefault="001C0654" w:rsidP="001C0654">
      <w:pPr>
        <w:pStyle w:val="BulletNDA"/>
        <w:numPr>
          <w:ilvl w:val="0"/>
          <w:numId w:val="39"/>
        </w:numPr>
      </w:pPr>
      <w:r w:rsidRPr="00C973C7">
        <w:t>In the Department of Education’s Autism for Good Practice Guidelines</w:t>
      </w:r>
      <w:r w:rsidR="00AB3883" w:rsidRPr="00C973C7">
        <w:t xml:space="preserve"> the</w:t>
      </w:r>
      <w:r w:rsidRPr="00C973C7">
        <w:t xml:space="preserve"> definition of autism was sourced from the American Psychiatric Association defining autism as “a complex developmental condition.” </w:t>
      </w:r>
      <w:r w:rsidRPr="00C973C7">
        <w:fldChar w:fldCharType="begin"/>
      </w:r>
      <w:r w:rsidR="00C46CB2">
        <w:instrText xml:space="preserve"> ADDIN ZOTERO_ITEM CSL_CITATION {"citationID":"DayBl0vo","properties":{"formattedCitation":"(11,12)","plainCitation":"(11,12)","noteIndex":0},"citationItems":[{"id":933,"uris":["http://zotero.org/users/local/2KLdJHRl/items/QBU46QWY"],"itemData":{"id":933,"type":"report","event-place":"Dublin","page":"1-250","publisher":"Government of Ireland","publisher-place":"Dublin","title":"Autism Good Practice  Guidance for Schools Supporting Children and Young People","URL":"https://ncse.ie/autism-good-practice-guidance-for-schools-supporting-children-and-young-people","author":[{"family":"The Department of Education","given":""}],"accessed":{"date-parts":[["2025",1,5]]},"issued":{"date-parts":[["2022"]]}}},{"id":934,"uris":["http://zotero.org/users/local/2KLdJHRl/items/J4ZYSFEB"],"itemData":{"id":934,"type":"report","event-place":"Online","publisher":"American Psychiatric Association","publisher-place":"Online","title":"Autism Spectrum Disorder","URL":"https://www.psychiatry.org/patients-families/autism#:~:text=Autism%20Spectrum%20Disorder%20(ASD)%20is,restricted%20interests%2C%20and%20repetitive%20behavior","author":[{"family":"American Psychiatric Association","given":""}],"accessed":{"date-parts":[["2025",1,5]]},"issued":{"date-parts":[["2025"]]}}}],"schema":"https://github.com/citation-style-language/schema/raw/master/csl-citation.json"} </w:instrText>
      </w:r>
      <w:r w:rsidRPr="00C973C7">
        <w:fldChar w:fldCharType="separate"/>
      </w:r>
      <w:r w:rsidR="00C46CB2" w:rsidRPr="00C46CB2">
        <w:t>(11,12)</w:t>
      </w:r>
      <w:r w:rsidRPr="00C973C7">
        <w:fldChar w:fldCharType="end"/>
      </w:r>
    </w:p>
    <w:p w14:paraId="4874198D" w14:textId="22F0F73D" w:rsidR="001C0654" w:rsidRPr="00C973C7" w:rsidRDefault="001C0654" w:rsidP="001C0654">
      <w:pPr>
        <w:pStyle w:val="BulletNDA"/>
        <w:numPr>
          <w:ilvl w:val="0"/>
          <w:numId w:val="39"/>
        </w:numPr>
      </w:pPr>
      <w:r w:rsidRPr="00C973C7">
        <w:t>The HSE avoids providing a single definition for autism</w:t>
      </w:r>
      <w:r w:rsidR="00F9770A" w:rsidRPr="00C973C7">
        <w:t>. H</w:t>
      </w:r>
      <w:r w:rsidRPr="00C973C7">
        <w:t xml:space="preserve">owever, it describes autism as “presenting in many different ways,” calling it “a unique way of being” </w:t>
      </w:r>
      <w:r w:rsidRPr="00C973C7">
        <w:fldChar w:fldCharType="begin"/>
      </w:r>
      <w:r w:rsidR="00C46CB2">
        <w:instrText xml:space="preserve"> ADDIN ZOTERO_ITEM CSL_CITATION {"citationID":"qIVTGapG","properties":{"formattedCitation":"(13)","plainCitation":"(13)","noteIndex":0},"citationItems":[{"id":880,"uris":["http://zotero.org/users/local/2KLdJHRl/items/2YR5W6LE"],"itemData":{"id":880,"type":"report","title":"What is autism","URL":"https://www2.hse.ie/conditions/autism/about-autism/autism/#:~:text=Autism%20is%20a%20unique%20way,re%20autistic%20your%20whole%20life.","author":[{"family":"HSE","given":""}],"accessed":{"date-parts":[["2025",3,26]]},"issued":{"date-parts":[["2024",10,30]]}}}],"schema":"https://github.com/citation-style-language/schema/raw/master/csl-citation.json"} </w:instrText>
      </w:r>
      <w:r w:rsidRPr="00C973C7">
        <w:fldChar w:fldCharType="separate"/>
      </w:r>
      <w:r w:rsidR="00C46CB2" w:rsidRPr="00C46CB2">
        <w:t>(13)</w:t>
      </w:r>
      <w:r w:rsidRPr="00C973C7">
        <w:fldChar w:fldCharType="end"/>
      </w:r>
      <w:r w:rsidRPr="00C973C7">
        <w:t xml:space="preserve"> and clarifying that being autistic is not a disease.</w:t>
      </w:r>
    </w:p>
    <w:p w14:paraId="6E3B5639" w14:textId="5FAF265D" w:rsidR="00AB3883" w:rsidRPr="00C973C7" w:rsidRDefault="00AB3883" w:rsidP="001C0654">
      <w:pPr>
        <w:pStyle w:val="BulletNDA"/>
        <w:numPr>
          <w:ilvl w:val="0"/>
          <w:numId w:val="39"/>
        </w:numPr>
      </w:pPr>
      <w:r w:rsidRPr="00C973C7">
        <w:t>The NDA in their public attitudes</w:t>
      </w:r>
      <w:r w:rsidR="00D332F9">
        <w:t xml:space="preserve"> to disability</w:t>
      </w:r>
      <w:r w:rsidRPr="00C973C7">
        <w:t xml:space="preserve"> survey report defined autism as “a lifelong disability that affect</w:t>
      </w:r>
      <w:r w:rsidR="00D332F9">
        <w:t>s</w:t>
      </w:r>
      <w:r w:rsidRPr="00C973C7">
        <w:t xml:space="preserve"> the development of the brain and causes difficulties in social interaction and communication.” </w:t>
      </w:r>
      <w:r w:rsidRPr="00C973C7">
        <w:fldChar w:fldCharType="begin"/>
      </w:r>
      <w:r w:rsidR="00C46CB2">
        <w:instrText xml:space="preserve"> ADDIN ZOTERO_ITEM CSL_CITATION {"citationID":"n5qd4tor","properties":{"formattedCitation":"(14)","plainCitation":"(14)","noteIndex":0},"citationItems":[{"id":937,"uris":["http://zotero.org/users/local/2KLdJHRl/items/FF4ST3UR"],"itemData":{"id":937,"type":"report","event-place":"Dublin","page":"1-144","publisher":"National Disability Authority","publisher-place":"Dublin","title":"Public Attitudes to Disability In Ireland Survey 2017","URL":"https://nda.ie/publications/2017-public-attitudes-to-disability-in-ireland-survey","author":[{"family":"National Disability Authority","given":""}],"issued":{"date-parts":[["2017"]]}}}],"schema":"https://github.com/citation-style-language/schema/raw/master/csl-citation.json"} </w:instrText>
      </w:r>
      <w:r w:rsidRPr="00C973C7">
        <w:fldChar w:fldCharType="separate"/>
      </w:r>
      <w:r w:rsidR="00C46CB2" w:rsidRPr="00C46CB2">
        <w:t>(14)</w:t>
      </w:r>
      <w:r w:rsidRPr="00C973C7">
        <w:fldChar w:fldCharType="end"/>
      </w:r>
    </w:p>
    <w:p w14:paraId="65880B1A" w14:textId="66FDAEF6" w:rsidR="006E60D3" w:rsidRPr="00C973C7" w:rsidRDefault="006E60D3" w:rsidP="001C0654">
      <w:pPr>
        <w:pStyle w:val="ListParagraph"/>
        <w:numPr>
          <w:ilvl w:val="0"/>
          <w:numId w:val="39"/>
        </w:numPr>
      </w:pPr>
      <w:proofErr w:type="spellStart"/>
      <w:r w:rsidRPr="00C973C7">
        <w:t>AsIAm</w:t>
      </w:r>
      <w:proofErr w:type="spellEnd"/>
      <w:r w:rsidRPr="00C973C7">
        <w:t xml:space="preserve"> describes autism as a “lifelong developmental disability o</w:t>
      </w:r>
      <w:r w:rsidR="00CF6E71" w:rsidRPr="00C973C7">
        <w:t>r</w:t>
      </w:r>
      <w:r w:rsidRPr="00C973C7">
        <w:t xml:space="preserve"> difference”, emphasising that “autistic people are born autistic.”</w:t>
      </w:r>
      <w:r w:rsidR="00477B7E" w:rsidRPr="00C973C7">
        <w:fldChar w:fldCharType="begin"/>
      </w:r>
      <w:r w:rsidR="00C46CB2">
        <w:instrText xml:space="preserve"> ADDIN ZOTERO_ITEM CSL_CITATION {"citationID":"BLLecY4b","properties":{"formattedCitation":"(15)","plainCitation":"(15)","noteIndex":0},"citationItems":[{"id":815,"uris":["http://zotero.org/users/local/2KLdJHRl/items/55PX7XQV"],"itemData":{"id":815,"type":"post-weblog","title":"What is autism?","URL":"https://asiam.ie/advice-guidance/what-is-autism","author":[{"family":"AsIAm","given":""}],"accessed":{"date-parts":[["2025",4,15]]},"issued":{"date-parts":[["2023"]]}}}],"schema":"https://github.com/citation-style-language/schema/raw/master/csl-citation.json"} </w:instrText>
      </w:r>
      <w:r w:rsidR="00477B7E" w:rsidRPr="00C973C7">
        <w:fldChar w:fldCharType="separate"/>
      </w:r>
      <w:r w:rsidR="00C46CB2" w:rsidRPr="00C46CB2">
        <w:t>(15)</w:t>
      </w:r>
      <w:r w:rsidR="00477B7E" w:rsidRPr="00C973C7">
        <w:fldChar w:fldCharType="end"/>
      </w:r>
    </w:p>
    <w:p w14:paraId="69A77C0B" w14:textId="3957A243" w:rsidR="006E60D3" w:rsidRPr="00C973C7" w:rsidRDefault="006E60D3" w:rsidP="009244AD">
      <w:pPr>
        <w:pStyle w:val="BulletNDA"/>
      </w:pPr>
      <w:r w:rsidRPr="00C973C7">
        <w:t>ASD</w:t>
      </w:r>
      <w:r w:rsidR="00FE5DFB" w:rsidRPr="0072080A">
        <w:rPr>
          <w:rStyle w:val="FootnoteReference"/>
        </w:rPr>
        <w:footnoteReference w:id="1"/>
      </w:r>
      <w:r w:rsidRPr="00C973C7">
        <w:t xml:space="preserve"> Ireland defines autism as a “neurological condition</w:t>
      </w:r>
      <w:r w:rsidR="00F636DD" w:rsidRPr="00C973C7">
        <w:t>.</w:t>
      </w:r>
      <w:r w:rsidRPr="00C973C7">
        <w:t>”</w:t>
      </w:r>
      <w:r w:rsidR="00477B7E" w:rsidRPr="00C973C7">
        <w:fldChar w:fldCharType="begin"/>
      </w:r>
      <w:r w:rsidR="00C46CB2">
        <w:instrText xml:space="preserve"> ADDIN ZOTERO_ITEM CSL_CITATION {"citationID":"LFlQSIFJ","properties":{"formattedCitation":"(16)","plainCitation":"(16)","noteIndex":0},"citationItems":[{"id":816,"uris":["http://zotero.org/users/local/2KLdJHRl/items/PDLBXR8X"],"itemData":{"id":816,"type":"post-weblog","title":"About","URL":"https://www.asdireland.ie/about/","author":[{"family":"ASD Ireland","given":""}],"accessed":{"date-parts":[["2025",3,26]]},"issued":{"date-parts":[["2022"]]}}}],"schema":"https://github.com/citation-style-language/schema/raw/master/csl-citation.json"} </w:instrText>
      </w:r>
      <w:r w:rsidR="00477B7E" w:rsidRPr="00C973C7">
        <w:fldChar w:fldCharType="separate"/>
      </w:r>
      <w:r w:rsidR="00C46CB2" w:rsidRPr="00C46CB2">
        <w:t>(16)</w:t>
      </w:r>
      <w:r w:rsidR="00477B7E" w:rsidRPr="00C973C7">
        <w:fldChar w:fldCharType="end"/>
      </w:r>
    </w:p>
    <w:p w14:paraId="502F04D0" w14:textId="62A65782" w:rsidR="006E60D3" w:rsidRPr="00C973C7" w:rsidRDefault="006E60D3" w:rsidP="009244AD">
      <w:pPr>
        <w:pStyle w:val="BulletNDA"/>
      </w:pPr>
      <w:r w:rsidRPr="00C973C7">
        <w:lastRenderedPageBreak/>
        <w:t>ASPIRE Ireland defines autism as “a neurological difference that many people are born with</w:t>
      </w:r>
      <w:r w:rsidR="00F636DD" w:rsidRPr="00C973C7">
        <w:t>”</w:t>
      </w:r>
      <w:r w:rsidRPr="00C973C7">
        <w:t>.</w:t>
      </w:r>
      <w:r w:rsidR="0005785A" w:rsidRPr="00C973C7">
        <w:fldChar w:fldCharType="begin"/>
      </w:r>
      <w:r w:rsidR="00C46CB2">
        <w:instrText xml:space="preserve"> ADDIN ZOTERO_ITEM CSL_CITATION {"citationID":"Fbpz7WQE","properties":{"formattedCitation":"(17)","plainCitation":"(17)","noteIndex":0},"citationItems":[{"id":817,"uris":["http://zotero.org/users/local/2KLdJHRl/items/VRXUDLKE"],"itemData":{"id":817,"type":"post-weblog","title":"What is autism?","URL":"https://aspireireland.ie/advice-guidance/autism/what-is-autism/","author":[{"family":"ASPIRE Ireland","given":""}],"accessed":{"date-parts":[["2025",3,26]]},"issued":{"date-parts":[["2024"]]}}}],"schema":"https://github.com/citation-style-language/schema/raw/master/csl-citation.json"} </w:instrText>
      </w:r>
      <w:r w:rsidR="0005785A" w:rsidRPr="00C973C7">
        <w:fldChar w:fldCharType="separate"/>
      </w:r>
      <w:r w:rsidR="00C46CB2" w:rsidRPr="00C46CB2">
        <w:t>(17)</w:t>
      </w:r>
      <w:r w:rsidR="0005785A" w:rsidRPr="00C973C7">
        <w:fldChar w:fldCharType="end"/>
      </w:r>
    </w:p>
    <w:p w14:paraId="242C02DD" w14:textId="0EE3E84C" w:rsidR="00D332F9" w:rsidRPr="00C973C7" w:rsidRDefault="00D332F9" w:rsidP="009E58B6">
      <w:pPr>
        <w:pStyle w:val="BulletNDA"/>
        <w:numPr>
          <w:ilvl w:val="0"/>
          <w:numId w:val="0"/>
        </w:numPr>
        <w:ind w:left="360"/>
      </w:pPr>
      <w:r w:rsidRPr="00C973C7">
        <w:t>There is no single, widely accepted definition</w:t>
      </w:r>
      <w:r>
        <w:t xml:space="preserve"> or description</w:t>
      </w:r>
      <w:r w:rsidRPr="00C973C7">
        <w:t xml:space="preserve"> of autism and the diverse and evolving language and perspectives used by different organisations have the potential to create </w:t>
      </w:r>
      <w:r w:rsidR="00A314D8">
        <w:t xml:space="preserve">public </w:t>
      </w:r>
      <w:r w:rsidRPr="00C973C7">
        <w:t xml:space="preserve">misunderstandings. </w:t>
      </w:r>
    </w:p>
    <w:p w14:paraId="369BE6CE" w14:textId="765E29A0" w:rsidR="002303E4" w:rsidRDefault="00F52351" w:rsidP="00204B94">
      <w:pPr>
        <w:pStyle w:val="BulletNDA"/>
        <w:numPr>
          <w:ilvl w:val="0"/>
          <w:numId w:val="0"/>
        </w:numPr>
      </w:pPr>
      <w:r w:rsidRPr="00C973C7">
        <w:t>In</w:t>
      </w:r>
      <w:r w:rsidR="00204B94" w:rsidRPr="00C973C7">
        <w:t xml:space="preserve"> </w:t>
      </w:r>
      <w:proofErr w:type="spellStart"/>
      <w:r w:rsidR="00204B94" w:rsidRPr="00C973C7">
        <w:t>AsIAm’s</w:t>
      </w:r>
      <w:proofErr w:type="spellEnd"/>
      <w:r w:rsidR="00204B94" w:rsidRPr="00C973C7">
        <w:t xml:space="preserve"> Same Chance </w:t>
      </w:r>
      <w:r w:rsidR="00277958" w:rsidRPr="00C973C7">
        <w:t>Report</w:t>
      </w:r>
      <w:r w:rsidR="00204B94" w:rsidRPr="00C973C7">
        <w:t xml:space="preserve"> 2024</w:t>
      </w:r>
      <w:r w:rsidR="00696CD7" w:rsidRPr="00C973C7">
        <w:t xml:space="preserve"> </w:t>
      </w:r>
      <w:r w:rsidR="00696CD7" w:rsidRPr="00C973C7">
        <w:fldChar w:fldCharType="begin"/>
      </w:r>
      <w:r w:rsidR="00C46CB2">
        <w:instrText xml:space="preserve"> ADDIN ZOTERO_ITEM CSL_CITATION {"citationID":"09g0Jja9","properties":{"formattedCitation":"(6)","plainCitation":"(6)","noteIndex":0},"citationItems":[{"id":619,"uris":["http://zotero.org/users/local/2KLdJHRl/items/V6LY3V7K"],"itemData":{"id":619,"type":"document","publisher":"AsIAm","title":"Same Chance Report","author":[{"family":"AsIAm","given":""}],"issued":{"date-parts":[["2024"]]}}}],"schema":"https://github.com/citation-style-language/schema/raw/master/csl-citation.json"} </w:instrText>
      </w:r>
      <w:r w:rsidR="00696CD7" w:rsidRPr="00C973C7">
        <w:fldChar w:fldCharType="separate"/>
      </w:r>
      <w:r w:rsidR="00C46CB2" w:rsidRPr="00C46CB2">
        <w:t>(6)</w:t>
      </w:r>
      <w:r w:rsidR="00696CD7" w:rsidRPr="00C973C7">
        <w:fldChar w:fldCharType="end"/>
      </w:r>
      <w:r w:rsidR="00204B94" w:rsidRPr="00C973C7">
        <w:t xml:space="preserve">, participants were asked what they </w:t>
      </w:r>
      <w:r w:rsidR="00FE5DFB" w:rsidRPr="00C973C7">
        <w:t xml:space="preserve">thought </w:t>
      </w:r>
      <w:r w:rsidR="00204B94" w:rsidRPr="00C973C7">
        <w:t xml:space="preserve">autism </w:t>
      </w:r>
      <w:r w:rsidR="00FE5DFB" w:rsidRPr="00C973C7">
        <w:t>was</w:t>
      </w:r>
      <w:r w:rsidR="00204B94" w:rsidRPr="00C973C7">
        <w:t xml:space="preserve">, with 41% of participants classifying autism as a “development difference”, 24% classifying autism as a “medical condition” and 15% </w:t>
      </w:r>
      <w:r w:rsidR="00D332F9">
        <w:t>classifying</w:t>
      </w:r>
      <w:r w:rsidR="00D332F9" w:rsidRPr="00C973C7">
        <w:t xml:space="preserve"> </w:t>
      </w:r>
      <w:r w:rsidR="00204B94" w:rsidRPr="00C973C7">
        <w:t xml:space="preserve">autism is a “mental disorder”. </w:t>
      </w:r>
      <w:r w:rsidRPr="00C973C7">
        <w:t>Almost one third (</w:t>
      </w:r>
      <w:r w:rsidR="00204B94" w:rsidRPr="00C973C7">
        <w:t>30%</w:t>
      </w:r>
      <w:r w:rsidRPr="00C973C7">
        <w:t>)</w:t>
      </w:r>
      <w:r w:rsidR="00204B94" w:rsidRPr="00C973C7">
        <w:t xml:space="preserve"> thought that autism was a “neurotype” and a quarter</w:t>
      </w:r>
      <w:r w:rsidR="00FE5DFB" w:rsidRPr="00C973C7">
        <w:t xml:space="preserve"> (25%)</w:t>
      </w:r>
      <w:r w:rsidR="00204B94" w:rsidRPr="00C973C7">
        <w:t xml:space="preserve"> of participants viewed autism as “a disability”</w:t>
      </w:r>
      <w:r w:rsidR="00520060">
        <w:t xml:space="preserve">. </w:t>
      </w:r>
      <w:r w:rsidR="00696CD7" w:rsidRPr="00C973C7">
        <w:fldChar w:fldCharType="begin"/>
      </w:r>
      <w:r w:rsidR="00C46CB2">
        <w:instrText xml:space="preserve"> ADDIN ZOTERO_ITEM CSL_CITATION {"citationID":"5MMb5Iti","properties":{"formattedCitation":"(6)","plainCitation":"(6)","noteIndex":0},"citationItems":[{"id":619,"uris":["http://zotero.org/users/local/2KLdJHRl/items/V6LY3V7K"],"itemData":{"id":619,"type":"document","publisher":"AsIAm","title":"Same Chance Report","author":[{"family":"AsIAm","given":""}],"issued":{"date-parts":[["2024"]]}}}],"schema":"https://github.com/citation-style-language/schema/raw/master/csl-citation.json"} </w:instrText>
      </w:r>
      <w:r w:rsidR="00696CD7" w:rsidRPr="00C973C7">
        <w:fldChar w:fldCharType="separate"/>
      </w:r>
      <w:r w:rsidR="00C46CB2" w:rsidRPr="00C46CB2">
        <w:t>(6)</w:t>
      </w:r>
      <w:r w:rsidR="00696CD7" w:rsidRPr="00C973C7">
        <w:fldChar w:fldCharType="end"/>
      </w:r>
      <w:r w:rsidR="00B2333B" w:rsidRPr="00C973C7">
        <w:t>(p.24</w:t>
      </w:r>
      <w:r w:rsidR="00B2333B">
        <w:t>)</w:t>
      </w:r>
      <w:r w:rsidR="00520060">
        <w:t xml:space="preserve"> </w:t>
      </w:r>
      <w:r w:rsidR="00017C6E">
        <w:t xml:space="preserve">Similar results were found in their 2025 report, except </w:t>
      </w:r>
      <w:r w:rsidR="004B30A3">
        <w:t>that an additional category of</w:t>
      </w:r>
      <w:r w:rsidR="00017C6E">
        <w:t xml:space="preserve"> mental illness </w:t>
      </w:r>
      <w:r w:rsidR="004B30A3">
        <w:t xml:space="preserve">was included </w:t>
      </w:r>
      <w:r w:rsidR="00017C6E">
        <w:t>as an answer option to which 9%</w:t>
      </w:r>
      <w:r w:rsidR="004B30A3">
        <w:t xml:space="preserve"> of respondents classified autism</w:t>
      </w:r>
      <w:r w:rsidR="00837599">
        <w:t xml:space="preserve"> as a mental illness</w:t>
      </w:r>
      <w:r w:rsidR="004B30A3">
        <w:t>.</w:t>
      </w:r>
      <w:r w:rsidR="00017C6E">
        <w:t xml:space="preserve"> </w:t>
      </w:r>
      <w:r w:rsidR="004B30A3">
        <w:t>T</w:t>
      </w:r>
      <w:r w:rsidR="00017C6E">
        <w:t>here was</w:t>
      </w:r>
      <w:r w:rsidR="004B30A3">
        <w:t xml:space="preserve"> also</w:t>
      </w:r>
      <w:r w:rsidR="00017C6E">
        <w:t xml:space="preserve"> a notable increase in people defining autism as a neurotype increasing from 30% in 2024 </w:t>
      </w:r>
      <w:r w:rsidR="00017C6E">
        <w:fldChar w:fldCharType="begin"/>
      </w:r>
      <w:r w:rsidR="00017C6E">
        <w:instrText xml:space="preserve"> ADDIN ZOTERO_ITEM CSL_CITATION {"citationID":"a14becof2m9","properties":{"formattedCitation":"(6)","plainCitation":"(6)","noteIndex":0},"citationItems":[{"id":619,"uris":["http://zotero.org/users/local/2KLdJHRl/items/V6LY3V7K"],"itemData":{"id":619,"type":"document","publisher":"AsIAm","title":"Same Chance Report","author":[{"family":"AsIAm","given":""}],"issued":{"date-parts":[["2024"]]}}}],"schema":"https://github.com/citation-style-language/schema/raw/master/csl-citation.json"} </w:instrText>
      </w:r>
      <w:r w:rsidR="00017C6E">
        <w:fldChar w:fldCharType="separate"/>
      </w:r>
      <w:r w:rsidR="00017C6E" w:rsidRPr="00837599">
        <w:rPr>
          <w:rFonts w:cs="Times New Roman"/>
          <w:kern w:val="0"/>
        </w:rPr>
        <w:t>(6)</w:t>
      </w:r>
      <w:r w:rsidR="00017C6E">
        <w:fldChar w:fldCharType="end"/>
      </w:r>
      <w:r w:rsidR="00017C6E">
        <w:t xml:space="preserve"> to 37% in 2025</w:t>
      </w:r>
      <w:r w:rsidR="00837599">
        <w:t xml:space="preserve"> </w:t>
      </w:r>
      <w:r w:rsidR="00837599">
        <w:fldChar w:fldCharType="begin"/>
      </w:r>
      <w:r w:rsidR="00837599">
        <w:instrText xml:space="preserve"> ADDIN ZOTERO_ITEM CSL_CITATION {"citationID":"a1kev1oadtq","properties":{"formattedCitation":"(4)","plainCitation":"(4)","noteIndex":0},"citationItems":[{"id":953,"uris":["http://zotero.org/users/local/2KLdJHRl/items/GC2RC8AG"],"itemData":{"id":953,"type":"report","event-place":"Dublin","publisher":"AsIAm","publisher-place":"Dublin","title":"Same Chance Report","author":[{"family":"AsIAm","given":""}],"issued":{"date-parts":[["2025"]]}}}],"schema":"https://github.com/citation-style-language/schema/raw/master/csl-citation.json"} </w:instrText>
      </w:r>
      <w:r w:rsidR="00837599">
        <w:fldChar w:fldCharType="separate"/>
      </w:r>
      <w:r w:rsidR="00837599" w:rsidRPr="00837599">
        <w:rPr>
          <w:rFonts w:cs="Times New Roman"/>
          <w:kern w:val="0"/>
        </w:rPr>
        <w:t>(4)</w:t>
      </w:r>
      <w:r w:rsidR="00837599">
        <w:fldChar w:fldCharType="end"/>
      </w:r>
      <w:r w:rsidR="00085464">
        <w:t xml:space="preserve">, </w:t>
      </w:r>
      <w:r w:rsidR="00837599">
        <w:t>although these are not directly comparable due to differences in the questions</w:t>
      </w:r>
      <w:r w:rsidR="00017C6E">
        <w:t>.</w:t>
      </w:r>
      <w:r w:rsidR="00204B94" w:rsidRPr="00C973C7">
        <w:t xml:space="preserve"> </w:t>
      </w:r>
    </w:p>
    <w:p w14:paraId="02FBF5A1" w14:textId="1FBC1D65" w:rsidR="00BD7E05" w:rsidRPr="00C973C7" w:rsidRDefault="00BD7E05" w:rsidP="00204B94">
      <w:pPr>
        <w:pStyle w:val="BulletNDA"/>
        <w:numPr>
          <w:ilvl w:val="0"/>
          <w:numId w:val="0"/>
        </w:numPr>
      </w:pPr>
      <w:r>
        <w:t xml:space="preserve">Additionally, in 2025, </w:t>
      </w:r>
      <w:proofErr w:type="spellStart"/>
      <w:r>
        <w:t>AsIAm</w:t>
      </w:r>
      <w:proofErr w:type="spellEnd"/>
      <w:r>
        <w:t xml:space="preserve"> surveyed participants about their familiarity with the term neurodivergent and neurodiversity</w:t>
      </w:r>
      <w:r w:rsidR="00DF725E">
        <w:t xml:space="preserve">, a new question asked compared to their previous </w:t>
      </w:r>
      <w:r w:rsidR="00B2333B">
        <w:t>surveys</w:t>
      </w:r>
      <w:r>
        <w:t>. Findings indicate that 53% had heard of the term neurodiversity, while 40% had heard of the term neurodivergence. However, only 6% felt confident in explaining the difference between the terms, with 77% not feeling confident</w:t>
      </w:r>
      <w:r w:rsidR="005F72EB">
        <w:t xml:space="preserve">, indicating a lack of </w:t>
      </w:r>
      <w:r w:rsidR="00C14DF4">
        <w:t xml:space="preserve">public </w:t>
      </w:r>
      <w:r w:rsidR="005F72EB">
        <w:t>clarity and understanding of these terms.</w:t>
      </w:r>
      <w:r>
        <w:t xml:space="preserve"> </w:t>
      </w:r>
      <w:r>
        <w:fldChar w:fldCharType="begin"/>
      </w:r>
      <w:r>
        <w:instrText xml:space="preserve"> ADDIN ZOTERO_ITEM CSL_CITATION {"citationID":"ago490d1sb","properties":{"formattedCitation":"(4)","plainCitation":"(4)","noteIndex":0},"citationItems":[{"id":953,"uris":["http://zotero.org/users/local/2KLdJHRl/items/GC2RC8AG"],"itemData":{"id":953,"type":"report","event-place":"Dublin","publisher":"AsIAm","publisher-place":"Dublin","title":"Same Chance Report","author":[{"family":"AsIAm","given":""}],"issued":{"date-parts":[["2025"]]}}}],"schema":"https://github.com/citation-style-language/schema/raw/master/csl-citation.json"} </w:instrText>
      </w:r>
      <w:r>
        <w:fldChar w:fldCharType="separate"/>
      </w:r>
      <w:r w:rsidRPr="00837599">
        <w:rPr>
          <w:rFonts w:cs="Times New Roman"/>
          <w:kern w:val="0"/>
        </w:rPr>
        <w:t>(4)</w:t>
      </w:r>
      <w:r>
        <w:fldChar w:fldCharType="end"/>
      </w:r>
      <w:r w:rsidR="005F72EB">
        <w:t xml:space="preserve"> </w:t>
      </w:r>
    </w:p>
    <w:p w14:paraId="55F933E9" w14:textId="53735DB4" w:rsidR="002303E4" w:rsidRPr="00C973C7" w:rsidRDefault="007352F7" w:rsidP="002303E4">
      <w:pPr>
        <w:pStyle w:val="H3Heading3NDA"/>
      </w:pPr>
      <w:bookmarkStart w:id="78" w:name="_Toc196388887"/>
      <w:bookmarkStart w:id="79" w:name="_Toc196750409"/>
      <w:bookmarkStart w:id="80" w:name="_Toc197099918"/>
      <w:r w:rsidRPr="00C973C7">
        <w:t>Perceived c</w:t>
      </w:r>
      <w:r w:rsidR="002303E4" w:rsidRPr="00C973C7">
        <w:t>auses of autism</w:t>
      </w:r>
      <w:bookmarkEnd w:id="78"/>
      <w:bookmarkEnd w:id="79"/>
      <w:bookmarkEnd w:id="80"/>
    </w:p>
    <w:p w14:paraId="11F3DA0E" w14:textId="4466E54C" w:rsidR="005E261C" w:rsidRPr="00C973C7" w:rsidRDefault="005E261C" w:rsidP="002303E4">
      <w:r w:rsidRPr="00C973C7">
        <w:t xml:space="preserve">ICD-11 understands that </w:t>
      </w:r>
      <w:r w:rsidR="002303E4" w:rsidRPr="00C973C7">
        <w:t xml:space="preserve">Autism results from complex interactions between genetics and environment, but no single genetic biomarker has been identified. </w:t>
      </w:r>
      <w:r w:rsidR="002303E4" w:rsidRPr="00C973C7">
        <w:fldChar w:fldCharType="begin"/>
      </w:r>
      <w:r w:rsidR="00C46CB2">
        <w:instrText xml:space="preserve"> ADDIN ZOTERO_ITEM CSL_CITATION {"citationID":"mlvjLxeg","properties":{"formattedCitation":"(10)","plainCitation":"(10)","noteIndex":0},"citationItems":[{"id":814,"uris":["http://zotero.org/users/local/2KLdJHRl/items/L7PDZHEY"],"itemData":{"id":814,"type":"article-journal","container-title":"Molecular Psychiatry","issue":"3","page":"633-638","title":"Autism spectrum disorder in ICD-11—A critical reflection of its possible impact on clinical practice and research.","volume":"29","author":[{"family":"Kamp-Becker","given":"I"}],"issued":{"date-parts":[["2024"]]}}}],"schema":"https://github.com/citation-style-language/schema/raw/master/csl-citation.json"} </w:instrText>
      </w:r>
      <w:r w:rsidR="002303E4" w:rsidRPr="00C973C7">
        <w:fldChar w:fldCharType="separate"/>
      </w:r>
      <w:r w:rsidR="00C46CB2" w:rsidRPr="00C46CB2">
        <w:t>(10)</w:t>
      </w:r>
      <w:r w:rsidR="002303E4" w:rsidRPr="00C973C7">
        <w:fldChar w:fldCharType="end"/>
      </w:r>
      <w:r w:rsidR="002303E4" w:rsidRPr="00C973C7">
        <w:t xml:space="preserve"> </w:t>
      </w:r>
      <w:r w:rsidR="009E397A" w:rsidRPr="00C973C7">
        <w:t>Therefore,</w:t>
      </w:r>
      <w:r w:rsidR="002303E4" w:rsidRPr="00C973C7">
        <w:t xml:space="preserve"> the causes of autism are difficult to identify clearly and are oftentimes determined on a case-by-case basis. </w:t>
      </w:r>
    </w:p>
    <w:p w14:paraId="193BD37E" w14:textId="3C4E59CF" w:rsidR="00AB67AF" w:rsidRDefault="005E261C" w:rsidP="002303E4">
      <w:r w:rsidRPr="00C973C7">
        <w:t>Hargreaves et al</w:t>
      </w:r>
      <w:r w:rsidR="00ED1192">
        <w:t>.</w:t>
      </w:r>
      <w:r w:rsidRPr="00C973C7">
        <w:t xml:space="preserve"> explored perceptions of the Irish public about the</w:t>
      </w:r>
      <w:r w:rsidR="004441FB" w:rsidRPr="00C973C7">
        <w:t>ir perception of what causes autism</w:t>
      </w:r>
      <w:r w:rsidR="00FA75FA" w:rsidRPr="00C973C7">
        <w:t xml:space="preserve"> by</w:t>
      </w:r>
      <w:r w:rsidRPr="00C973C7">
        <w:t xml:space="preserve"> asking participants to select </w:t>
      </w:r>
      <w:r w:rsidR="004441FB" w:rsidRPr="00C973C7">
        <w:t>from a list of eight causes. M</w:t>
      </w:r>
      <w:r w:rsidRPr="00C973C7">
        <w:t xml:space="preserve">ultiple responses </w:t>
      </w:r>
      <w:r w:rsidR="004441FB" w:rsidRPr="00C973C7">
        <w:t xml:space="preserve">were </w:t>
      </w:r>
      <w:r w:rsidRPr="00C973C7">
        <w:t xml:space="preserve">allowed. </w:t>
      </w:r>
      <w:r w:rsidRPr="00C973C7">
        <w:fldChar w:fldCharType="begin"/>
      </w:r>
      <w:r w:rsidR="00C46CB2">
        <w:instrText xml:space="preserve"> ADDIN ZOTERO_ITEM CSL_CITATION {"citationID":"cjWw3Quo","properties":{"formattedCitation":"(7)","plainCitation":"(7)","noteIndex":0},"citationItems":[{"id":199,"uris":["http://zotero.org/users/local/2KLdJHRl/items/JSRI2W4T"],"itemData":{"id":199,"type":"chapter","abstract":"Levels of stigma toward autism have greatly reduced over the past two decades, particularly since the introduction of various anti-stigma and educational campaigns. However, stigma does remain negatively impacting the lives of people with autism, despite attempts to educate the public about the condition. One country in which this is apparent is Ireland, where, although various autism campaigns have been implemented, and there is evidence of improved attitudes and behavior toward individuals with autism, there still remains a lack of knowledge and understanding with regard to the condition. This chapter presents some novel findings regarding the knowledge, attitudes, and behavior of the Irish public toward autism. In an exploratory analysis, results demonstrate that whilst the Irish public professes an awareness of autism, a deep understanding of the condition is not present. There is also confusion regarding factors that contribute to autism. Reassuringly, there is little evidence of discrimination toward autistic individuals, but there are elements of prejudice that still exist. Details of these findings are outlined and discussed.","container-title":"Autism Spectrum Disorders - Recent Advances and New Perspectives","ISBN":"978-1-83768-342-0","language":"en","license":"https://creativecommons.org/licenses/by/3.0/legalcode","note":"DOI: 10.5772/intechopen.108670","publisher":"IntechOpen","source":"DOI.org (Crossref)","title":"Stigma: An Investigative Analysis of the Irish Public’s Knowledge and Perception of Autism","title-short":"Stigma","URL":"https://www.intechopen.com/chapters/84776","editor":[{"family":"Carotenuto","given":"Marco"}],"author":[{"family":"Hargreaves","given":"April"},{"family":"Mothersill","given":"David"},{"family":"Loughnane","given":"Gerard"}],"accessed":{"date-parts":[["2024",9,23]]},"issued":{"date-parts":[["2023",4,26]]}}}],"schema":"https://github.com/citation-style-language/schema/raw/master/csl-citation.json"} </w:instrText>
      </w:r>
      <w:r w:rsidRPr="00C973C7">
        <w:fldChar w:fldCharType="separate"/>
      </w:r>
      <w:r w:rsidR="00C46CB2" w:rsidRPr="00C46CB2">
        <w:t>(7)</w:t>
      </w:r>
      <w:r w:rsidRPr="00C973C7">
        <w:fldChar w:fldCharType="end"/>
      </w:r>
      <w:r w:rsidRPr="00C973C7">
        <w:t xml:space="preserve"> </w:t>
      </w:r>
    </w:p>
    <w:p w14:paraId="5F3E9B53" w14:textId="502ED1AE" w:rsidR="008736E1" w:rsidRPr="00C973C7" w:rsidRDefault="008736E1" w:rsidP="002303E4">
      <w:r w:rsidRPr="00C973C7">
        <w:t xml:space="preserve">Table 1 presents the frequency with which each of the eight items were selected. The most common item selected was genetics (63%) and life conditions (34%), which align with the official understanding based on ICD 11. This is similar to findings in other countries such as Australia </w:t>
      </w:r>
      <w:r w:rsidRPr="00C973C7">
        <w:fldChar w:fldCharType="begin"/>
      </w:r>
      <w:r w:rsidR="00C46CB2">
        <w:instrText xml:space="preserve"> ADDIN ZOTERO_ITEM CSL_CITATION {"citationID":"eZAetHDL","properties":{"formattedCitation":"(18)","plainCitation":"(18)","noteIndex":0},"citationItems":[{"id":553,"uris":["http://zotero.org/users/local/2KLdJHRl/items/NLC7F5LN"],"itemData":{"id":553,"type":"article-journal","abstract":"This paper presents two studies that explored community attitudes to autism in Australia; and autistic people and their families’ perspectives of community attitudes. In Study One 2424 (primarily non-autistic) people completed a survey on autism-related knowledge and attitudes; identifying a number of misperceptions and knowledge gaps in the general community. In Study Two 1353 people (primarily parents and carers of autistic people) completed a survey on autism-related experiences; identifying that the community’s awareness of autism does not appear to extend to understanding how to support autistic people. There is a need for more research which integrates the perspectives of both autistic people and the broader community; and the development of communication and education interventions, with rather than about autistic people.","container-title":"Journal of Autism and Developmental Disorders","DOI":"10.1007/s10803-020-04819-3","ISSN":"0162-3257, 1573-3432","issue":"10","journalAbbreviation":"J Autism Dev Disord","language":"en","page":"3677-3689","source":"DOI.org (Crossref)","title":"Autism in Australia: Community Knowledge and Autistic People’s Experiences","title-short":"Autism in Australia","volume":"51","author":[{"family":"Jones","given":"Sandra C."},{"family":"Akram","given":"Muhammad"},{"family":"Gordon","given":"Chloe S."},{"family":"Murphy","given":"Nicole"},{"family":"Sharkie","given":"Fiona"}],"issued":{"date-parts":[["2021",10]]}}}],"schema":"https://github.com/citation-style-language/schema/raw/master/csl-citation.json"} </w:instrText>
      </w:r>
      <w:r w:rsidRPr="00C973C7">
        <w:fldChar w:fldCharType="separate"/>
      </w:r>
      <w:r w:rsidR="00C46CB2" w:rsidRPr="00C46CB2">
        <w:t>(18)</w:t>
      </w:r>
      <w:r w:rsidRPr="00C973C7">
        <w:fldChar w:fldCharType="end"/>
      </w:r>
      <w:r w:rsidRPr="00C973C7">
        <w:t xml:space="preserve">, Denmark </w:t>
      </w:r>
      <w:r w:rsidRPr="00C973C7">
        <w:fldChar w:fldCharType="begin"/>
      </w:r>
      <w:r w:rsidR="00C46CB2">
        <w:instrText xml:space="preserve"> ADDIN ZOTERO_ITEM CSL_CITATION {"citationID":"T1mrJAmR","properties":{"formattedCitation":"(19)","plainCitation":"(19)","noteIndex":0},"citationItems":[{"id":640,"uris":["http://zotero.org/users/local/2KLdJHRl/items/EK2CI3YM"],"itemData":{"id":640,"type":"article-journal","issue":"4","journalAbbreviation":"Autism","page":"496-508","title":"What do the general population know, believe and feel about individuals wih autism and schizophrenia: Results from a comparative survey in Denmark","volume":"20","author":[{"family":"Jensen","given":"Christina"},{"family":"Martens","given":"Caroline"},{"family":"Nikolajsen","given":"Nanna"},{"family":"Gregersen","given":"Trine"},{"family":"Marx","given":"Nanna"},{"family":"Frederiksen","given":"Mette"},{"family":"Hansen","given":"Martine"}],"issued":{"date-parts":[["2016"]]}}}],"schema":"https://github.com/citation-style-language/schema/raw/master/csl-citation.json"} </w:instrText>
      </w:r>
      <w:r w:rsidRPr="00C973C7">
        <w:fldChar w:fldCharType="separate"/>
      </w:r>
      <w:r w:rsidR="00C46CB2" w:rsidRPr="00C46CB2">
        <w:t>(19)</w:t>
      </w:r>
      <w:r w:rsidRPr="00C973C7">
        <w:fldChar w:fldCharType="end"/>
      </w:r>
      <w:r w:rsidRPr="00C973C7">
        <w:t xml:space="preserve">, Turkey </w:t>
      </w:r>
      <w:r w:rsidRPr="00C973C7">
        <w:fldChar w:fldCharType="begin"/>
      </w:r>
      <w:r w:rsidR="00C46CB2">
        <w:instrText xml:space="preserve"> ADDIN ZOTERO_ITEM CSL_CITATION {"citationID":"4rLYTEGF","properties":{"formattedCitation":"(20)","plainCitation":"(20)","noteIndex":0},"citationItems":[{"id":284,"uris":["http://zotero.org/users/local/2KLdJHRl/items/DBTWVHVC"],"itemData":{"id":284,"type":"article-journal","abstract":"A few studies have investigated what general public know about autism in international literature and there is no study conducted for this purpose in Turkey. This study examined autism knowledge of the general public in Turkey using a street survey. A total of 874 individuals participated in the study across ﬁve cities. Overall, ﬁndings showed that participants had low levels of knowledge about autism. However, participants who had family members with autism had a signiﬁcantly higher level of knowledge than those who did not have family members with autism. With respect to demographics, participants who were male, student and those who had a college or graduate degree had higher level of autism knowledge. Results call for continued eﬀorts to raise autism awareness, especially targeting individuals who do not have family members or relatives with autism. Implications for future research and practice are discussed.","container-title":"International Journal of Disability, Development and Education","DOI":"10.1080/1034912X.2020.1719047","ISSN":"1034-912X, 1465-346X","issue":"2","journalAbbreviation":"International Journal of Disability, Development and Education","language":"en","page":"565-577","source":"DOI.org (Crossref)","title":"Knowledge of Autism Spectrum Disorder among the General Population in Turkey: Implications for Public Training and Education","title-short":"Knowledge of Autism Spectrum Disorder among the General Population in Turkey","volume":"69","author":[{"family":"Rakap","given":"Salih"},{"family":"Balikci","given":"Serife"},{"family":"Kalkan","given":"Sinan"},{"family":"Aydin","given":"Burak"}],"issued":{"date-parts":[["2022",3,4]]}}}],"schema":"https://github.com/citation-style-language/schema/raw/master/csl-citation.json"} </w:instrText>
      </w:r>
      <w:r w:rsidRPr="00C973C7">
        <w:fldChar w:fldCharType="separate"/>
      </w:r>
      <w:r w:rsidR="00C46CB2" w:rsidRPr="00C46CB2">
        <w:t>(20)</w:t>
      </w:r>
      <w:r w:rsidRPr="00C973C7">
        <w:fldChar w:fldCharType="end"/>
      </w:r>
      <w:r w:rsidRPr="00C973C7">
        <w:t xml:space="preserve"> and South Korea </w:t>
      </w:r>
      <w:r w:rsidRPr="00C973C7">
        <w:fldChar w:fldCharType="begin"/>
      </w:r>
      <w:r w:rsidR="00C46CB2">
        <w:instrText xml:space="preserve"> ADDIN ZOTERO_ITEM CSL_CITATION {"citationID":"jMOe4BYP","properties":{"formattedCitation":"(21)","plainCitation":"(21)","noteIndex":0},"citationItems":[{"id":290,"uris":["http://zotero.org/users/local/2KLdJHRl/items/GEJJQBWZ"],"itemData":{"id":290,"type":"article-journal","abstract":"Given the scarcity of studies examining public beliefs regarding multiple neurodevelopmental disorders, this study compared lay beliefs regarding the etiology of attention-deﬁcit hyperactivity disorder (ADHD), Tourette syndrome (TS), and autism spectrum disorder (ASD), and attitudes toward individuals with the disorders. We recruited 673 participants aged 20–64 years via an online panel survey in South Korea. Participants completed questionnaires regarding perceived causation of each disorder. Preferred social distance from people with the disorders was measured using a modiﬁed version of the Bogardus Social Distance Scale. Four causal factors were revealed: dietary/physical, social-environmental, biological, and volitive/religious. ADHD causes were considered more social-environmental relative to TS and ASD causes, while ASD causes were considered more dietary/physical and biological relative to ADHD and TS causes. Preferred social distances for ASD and TS were the highest and lowest, respectively. Greater social distance from individuals with ADHD and TS was associated with older age; having close family members, relatives, or friends with the disorder; and beliefs regarding biological etiology. Greater social distance from individuals with ASD was associated with beliefs regarding biological etiology. Beliefs regarding ADHD, TS, and ASD causes and attitudes toward the disorders diﬀered, and beliefs regarding etiology aﬀected preferred social distance.","container-title":"Psychiatry Research","DOI":"10.1016/j.psychres.2018.08.023","ISSN":"01651781","journalAbbreviation":"Psychiatry Research","language":"en","page":"633-639","source":"DOI.org (Crossref)","title":"Korean adults’ beliefs about and social distance toward attention-deficit hyperactivity disorder, Tourette syndrome, and autism spectrum disorder","volume":"269","author":[{"family":"Park","given":"Subin"},{"family":"Lee","given":"Yeeun"},{"family":"Kim","given":"Chul Eung"}],"issued":{"date-parts":[["2018",11]]}}}],"schema":"https://github.com/citation-style-language/schema/raw/master/csl-citation.json"} </w:instrText>
      </w:r>
      <w:r w:rsidRPr="00C973C7">
        <w:fldChar w:fldCharType="separate"/>
      </w:r>
      <w:r w:rsidR="00C46CB2" w:rsidRPr="00C46CB2">
        <w:t>(21)</w:t>
      </w:r>
      <w:r w:rsidRPr="00C973C7">
        <w:fldChar w:fldCharType="end"/>
      </w:r>
      <w:r w:rsidRPr="00C973C7">
        <w:t xml:space="preserve"> where between a third and a half of participants selected genetics as a cause of autism. The proportion selecting genetics was higher in the USA at 88% </w:t>
      </w:r>
      <w:r w:rsidRPr="00C973C7">
        <w:fldChar w:fldCharType="begin"/>
      </w:r>
      <w:r w:rsidR="00C46CB2">
        <w:instrText xml:space="preserve"> ADDIN ZOTERO_ITEM CSL_CITATION {"citationID":"NtWCOltk","properties":{"formattedCitation":"(22)","plainCitation":"(22)","noteIndex":0},"citationItems":[{"id":329,"uris":["http://zotero.org/users/local/2KLdJHRl/items/9MZW3JG3"],"itemData":{"id":329,"type":"article-journal","abstract":"A preliminary assessment of public perceptions about autism spectrum disorder (ASD) was conducted across the United States using Mechanical Turk, an online recruitment tool for collecting data anonymously. Participants completed a survey about their beliefs regarding causes, treatments, and general views of ASD. For example, when asked what causes ASD, most participants reported hereditary and neurological factors. Exploratory Factor Analyses (EFAs) revealed two separate two-factor subscales for causes and general views about ASD. Findings revealed ethnic diﬀerences in participants’ beliefs about Psychosocial Causes, Symptom Regulation Perceptions, and Common Beliefs. Participants that were diagnosed with or had a family member with ASD were more likely to attribute ASD to External Causes than those without those connections to ASD. Implications for policy and practice discuss how study ﬁndings might support the development of targeted ASD public awareness campaigns.","container-title":"Research in Autism Spectrum Disorders","DOI":"10.1016/j.rasd.2019.101472","ISSN":"17509467","journalAbbreviation":"Research in Autism Spectrum Disorders","language":"en","page":"101472","source":"DOI.org (Crossref)","title":"Short report: Perceptions of causes and common beliefs of autism spectrum disorder in the U.S","title-short":"Short report","volume":"70","author":[{"family":"Castillo","given":"Anabel"},{"family":"Cohen","given":"Shana R."},{"family":"Miguel","given":"Jessica"},{"family":"Warstadt","given":"Melissa F"}],"issued":{"date-parts":[["2020",2]]}}}],"schema":"https://github.com/citation-style-language/schema/raw/master/csl-citation.json"} </w:instrText>
      </w:r>
      <w:r w:rsidRPr="00C973C7">
        <w:fldChar w:fldCharType="separate"/>
      </w:r>
      <w:r w:rsidR="00C46CB2" w:rsidRPr="00C46CB2">
        <w:t>(22)</w:t>
      </w:r>
      <w:r w:rsidRPr="00C973C7">
        <w:fldChar w:fldCharType="end"/>
      </w:r>
      <w:r w:rsidRPr="00C973C7">
        <w:t xml:space="preserve"> but lower in the UK at only 17%</w:t>
      </w:r>
      <w:r>
        <w:t>.</w:t>
      </w:r>
      <w:r w:rsidRPr="00C973C7">
        <w:t xml:space="preserve"> </w:t>
      </w:r>
      <w:r w:rsidRPr="00C973C7">
        <w:fldChar w:fldCharType="begin"/>
      </w:r>
      <w:r w:rsidR="00C46CB2">
        <w:instrText xml:space="preserve"> ADDIN ZOTERO_ITEM CSL_CITATION {"citationID":"oiSPieUm","properties":{"formattedCitation":"(23)","plainCitation":"(23)","noteIndex":0},"citationItems":[{"id":621,"uris":["http://zotero.org/users/local/2KLdJHRl/items/T65XLY2Z"],"itemData":{"id":621,"type":"document","publisher":"YouGov","title":"YouGov Survey: Autism","author":[{"family":"YouGov","given":""}],"issued":{"date-parts":[["2023"]]}}}],"schema":"https://github.com/citation-style-language/schema/raw/master/csl-citation.json"} </w:instrText>
      </w:r>
      <w:r w:rsidRPr="00C973C7">
        <w:fldChar w:fldCharType="separate"/>
      </w:r>
      <w:r w:rsidR="00C46CB2" w:rsidRPr="00C46CB2">
        <w:t>(23)</w:t>
      </w:r>
      <w:r w:rsidRPr="00C973C7">
        <w:fldChar w:fldCharType="end"/>
      </w:r>
      <w:r w:rsidRPr="00C973C7">
        <w:t xml:space="preserve"> In relation to the conditions of life (living conditions, lifestyle, etc.)</w:t>
      </w:r>
      <w:r w:rsidR="00ED1192">
        <w:t>,</w:t>
      </w:r>
      <w:r w:rsidRPr="00C973C7">
        <w:t xml:space="preserve"> 27% of participants in an Australia survey selected living conditions and the environment</w:t>
      </w:r>
      <w:r w:rsidR="00ED1192">
        <w:t xml:space="preserve"> as causes of autism</w:t>
      </w:r>
      <w:r w:rsidRPr="00C973C7">
        <w:t xml:space="preserve">. </w:t>
      </w:r>
      <w:r w:rsidRPr="00C973C7">
        <w:fldChar w:fldCharType="begin"/>
      </w:r>
      <w:r w:rsidR="00C46CB2">
        <w:instrText xml:space="preserve"> ADDIN ZOTERO_ITEM CSL_CITATION {"citationID":"UQZiFlhZ","properties":{"formattedCitation":"(18)","plainCitation":"(18)","noteIndex":0},"citationItems":[{"id":553,"uris":["http://zotero.org/users/local/2KLdJHRl/items/NLC7F5LN"],"itemData":{"id":553,"type":"article-journal","abstract":"This paper presents two studies that explored community attitudes to autism in Australia; and autistic people and their families’ perspectives of community attitudes. In Study One 2424 (primarily non-autistic) people completed a survey on autism-related knowledge and attitudes; identifying a number of misperceptions and knowledge gaps in the general community. In Study Two 1353 people (primarily parents and carers of autistic people) completed a survey on autism-related experiences; identifying that the community’s awareness of autism does not appear to extend to understanding how to support autistic people. There is a need for more research which integrates the perspectives of both autistic people and the broader community; and the development of communication and education interventions, with rather than about autistic people.","container-title":"Journal of Autism and Developmental Disorders","DOI":"10.1007/s10803-020-04819-3","ISSN":"0162-3257, 1573-3432","issue":"10","journalAbbreviation":"J Autism Dev Disord","language":"en","page":"3677-3689","source":"DOI.org (Crossref)","title":"Autism in Australia: Community Knowledge and Autistic People’s Experiences","title-short":"Autism in Australia","volume":"51","author":[{"family":"Jones","given":"Sandra C."},{"family":"Akram","given":"Muhammad"},{"family":"Gordon","given":"Chloe S."},{"family":"Murphy","given":"Nicole"},{"family":"Sharkie","given":"Fiona"}],"issued":{"date-parts":[["2021",10]]}}}],"schema":"https://github.com/citation-style-language/schema/raw/master/csl-citation.json"} </w:instrText>
      </w:r>
      <w:r w:rsidRPr="00C973C7">
        <w:fldChar w:fldCharType="separate"/>
      </w:r>
      <w:r w:rsidR="00C46CB2" w:rsidRPr="00C46CB2">
        <w:t>(18)</w:t>
      </w:r>
      <w:r w:rsidRPr="00C973C7">
        <w:fldChar w:fldCharType="end"/>
      </w:r>
      <w:r w:rsidRPr="00C973C7">
        <w:t xml:space="preserve"> Only 1% of participants in the UK aged 25-34 answered true </w:t>
      </w:r>
      <w:r w:rsidRPr="00C973C7">
        <w:lastRenderedPageBreak/>
        <w:t xml:space="preserve">to the statement “Autism is only caused by environmental factors.” </w:t>
      </w:r>
      <w:r w:rsidRPr="00C973C7">
        <w:fldChar w:fldCharType="begin"/>
      </w:r>
      <w:r w:rsidR="00C46CB2">
        <w:instrText xml:space="preserve"> ADDIN ZOTERO_ITEM CSL_CITATION {"citationID":"xtAkh41H","properties":{"formattedCitation":"(23)","plainCitation":"(23)","noteIndex":0},"citationItems":[{"id":621,"uris":["http://zotero.org/users/local/2KLdJHRl/items/T65XLY2Z"],"itemData":{"id":621,"type":"document","publisher":"YouGov","title":"YouGov Survey: Autism","author":[{"family":"YouGov","given":""}],"issued":{"date-parts":[["2023"]]}}}],"schema":"https://github.com/citation-style-language/schema/raw/master/csl-citation.json"} </w:instrText>
      </w:r>
      <w:r w:rsidRPr="00C973C7">
        <w:fldChar w:fldCharType="separate"/>
      </w:r>
      <w:r w:rsidR="00C46CB2" w:rsidRPr="00C46CB2">
        <w:t>(23)</w:t>
      </w:r>
      <w:r w:rsidRPr="00C973C7">
        <w:fldChar w:fldCharType="end"/>
      </w:r>
      <w:r w:rsidRPr="00C973C7">
        <w:t>(p.5)</w:t>
      </w:r>
    </w:p>
    <w:p w14:paraId="29BA50A8" w14:textId="32438393" w:rsidR="00AB67AF" w:rsidRPr="00C973C7" w:rsidRDefault="00AB67AF" w:rsidP="00AB67AF">
      <w:pPr>
        <w:rPr>
          <w:b/>
          <w:bCs/>
        </w:rPr>
      </w:pPr>
      <w:r w:rsidRPr="00C973C7">
        <w:rPr>
          <w:b/>
          <w:bCs/>
        </w:rPr>
        <w:t>Table 1</w:t>
      </w:r>
      <w:r w:rsidR="008736E1">
        <w:rPr>
          <w:b/>
          <w:bCs/>
        </w:rPr>
        <w:t>: Public</w:t>
      </w:r>
      <w:r w:rsidR="009E58B6">
        <w:rPr>
          <w:b/>
          <w:bCs/>
        </w:rPr>
        <w:t xml:space="preserve"> </w:t>
      </w:r>
      <w:r w:rsidR="00C46CB2" w:rsidRPr="00C973C7">
        <w:rPr>
          <w:b/>
          <w:bCs/>
        </w:rPr>
        <w:t>perceptions</w:t>
      </w:r>
      <w:r w:rsidRPr="00C973C7">
        <w:rPr>
          <w:b/>
          <w:bCs/>
        </w:rPr>
        <w:t xml:space="preserve"> of what causes autism </w:t>
      </w:r>
    </w:p>
    <w:tbl>
      <w:tblPr>
        <w:tblStyle w:val="TableGrid"/>
        <w:tblW w:w="0" w:type="auto"/>
        <w:tblLook w:val="04A0" w:firstRow="1" w:lastRow="0" w:firstColumn="1" w:lastColumn="0" w:noHBand="0" w:noVBand="1"/>
      </w:tblPr>
      <w:tblGrid>
        <w:gridCol w:w="4957"/>
        <w:gridCol w:w="1842"/>
        <w:gridCol w:w="2217"/>
      </w:tblGrid>
      <w:tr w:rsidR="00AB67AF" w:rsidRPr="00C973C7" w14:paraId="52524834" w14:textId="77777777" w:rsidTr="0064270A">
        <w:tc>
          <w:tcPr>
            <w:tcW w:w="4957" w:type="dxa"/>
          </w:tcPr>
          <w:p w14:paraId="6BB50602" w14:textId="77777777" w:rsidR="00AB67AF" w:rsidRPr="00C973C7" w:rsidRDefault="00AB67AF" w:rsidP="0064270A">
            <w:r w:rsidRPr="00C973C7">
              <w:rPr>
                <w:b/>
                <w:bCs/>
              </w:rPr>
              <w:t>Factors that contribute to autism</w:t>
            </w:r>
          </w:p>
        </w:tc>
        <w:tc>
          <w:tcPr>
            <w:tcW w:w="1842" w:type="dxa"/>
          </w:tcPr>
          <w:p w14:paraId="1AB477C9" w14:textId="77777777" w:rsidR="00AB67AF" w:rsidRPr="00C973C7" w:rsidRDefault="00AB67AF" w:rsidP="0064270A">
            <w:r w:rsidRPr="00C973C7">
              <w:rPr>
                <w:b/>
                <w:bCs/>
              </w:rPr>
              <w:t xml:space="preserve">Number of participants </w:t>
            </w:r>
          </w:p>
        </w:tc>
        <w:tc>
          <w:tcPr>
            <w:tcW w:w="2217" w:type="dxa"/>
          </w:tcPr>
          <w:p w14:paraId="186413A4" w14:textId="77777777" w:rsidR="00AB67AF" w:rsidRPr="00C973C7" w:rsidRDefault="00AB67AF" w:rsidP="0064270A">
            <w:r w:rsidRPr="00C973C7">
              <w:rPr>
                <w:b/>
                <w:bCs/>
              </w:rPr>
              <w:t>Percentage of participants</w:t>
            </w:r>
          </w:p>
        </w:tc>
      </w:tr>
      <w:tr w:rsidR="00AB67AF" w:rsidRPr="00C973C7" w14:paraId="07F925E9" w14:textId="77777777" w:rsidTr="0064270A">
        <w:tc>
          <w:tcPr>
            <w:tcW w:w="4957" w:type="dxa"/>
          </w:tcPr>
          <w:p w14:paraId="39A8D3A0" w14:textId="77777777" w:rsidR="00AB67AF" w:rsidRPr="00C973C7" w:rsidRDefault="00AB67AF" w:rsidP="0064270A">
            <w:r w:rsidRPr="00C973C7">
              <w:t>Genetic factors</w:t>
            </w:r>
          </w:p>
        </w:tc>
        <w:tc>
          <w:tcPr>
            <w:tcW w:w="1842" w:type="dxa"/>
          </w:tcPr>
          <w:p w14:paraId="1CCB67B6" w14:textId="77777777" w:rsidR="00AB67AF" w:rsidRPr="00C973C7" w:rsidRDefault="00AB67AF" w:rsidP="00107493">
            <w:pPr>
              <w:jc w:val="right"/>
            </w:pPr>
            <w:r w:rsidRPr="00C973C7">
              <w:t>198</w:t>
            </w:r>
          </w:p>
        </w:tc>
        <w:tc>
          <w:tcPr>
            <w:tcW w:w="2217" w:type="dxa"/>
          </w:tcPr>
          <w:p w14:paraId="425668A4" w14:textId="77777777" w:rsidR="00AB67AF" w:rsidRPr="00C973C7" w:rsidRDefault="00AB67AF" w:rsidP="00107493">
            <w:pPr>
              <w:jc w:val="right"/>
            </w:pPr>
            <w:r w:rsidRPr="00C973C7">
              <w:t>63%</w:t>
            </w:r>
          </w:p>
        </w:tc>
      </w:tr>
      <w:tr w:rsidR="00AB67AF" w:rsidRPr="00C973C7" w14:paraId="761E9269" w14:textId="77777777" w:rsidTr="0064270A">
        <w:tc>
          <w:tcPr>
            <w:tcW w:w="4957" w:type="dxa"/>
          </w:tcPr>
          <w:p w14:paraId="7C30164F" w14:textId="77777777" w:rsidR="00AB67AF" w:rsidRPr="00C973C7" w:rsidRDefault="00AB67AF" w:rsidP="0064270A">
            <w:r w:rsidRPr="00C973C7">
              <w:t>The conditions of life (living environment, lifestyle, etc.)</w:t>
            </w:r>
          </w:p>
        </w:tc>
        <w:tc>
          <w:tcPr>
            <w:tcW w:w="1842" w:type="dxa"/>
          </w:tcPr>
          <w:p w14:paraId="5BD4DD84" w14:textId="77777777" w:rsidR="00AB67AF" w:rsidRPr="00C973C7" w:rsidRDefault="00AB67AF" w:rsidP="00107493">
            <w:pPr>
              <w:jc w:val="right"/>
            </w:pPr>
            <w:r w:rsidRPr="00C973C7">
              <w:t>107</w:t>
            </w:r>
          </w:p>
        </w:tc>
        <w:tc>
          <w:tcPr>
            <w:tcW w:w="2217" w:type="dxa"/>
          </w:tcPr>
          <w:p w14:paraId="104304DF" w14:textId="77777777" w:rsidR="00AB67AF" w:rsidRPr="00C973C7" w:rsidRDefault="00AB67AF" w:rsidP="00107493">
            <w:pPr>
              <w:jc w:val="right"/>
            </w:pPr>
            <w:r w:rsidRPr="00C973C7">
              <w:t>34%</w:t>
            </w:r>
          </w:p>
        </w:tc>
      </w:tr>
      <w:tr w:rsidR="00AB67AF" w:rsidRPr="00C973C7" w14:paraId="09FFC446" w14:textId="77777777" w:rsidTr="0064270A">
        <w:tc>
          <w:tcPr>
            <w:tcW w:w="4957" w:type="dxa"/>
          </w:tcPr>
          <w:p w14:paraId="0DE3B737" w14:textId="77777777" w:rsidR="00AB67AF" w:rsidRPr="00C973C7" w:rsidRDefault="00AB67AF" w:rsidP="0064270A">
            <w:r w:rsidRPr="00C973C7">
              <w:t>The parent/child relations</w:t>
            </w:r>
          </w:p>
        </w:tc>
        <w:tc>
          <w:tcPr>
            <w:tcW w:w="1842" w:type="dxa"/>
          </w:tcPr>
          <w:p w14:paraId="73F87033" w14:textId="77777777" w:rsidR="00AB67AF" w:rsidRPr="00C973C7" w:rsidRDefault="00AB67AF" w:rsidP="00107493">
            <w:pPr>
              <w:jc w:val="right"/>
            </w:pPr>
            <w:r w:rsidRPr="00C973C7">
              <w:t>91</w:t>
            </w:r>
          </w:p>
        </w:tc>
        <w:tc>
          <w:tcPr>
            <w:tcW w:w="2217" w:type="dxa"/>
          </w:tcPr>
          <w:p w14:paraId="1CF54FB6" w14:textId="77777777" w:rsidR="00AB67AF" w:rsidRPr="00C973C7" w:rsidRDefault="00AB67AF" w:rsidP="00107493">
            <w:pPr>
              <w:jc w:val="right"/>
            </w:pPr>
            <w:r w:rsidRPr="00C973C7">
              <w:t>29%</w:t>
            </w:r>
          </w:p>
        </w:tc>
      </w:tr>
      <w:tr w:rsidR="00AB67AF" w:rsidRPr="00C973C7" w14:paraId="760B3764" w14:textId="77777777" w:rsidTr="0064270A">
        <w:tc>
          <w:tcPr>
            <w:tcW w:w="4957" w:type="dxa"/>
          </w:tcPr>
          <w:p w14:paraId="34196C06" w14:textId="77777777" w:rsidR="00AB67AF" w:rsidRPr="00C973C7" w:rsidRDefault="00AB67AF" w:rsidP="0064270A">
            <w:r w:rsidRPr="00C973C7">
              <w:t>Age</w:t>
            </w:r>
          </w:p>
        </w:tc>
        <w:tc>
          <w:tcPr>
            <w:tcW w:w="1842" w:type="dxa"/>
          </w:tcPr>
          <w:p w14:paraId="4E51FDAB" w14:textId="77777777" w:rsidR="00AB67AF" w:rsidRPr="00C973C7" w:rsidRDefault="00AB67AF" w:rsidP="00107493">
            <w:pPr>
              <w:jc w:val="right"/>
            </w:pPr>
            <w:r w:rsidRPr="00C973C7">
              <w:t>86</w:t>
            </w:r>
          </w:p>
        </w:tc>
        <w:tc>
          <w:tcPr>
            <w:tcW w:w="2217" w:type="dxa"/>
          </w:tcPr>
          <w:p w14:paraId="3A7D5AA5" w14:textId="77777777" w:rsidR="00AB67AF" w:rsidRPr="00C973C7" w:rsidRDefault="00AB67AF" w:rsidP="00107493">
            <w:pPr>
              <w:jc w:val="right"/>
            </w:pPr>
            <w:r w:rsidRPr="00C973C7">
              <w:t>27%</w:t>
            </w:r>
          </w:p>
        </w:tc>
      </w:tr>
      <w:tr w:rsidR="00AB67AF" w:rsidRPr="00C973C7" w14:paraId="49870BEA" w14:textId="77777777" w:rsidTr="0064270A">
        <w:tc>
          <w:tcPr>
            <w:tcW w:w="4957" w:type="dxa"/>
          </w:tcPr>
          <w:p w14:paraId="2758F429" w14:textId="77777777" w:rsidR="00AB67AF" w:rsidRPr="00C973C7" w:rsidRDefault="00AB67AF" w:rsidP="0064270A">
            <w:r w:rsidRPr="00C973C7">
              <w:t>The sex of the individual</w:t>
            </w:r>
          </w:p>
        </w:tc>
        <w:tc>
          <w:tcPr>
            <w:tcW w:w="1842" w:type="dxa"/>
          </w:tcPr>
          <w:p w14:paraId="1A9B940D" w14:textId="77777777" w:rsidR="00AB67AF" w:rsidRPr="00C973C7" w:rsidRDefault="00AB67AF" w:rsidP="00107493">
            <w:pPr>
              <w:jc w:val="right"/>
            </w:pPr>
            <w:r w:rsidRPr="00C973C7">
              <w:t>68</w:t>
            </w:r>
          </w:p>
        </w:tc>
        <w:tc>
          <w:tcPr>
            <w:tcW w:w="2217" w:type="dxa"/>
          </w:tcPr>
          <w:p w14:paraId="5D8B7151" w14:textId="77777777" w:rsidR="00AB67AF" w:rsidRPr="00C973C7" w:rsidRDefault="00AB67AF" w:rsidP="00107493">
            <w:pPr>
              <w:jc w:val="right"/>
            </w:pPr>
            <w:r w:rsidRPr="00C973C7">
              <w:t>22%</w:t>
            </w:r>
          </w:p>
        </w:tc>
      </w:tr>
      <w:tr w:rsidR="00AB67AF" w:rsidRPr="00C973C7" w14:paraId="59078E55" w14:textId="77777777" w:rsidTr="0064270A">
        <w:tc>
          <w:tcPr>
            <w:tcW w:w="4957" w:type="dxa"/>
          </w:tcPr>
          <w:p w14:paraId="5CE0E187" w14:textId="77777777" w:rsidR="00AB67AF" w:rsidRPr="00C973C7" w:rsidRDefault="00AB67AF" w:rsidP="0064270A">
            <w:r w:rsidRPr="00C973C7">
              <w:t>Psychological or emotional shock</w:t>
            </w:r>
          </w:p>
        </w:tc>
        <w:tc>
          <w:tcPr>
            <w:tcW w:w="1842" w:type="dxa"/>
          </w:tcPr>
          <w:p w14:paraId="3A38E9DC" w14:textId="77777777" w:rsidR="00AB67AF" w:rsidRPr="00C973C7" w:rsidRDefault="00AB67AF" w:rsidP="00107493">
            <w:pPr>
              <w:jc w:val="right"/>
            </w:pPr>
            <w:r w:rsidRPr="00C973C7">
              <w:t>59</w:t>
            </w:r>
          </w:p>
        </w:tc>
        <w:tc>
          <w:tcPr>
            <w:tcW w:w="2217" w:type="dxa"/>
          </w:tcPr>
          <w:p w14:paraId="34707364" w14:textId="77777777" w:rsidR="00AB67AF" w:rsidRPr="00C973C7" w:rsidRDefault="00AB67AF" w:rsidP="00107493">
            <w:pPr>
              <w:jc w:val="right"/>
            </w:pPr>
            <w:r w:rsidRPr="00C973C7">
              <w:t>19%</w:t>
            </w:r>
          </w:p>
        </w:tc>
      </w:tr>
      <w:tr w:rsidR="00AB67AF" w:rsidRPr="00C973C7" w14:paraId="024158BF" w14:textId="77777777" w:rsidTr="0064270A">
        <w:tc>
          <w:tcPr>
            <w:tcW w:w="4957" w:type="dxa"/>
          </w:tcPr>
          <w:p w14:paraId="11EC25E7" w14:textId="77777777" w:rsidR="00AB67AF" w:rsidRPr="00C973C7" w:rsidRDefault="00AB67AF" w:rsidP="0064270A">
            <w:r w:rsidRPr="00C973C7">
              <w:t>Drug or alcohol</w:t>
            </w:r>
          </w:p>
        </w:tc>
        <w:tc>
          <w:tcPr>
            <w:tcW w:w="1842" w:type="dxa"/>
          </w:tcPr>
          <w:p w14:paraId="2B76CC49" w14:textId="77777777" w:rsidR="00AB67AF" w:rsidRPr="00C973C7" w:rsidRDefault="00AB67AF" w:rsidP="00107493">
            <w:pPr>
              <w:jc w:val="right"/>
            </w:pPr>
            <w:r w:rsidRPr="00C973C7">
              <w:t>55</w:t>
            </w:r>
          </w:p>
        </w:tc>
        <w:tc>
          <w:tcPr>
            <w:tcW w:w="2217" w:type="dxa"/>
          </w:tcPr>
          <w:p w14:paraId="0787DD4C" w14:textId="77777777" w:rsidR="00AB67AF" w:rsidRPr="00C973C7" w:rsidRDefault="00AB67AF" w:rsidP="00107493">
            <w:pPr>
              <w:jc w:val="right"/>
            </w:pPr>
            <w:r w:rsidRPr="00C973C7">
              <w:t>17%</w:t>
            </w:r>
          </w:p>
        </w:tc>
      </w:tr>
      <w:tr w:rsidR="00AB67AF" w:rsidRPr="00C973C7" w14:paraId="5CFCA0CB" w14:textId="77777777" w:rsidTr="0064270A">
        <w:tc>
          <w:tcPr>
            <w:tcW w:w="4957" w:type="dxa"/>
          </w:tcPr>
          <w:p w14:paraId="1FF64A57" w14:textId="77777777" w:rsidR="00AB67AF" w:rsidRPr="00C973C7" w:rsidRDefault="00AB67AF" w:rsidP="0064270A">
            <w:r w:rsidRPr="00C973C7">
              <w:t>Don’t know</w:t>
            </w:r>
            <w:r w:rsidRPr="00C973C7">
              <w:tab/>
            </w:r>
          </w:p>
        </w:tc>
        <w:tc>
          <w:tcPr>
            <w:tcW w:w="1842" w:type="dxa"/>
          </w:tcPr>
          <w:p w14:paraId="468EB2DD" w14:textId="77777777" w:rsidR="00AB67AF" w:rsidRPr="00C973C7" w:rsidRDefault="00AB67AF" w:rsidP="00107493">
            <w:pPr>
              <w:jc w:val="right"/>
            </w:pPr>
            <w:r w:rsidRPr="00C973C7">
              <w:t>45</w:t>
            </w:r>
          </w:p>
        </w:tc>
        <w:tc>
          <w:tcPr>
            <w:tcW w:w="2217" w:type="dxa"/>
          </w:tcPr>
          <w:p w14:paraId="6B70AF29" w14:textId="77777777" w:rsidR="00AB67AF" w:rsidRPr="00C973C7" w:rsidRDefault="00AB67AF" w:rsidP="00107493">
            <w:pPr>
              <w:jc w:val="right"/>
            </w:pPr>
            <w:r w:rsidRPr="00C973C7">
              <w:t>14%</w:t>
            </w:r>
          </w:p>
        </w:tc>
      </w:tr>
      <w:tr w:rsidR="00AB67AF" w:rsidRPr="00C973C7" w14:paraId="12F3065A" w14:textId="77777777" w:rsidTr="0064270A">
        <w:tc>
          <w:tcPr>
            <w:tcW w:w="4957" w:type="dxa"/>
          </w:tcPr>
          <w:p w14:paraId="62B170F9" w14:textId="77777777" w:rsidR="00AB67AF" w:rsidRPr="00C973C7" w:rsidRDefault="00AB67AF" w:rsidP="0064270A">
            <w:r w:rsidRPr="00C973C7">
              <w:t>Food</w:t>
            </w:r>
          </w:p>
        </w:tc>
        <w:tc>
          <w:tcPr>
            <w:tcW w:w="1842" w:type="dxa"/>
          </w:tcPr>
          <w:p w14:paraId="4C47E982" w14:textId="77777777" w:rsidR="00AB67AF" w:rsidRPr="00C973C7" w:rsidRDefault="00AB67AF" w:rsidP="00107493">
            <w:pPr>
              <w:jc w:val="right"/>
            </w:pPr>
            <w:r w:rsidRPr="00C973C7">
              <w:t>38</w:t>
            </w:r>
          </w:p>
        </w:tc>
        <w:tc>
          <w:tcPr>
            <w:tcW w:w="2217" w:type="dxa"/>
          </w:tcPr>
          <w:p w14:paraId="7DD5ED06" w14:textId="77777777" w:rsidR="00AB67AF" w:rsidRPr="00C973C7" w:rsidRDefault="00AB67AF" w:rsidP="00107493">
            <w:pPr>
              <w:jc w:val="right"/>
            </w:pPr>
            <w:r w:rsidRPr="00C973C7">
              <w:t>12%</w:t>
            </w:r>
          </w:p>
        </w:tc>
      </w:tr>
    </w:tbl>
    <w:p w14:paraId="236BA046" w14:textId="77777777" w:rsidR="00C46CB2" w:rsidRDefault="00C46CB2" w:rsidP="002303E4"/>
    <w:p w14:paraId="16A03C59" w14:textId="1A364709" w:rsidR="002E5F2B" w:rsidRPr="00C973C7" w:rsidRDefault="00720F0D" w:rsidP="002303E4">
      <w:r w:rsidRPr="00C973C7">
        <w:t xml:space="preserve">Biological theories of child development related to potential causes of autism were explored by Bernard Rimland in 1964 </w:t>
      </w:r>
      <w:r w:rsidRPr="00C973C7">
        <w:fldChar w:fldCharType="begin"/>
      </w:r>
      <w:r w:rsidR="00C46CB2">
        <w:instrText xml:space="preserve"> ADDIN ZOTERO_ITEM CSL_CITATION {"citationID":"0DcacRbY","properties":{"formattedCitation":"(24)","plainCitation":"(24)","noteIndex":0},"citationItems":[{"id":895,"uris":["http://zotero.org/users/local/2KLdJHRl/items/M577U586"],"itemData":{"id":895,"type":"book","event-place":"Englewood Cliffs","publisher":"NJ Prentice-Hall Inc.","publisher-place":"Englewood Cliffs","title":"Infantile autism: the syndrome and its implications for a neural theory of behavior","author":[{"family":"Rimland","given":"B"}],"issued":{"date-parts":[["1964"]]}}}],"schema":"https://github.com/citation-style-language/schema/raw/master/csl-citation.json"} </w:instrText>
      </w:r>
      <w:r w:rsidRPr="00C973C7">
        <w:fldChar w:fldCharType="separate"/>
      </w:r>
      <w:r w:rsidR="00C46CB2" w:rsidRPr="00C46CB2">
        <w:t>(24)</w:t>
      </w:r>
      <w:r w:rsidRPr="00C973C7">
        <w:fldChar w:fldCharType="end"/>
      </w:r>
      <w:r w:rsidRPr="00C973C7">
        <w:t xml:space="preserve">, however, the idea of poor parenting or how children are parented in general being a cause of autism has been entirely rejected. </w:t>
      </w:r>
      <w:r w:rsidRPr="00C973C7">
        <w:fldChar w:fldCharType="begin"/>
      </w:r>
      <w:r w:rsidR="00C46CB2">
        <w:instrText xml:space="preserve"> ADDIN ZOTERO_ITEM CSL_CITATION {"citationID":"jwah9FUb","properties":{"formattedCitation":"(25)","plainCitation":"(25)","noteIndex":0},"citationItems":[{"id":896,"uris":["http://zotero.org/users/local/2KLdJHRl/items/GVGZWZUN"],"itemData":{"id":896,"type":"article-journal","container-title":"Comprehensive Psychiatry","issue":"1","page":"21-29","title":"Parenting behavior and the development of children with autism spectrum disorder","volume":"90","author":[{"family":"Crowell","given":"J"},{"family":"Keluskar","given":"J"},{"family":"Gorecki","given":"A"}],"issued":{"date-parts":[["2019"]]}}}],"schema":"https://github.com/citation-style-language/schema/raw/master/csl-citation.json"} </w:instrText>
      </w:r>
      <w:r w:rsidRPr="00C973C7">
        <w:fldChar w:fldCharType="separate"/>
      </w:r>
      <w:r w:rsidR="00C46CB2" w:rsidRPr="00C46CB2">
        <w:t>(25)</w:t>
      </w:r>
      <w:r w:rsidRPr="00C973C7">
        <w:fldChar w:fldCharType="end"/>
      </w:r>
      <w:r w:rsidRPr="00C973C7">
        <w:t xml:space="preserve"> </w:t>
      </w:r>
      <w:r w:rsidR="008736E1">
        <w:t>Almost a third</w:t>
      </w:r>
      <w:r w:rsidR="002E5F2B" w:rsidRPr="00C973C7">
        <w:t xml:space="preserve"> </w:t>
      </w:r>
      <w:r w:rsidR="009C554E" w:rsidRPr="00C973C7">
        <w:t xml:space="preserve">of participants in Ireland </w:t>
      </w:r>
      <w:r w:rsidRPr="00C973C7">
        <w:t>believe</w:t>
      </w:r>
      <w:r w:rsidR="002E5F2B" w:rsidRPr="00C973C7">
        <w:t xml:space="preserve"> that parent/child relations</w:t>
      </w:r>
      <w:r w:rsidR="009C554E" w:rsidRPr="00C973C7">
        <w:t xml:space="preserve"> (29%)</w:t>
      </w:r>
      <w:r w:rsidR="002E5F2B" w:rsidRPr="00C973C7">
        <w:t xml:space="preserve"> were </w:t>
      </w:r>
      <w:r w:rsidR="005B2AA3" w:rsidRPr="00C973C7">
        <w:t>causes of autism</w:t>
      </w:r>
      <w:r w:rsidRPr="00C973C7">
        <w:t xml:space="preserve"> </w:t>
      </w:r>
      <w:r w:rsidRPr="00C973C7">
        <w:fldChar w:fldCharType="begin"/>
      </w:r>
      <w:r w:rsidR="00C46CB2">
        <w:instrText xml:space="preserve"> ADDIN ZOTERO_ITEM CSL_CITATION {"citationID":"xR6usrA8","properties":{"formattedCitation":"(7)","plainCitation":"(7)","noteIndex":0},"citationItems":[{"id":199,"uris":["http://zotero.org/users/local/2KLdJHRl/items/JSRI2W4T"],"itemData":{"id":199,"type":"chapter","abstract":"Levels of stigma toward autism have greatly reduced over the past two decades, particularly since the introduction of various anti-stigma and educational campaigns. However, stigma does remain negatively impacting the lives of people with autism, despite attempts to educate the public about the condition. One country in which this is apparent is Ireland, where, although various autism campaigns have been implemented, and there is evidence of improved attitudes and behavior toward individuals with autism, there still remains a lack of knowledge and understanding with regard to the condition. This chapter presents some novel findings regarding the knowledge, attitudes, and behavior of the Irish public toward autism. In an exploratory analysis, results demonstrate that whilst the Irish public professes an awareness of autism, a deep understanding of the condition is not present. There is also confusion regarding factors that contribute to autism. Reassuringly, there is little evidence of discrimination toward autistic individuals, but there are elements of prejudice that still exist. Details of these findings are outlined and discussed.","container-title":"Autism Spectrum Disorders - Recent Advances and New Perspectives","ISBN":"978-1-83768-342-0","language":"en","license":"https://creativecommons.org/licenses/by/3.0/legalcode","note":"DOI: 10.5772/intechopen.108670","publisher":"IntechOpen","source":"DOI.org (Crossref)","title":"Stigma: An Investigative Analysis of the Irish Public’s Knowledge and Perception of Autism","title-short":"Stigma","URL":"https://www.intechopen.com/chapters/84776","editor":[{"family":"Carotenuto","given":"Marco"}],"author":[{"family":"Hargreaves","given":"April"},{"family":"Mothersill","given":"David"},{"family":"Loughnane","given":"Gerard"}],"accessed":{"date-parts":[["2024",9,23]]},"issued":{"date-parts":[["2023",4,26]]}}}],"schema":"https://github.com/citation-style-language/schema/raw/master/csl-citation.json"} </w:instrText>
      </w:r>
      <w:r w:rsidRPr="00C973C7">
        <w:fldChar w:fldCharType="separate"/>
      </w:r>
      <w:r w:rsidR="00C46CB2" w:rsidRPr="00C46CB2">
        <w:t>(7)</w:t>
      </w:r>
      <w:r w:rsidRPr="00C973C7">
        <w:fldChar w:fldCharType="end"/>
      </w:r>
      <w:r w:rsidR="008736E1">
        <w:t>. This figure was</w:t>
      </w:r>
      <w:r w:rsidR="009C554E" w:rsidRPr="00C973C7">
        <w:t xml:space="preserve"> much higher compared to Denmark (4.1%), Australia (3%), and the US (22%) </w:t>
      </w:r>
      <w:r w:rsidR="008736E1">
        <w:t>but</w:t>
      </w:r>
      <w:r w:rsidR="008736E1" w:rsidRPr="00C973C7">
        <w:t xml:space="preserve"> </w:t>
      </w:r>
      <w:r w:rsidR="009C554E" w:rsidRPr="00C973C7">
        <w:t xml:space="preserve">lower than South Korea (40.3%). </w:t>
      </w:r>
    </w:p>
    <w:p w14:paraId="3F7283BE" w14:textId="77777777" w:rsidR="002303E4" w:rsidRPr="00C973C7" w:rsidRDefault="002303E4" w:rsidP="002303E4">
      <w:pPr>
        <w:pStyle w:val="H4Heading4NDA"/>
      </w:pPr>
      <w:bookmarkStart w:id="81" w:name="_Toc184801275"/>
      <w:r w:rsidRPr="00C973C7">
        <w:t>Vaccinations</w:t>
      </w:r>
      <w:bookmarkEnd w:id="81"/>
    </w:p>
    <w:p w14:paraId="2734DEB3" w14:textId="2622BFE7" w:rsidR="002303E4" w:rsidRPr="00C973C7" w:rsidRDefault="006F2521" w:rsidP="002303E4">
      <w:r w:rsidRPr="00C973C7">
        <w:t>Although vaccination was not included in the list of contributory factors in the study by Hargreaves</w:t>
      </w:r>
      <w:r w:rsidR="00C63922" w:rsidRPr="00C973C7">
        <w:t xml:space="preserve"> et al </w:t>
      </w:r>
      <w:r w:rsidR="00C63922" w:rsidRPr="00C973C7">
        <w:fldChar w:fldCharType="begin"/>
      </w:r>
      <w:r w:rsidR="00C46CB2">
        <w:instrText xml:space="preserve"> ADDIN ZOTERO_ITEM CSL_CITATION {"citationID":"JpetrsRa","properties":{"formattedCitation":"(7)","plainCitation":"(7)","noteIndex":0},"citationItems":[{"id":199,"uris":["http://zotero.org/users/local/2KLdJHRl/items/JSRI2W4T"],"itemData":{"id":199,"type":"chapter","abstract":"Levels of stigma toward autism have greatly reduced over the past two decades, particularly since the introduction of various anti-stigma and educational campaigns. However, stigma does remain negatively impacting the lives of people with autism, despite attempts to educate the public about the condition. One country in which this is apparent is Ireland, where, although various autism campaigns have been implemented, and there is evidence of improved attitudes and behavior toward individuals with autism, there still remains a lack of knowledge and understanding with regard to the condition. This chapter presents some novel findings regarding the knowledge, attitudes, and behavior of the Irish public toward autism. In an exploratory analysis, results demonstrate that whilst the Irish public professes an awareness of autism, a deep understanding of the condition is not present. There is also confusion regarding factors that contribute to autism. Reassuringly, there is little evidence of discrimination toward autistic individuals, but there are elements of prejudice that still exist. Details of these findings are outlined and discussed.","container-title":"Autism Spectrum Disorders - Recent Advances and New Perspectives","ISBN":"978-1-83768-342-0","language":"en","license":"https://creativecommons.org/licenses/by/3.0/legalcode","note":"DOI: 10.5772/intechopen.108670","publisher":"IntechOpen","source":"DOI.org (Crossref)","title":"Stigma: An Investigative Analysis of the Irish Public’s Knowledge and Perception of Autism","title-short":"Stigma","URL":"https://www.intechopen.com/chapters/84776","editor":[{"family":"Carotenuto","given":"Marco"}],"author":[{"family":"Hargreaves","given":"April"},{"family":"Mothersill","given":"David"},{"family":"Loughnane","given":"Gerard"}],"accessed":{"date-parts":[["2024",9,23]]},"issued":{"date-parts":[["2023",4,26]]}}}],"schema":"https://github.com/citation-style-language/schema/raw/master/csl-citation.json"} </w:instrText>
      </w:r>
      <w:r w:rsidR="00C63922" w:rsidRPr="00C973C7">
        <w:fldChar w:fldCharType="separate"/>
      </w:r>
      <w:r w:rsidR="00C46CB2" w:rsidRPr="00C46CB2">
        <w:t>(7)</w:t>
      </w:r>
      <w:r w:rsidR="00C63922" w:rsidRPr="00C973C7">
        <w:fldChar w:fldCharType="end"/>
      </w:r>
      <w:r w:rsidR="00C63922" w:rsidRPr="00C973C7">
        <w:t>,</w:t>
      </w:r>
      <w:r w:rsidRPr="00C973C7">
        <w:t xml:space="preserve"> there is a belief that some people may associate vaccination with autism. </w:t>
      </w:r>
      <w:r w:rsidR="002303E4" w:rsidRPr="00C973C7">
        <w:t>According to a 2023 study by the Health Protection Surveillance Centre (HPSC)</w:t>
      </w:r>
      <w:r w:rsidR="008736E1">
        <w:t xml:space="preserve"> in Ireland</w:t>
      </w:r>
      <w:r w:rsidR="002303E4" w:rsidRPr="00C973C7">
        <w:t>, vaccination hesitancy in Ireland may still be influenced by Andrew Wakefield’s discredited research</w:t>
      </w:r>
      <w:r w:rsidR="008736E1">
        <w:t xml:space="preserve"> linking autism to vaccination. The report stated</w:t>
      </w:r>
    </w:p>
    <w:p w14:paraId="3250483A" w14:textId="0057878B" w:rsidR="002303E4" w:rsidRPr="00C973C7" w:rsidRDefault="002303E4" w:rsidP="002303E4">
      <w:pPr>
        <w:pStyle w:val="BlockQuoteNDA"/>
      </w:pPr>
      <w:r w:rsidRPr="00C973C7">
        <w:t>“The discredited research in the late 1990’s that linked the measles vaccine and Autism Spectrum Disorder may have resulted in widespread vaccination hesitancy affecting vaccination uptake similar to the UK experience, or this may be an effect of inward migration of unvaccinated people to Ireland.”</w:t>
      </w:r>
      <w:r w:rsidRPr="00C973C7">
        <w:fldChar w:fldCharType="begin"/>
      </w:r>
      <w:r w:rsidR="00C46CB2">
        <w:instrText xml:space="preserve"> ADDIN ZOTERO_ITEM CSL_CITATION {"citationID":"rs2O3RCd","properties":{"formattedCitation":"(26)","plainCitation":"(26)","noteIndex":0},"citationItems":[{"id":830,"uris":["http://zotero.org/users/local/2KLdJHRl/items/Z3X5GGUJ"],"itemData":{"id":830,"type":"report","publisher":"HSE","title":"Prevalence of measles IgG antibodies in adults aged 18-34 years in Ireland","author":[{"family":"Seroepidemiology Unit, National Serosurveillance Programme, Health Protection Surveillance Centre","given":""}],"issued":{"date-parts":[["2023",5]]}}}],"schema":"https://github.com/citation-style-language/schema/raw/master/csl-citation.json"} </w:instrText>
      </w:r>
      <w:r w:rsidRPr="00C973C7">
        <w:fldChar w:fldCharType="separate"/>
      </w:r>
      <w:r w:rsidR="00C46CB2" w:rsidRPr="00C46CB2">
        <w:t>(26)</w:t>
      </w:r>
      <w:r w:rsidRPr="00C973C7">
        <w:fldChar w:fldCharType="end"/>
      </w:r>
      <w:r w:rsidRPr="00C973C7">
        <w:t xml:space="preserve">(p.15) </w:t>
      </w:r>
    </w:p>
    <w:p w14:paraId="4CEFB2AF" w14:textId="052333B6" w:rsidR="002303E4" w:rsidRPr="00C973C7" w:rsidRDefault="002303E4" w:rsidP="002303E4">
      <w:r w:rsidRPr="00C973C7">
        <w:t>Dr Ruth Ceannt</w:t>
      </w:r>
      <w:r w:rsidR="0016429F">
        <w:t xml:space="preserve">, </w:t>
      </w:r>
      <w:r w:rsidR="0016429F" w:rsidRPr="0016429F">
        <w:t>Specialist Registrar in Public Health Medicine</w:t>
      </w:r>
      <w:r w:rsidR="0016429F">
        <w:t xml:space="preserve">, </w:t>
      </w:r>
      <w:r w:rsidRPr="00C973C7">
        <w:t xml:space="preserve">discussed how vaccination hesitancy is difficult to quantify because it is not routinely measured. </w:t>
      </w:r>
      <w:r w:rsidRPr="00C973C7">
        <w:fldChar w:fldCharType="begin"/>
      </w:r>
      <w:r w:rsidR="00C46CB2">
        <w:instrText xml:space="preserve"> ADDIN ZOTERO_ITEM CSL_CITATION {"citationID":"yBqItEYB","properties":{"formattedCitation":"(27)","plainCitation":"(27)","noteIndex":0},"citationItems":[{"id":831,"uris":["http://zotero.org/users/local/2KLdJHRl/items/XRDHPDTB"],"itemData":{"id":831,"type":"speech","event-place":"HSE","event-title":"NIO Lunch and Learn Series","publisher-place":"HSE","title":"Vaccine Hesitancy","URL":"https://www.hse.ie/eng/health/immunisation/hcpinfo/conference/nio-lunch-and-learn-vaccine-hesitancy.pdf","author":[{"family":"Ceannt","given":"Ruth"}],"issued":{"date-parts":[["2023",4]]}}}],"schema":"https://github.com/citation-style-language/schema/raw/master/csl-citation.json"} </w:instrText>
      </w:r>
      <w:r w:rsidRPr="00C973C7">
        <w:fldChar w:fldCharType="separate"/>
      </w:r>
      <w:r w:rsidR="00C46CB2" w:rsidRPr="00C46CB2">
        <w:t>(27)</w:t>
      </w:r>
      <w:r w:rsidRPr="00C973C7">
        <w:fldChar w:fldCharType="end"/>
      </w:r>
      <w:r w:rsidRPr="00C973C7">
        <w:t xml:space="preserve"> She identified contributing factors such as declining trust in experts, the influence of the internet and social media, political polarisation, and “bad science”, specifically the debunked link between MMR and autism, as key drivers. She highlighted the lasting impact these </w:t>
      </w:r>
      <w:r w:rsidRPr="00C973C7">
        <w:lastRenderedPageBreak/>
        <w:t xml:space="preserve">factors have on misinformation as influencers of public attitudes </w:t>
      </w:r>
      <w:r w:rsidRPr="00C973C7">
        <w:fldChar w:fldCharType="begin"/>
      </w:r>
      <w:r w:rsidR="00C46CB2">
        <w:instrText xml:space="preserve"> ADDIN ZOTERO_ITEM CSL_CITATION {"citationID":"tkLKPTiP","properties":{"formattedCitation":"(27)","plainCitation":"(27)","noteIndex":0},"citationItems":[{"id":831,"uris":["http://zotero.org/users/local/2KLdJHRl/items/XRDHPDTB"],"itemData":{"id":831,"type":"speech","event-place":"HSE","event-title":"NIO Lunch and Learn Series","publisher-place":"HSE","title":"Vaccine Hesitancy","URL":"https://www.hse.ie/eng/health/immunisation/hcpinfo/conference/nio-lunch-and-learn-vaccine-hesitancy.pdf","author":[{"family":"Ceannt","given":"Ruth"}],"issued":{"date-parts":[["2023",4]]}}}],"schema":"https://github.com/citation-style-language/schema/raw/master/csl-citation.json"} </w:instrText>
      </w:r>
      <w:r w:rsidRPr="00C973C7">
        <w:fldChar w:fldCharType="separate"/>
      </w:r>
      <w:r w:rsidR="00C46CB2" w:rsidRPr="00C46CB2">
        <w:t>(27)</w:t>
      </w:r>
      <w:r w:rsidRPr="00C973C7">
        <w:fldChar w:fldCharType="end"/>
      </w:r>
      <w:r w:rsidRPr="00C973C7">
        <w:t xml:space="preserve">(p.11). </w:t>
      </w:r>
      <w:r w:rsidR="0016429F">
        <w:t>Recent surveys found that</w:t>
      </w:r>
      <w:r w:rsidR="0016429F" w:rsidRPr="00C973C7">
        <w:t xml:space="preserve"> one fifth of the population in Australia </w:t>
      </w:r>
      <w:r w:rsidR="0016429F" w:rsidRPr="00C973C7">
        <w:fldChar w:fldCharType="begin"/>
      </w:r>
      <w:r w:rsidR="00C46CB2">
        <w:instrText xml:space="preserve"> ADDIN ZOTERO_ITEM CSL_CITATION {"citationID":"4pMymPvn","properties":{"formattedCitation":"(18)","plainCitation":"(18)","noteIndex":0},"citationItems":[{"id":553,"uris":["http://zotero.org/users/local/2KLdJHRl/items/NLC7F5LN"],"itemData":{"id":553,"type":"article-journal","abstract":"This paper presents two studies that explored community attitudes to autism in Australia; and autistic people and their families’ perspectives of community attitudes. In Study One 2424 (primarily non-autistic) people completed a survey on autism-related knowledge and attitudes; identifying a number of misperceptions and knowledge gaps in the general community. In Study Two 1353 people (primarily parents and carers of autistic people) completed a survey on autism-related experiences; identifying that the community’s awareness of autism does not appear to extend to understanding how to support autistic people. There is a need for more research which integrates the perspectives of both autistic people and the broader community; and the development of communication and education interventions, with rather than about autistic people.","container-title":"Journal of Autism and Developmental Disorders","DOI":"10.1007/s10803-020-04819-3","ISSN":"0162-3257, 1573-3432","issue":"10","journalAbbreviation":"J Autism Dev Disord","language":"en","page":"3677-3689","source":"DOI.org (Crossref)","title":"Autism in Australia: Community Knowledge and Autistic People’s Experiences","title-short":"Autism in Australia","volume":"51","author":[{"family":"Jones","given":"Sandra C."},{"family":"Akram","given":"Muhammad"},{"family":"Gordon","given":"Chloe S."},{"family":"Murphy","given":"Nicole"},{"family":"Sharkie","given":"Fiona"}],"issued":{"date-parts":[["2021",10]]}}}],"schema":"https://github.com/citation-style-language/schema/raw/master/csl-citation.json"} </w:instrText>
      </w:r>
      <w:r w:rsidR="0016429F" w:rsidRPr="00C973C7">
        <w:fldChar w:fldCharType="separate"/>
      </w:r>
      <w:r w:rsidR="00C46CB2" w:rsidRPr="00C46CB2">
        <w:t>(18)</w:t>
      </w:r>
      <w:r w:rsidR="0016429F" w:rsidRPr="00C973C7">
        <w:fldChar w:fldCharType="end"/>
      </w:r>
      <w:r w:rsidR="0016429F" w:rsidRPr="00C973C7">
        <w:t xml:space="preserve">, 32% in Turkey </w:t>
      </w:r>
      <w:r w:rsidR="0016429F" w:rsidRPr="00C973C7">
        <w:fldChar w:fldCharType="begin"/>
      </w:r>
      <w:r w:rsidR="00C46CB2">
        <w:instrText xml:space="preserve"> ADDIN ZOTERO_ITEM CSL_CITATION {"citationID":"w9xsEfjI","properties":{"formattedCitation":"(20)","plainCitation":"(20)","noteIndex":0},"citationItems":[{"id":284,"uris":["http://zotero.org/users/local/2KLdJHRl/items/DBTWVHVC"],"itemData":{"id":284,"type":"article-journal","abstract":"A few studies have investigated what general public know about autism in international literature and there is no study conducted for this purpose in Turkey. This study examined autism knowledge of the general public in Turkey using a street survey. A total of 874 individuals participated in the study across ﬁve cities. Overall, ﬁndings showed that participants had low levels of knowledge about autism. However, participants who had family members with autism had a signiﬁcantly higher level of knowledge than those who did not have family members with autism. With respect to demographics, participants who were male, student and those who had a college or graduate degree had higher level of autism knowledge. Results call for continued eﬀorts to raise autism awareness, especially targeting individuals who do not have family members or relatives with autism. Implications for future research and practice are discussed.","container-title":"International Journal of Disability, Development and Education","DOI":"10.1080/1034912X.2020.1719047","ISSN":"1034-912X, 1465-346X","issue":"2","journalAbbreviation":"International Journal of Disability, Development and Education","language":"en","page":"565-577","source":"DOI.org (Crossref)","title":"Knowledge of Autism Spectrum Disorder among the General Population in Turkey: Implications for Public Training and Education","title-short":"Knowledge of Autism Spectrum Disorder among the General Population in Turkey","volume":"69","author":[{"family":"Rakap","given":"Salih"},{"family":"Balikci","given":"Serife"},{"family":"Kalkan","given":"Sinan"},{"family":"Aydin","given":"Burak"}],"issued":{"date-parts":[["2022",3,4]]}}}],"schema":"https://github.com/citation-style-language/schema/raw/master/csl-citation.json"} </w:instrText>
      </w:r>
      <w:r w:rsidR="0016429F" w:rsidRPr="00C973C7">
        <w:fldChar w:fldCharType="separate"/>
      </w:r>
      <w:r w:rsidR="00C46CB2" w:rsidRPr="00C46CB2">
        <w:t>(20)</w:t>
      </w:r>
      <w:r w:rsidR="0016429F" w:rsidRPr="00C973C7">
        <w:fldChar w:fldCharType="end"/>
      </w:r>
      <w:r w:rsidR="0016429F" w:rsidRPr="00C973C7">
        <w:t xml:space="preserve">, and between 20-30% in the US </w:t>
      </w:r>
      <w:r w:rsidR="0016429F" w:rsidRPr="00C973C7">
        <w:fldChar w:fldCharType="begin"/>
      </w:r>
      <w:r w:rsidR="00C46CB2">
        <w:instrText xml:space="preserve"> ADDIN ZOTERO_ITEM CSL_CITATION {"citationID":"TXwhcpX8","properties":{"formattedCitation":"(22,23,28)","plainCitation":"(22,23,28)","noteIndex":0},"citationItems":[{"id":329,"uris":["http://zotero.org/users/local/2KLdJHRl/items/9MZW3JG3"],"itemData":{"id":329,"type":"article-journal","abstract":"A preliminary assessment of public perceptions about autism spectrum disorder (ASD) was conducted across the United States using Mechanical Turk, an online recruitment tool for collecting data anonymously. Participants completed a survey about their beliefs regarding causes, treatments, and general views of ASD. For example, when asked what causes ASD, most participants reported hereditary and neurological factors. Exploratory Factor Analyses (EFAs) revealed two separate two-factor subscales for causes and general views about ASD. Findings revealed ethnic diﬀerences in participants’ beliefs about Psychosocial Causes, Symptom Regulation Perceptions, and Common Beliefs. Participants that were diagnosed with or had a family member with ASD were more likely to attribute ASD to External Causes than those without those connections to ASD. Implications for policy and practice discuss how study ﬁndings might support the development of targeted ASD public awareness campaigns.","container-title":"Research in Autism Spectrum Disorders","DOI":"10.1016/j.rasd.2019.101472","ISSN":"17509467","journalAbbreviation":"Research in Autism Spectrum Disorders","language":"en","page":"101472","source":"DOI.org (Crossref)","title":"Short report: Perceptions of causes and common beliefs of autism spectrum disorder in the U.S","title-short":"Short report","volume":"70","author":[{"family":"Castillo","given":"Anabel"},{"family":"Cohen","given":"Shana R."},{"family":"Miguel","given":"Jessica"},{"family":"Warstadt","given":"Melissa F"}],"issued":{"date-parts":[["2020",2]]}}},{"id":621,"uris":["http://zotero.org/users/local/2KLdJHRl/items/T65XLY2Z"],"itemData":{"id":621,"type":"document","publisher":"YouGov","title":"YouGov Survey: Autism","author":[{"family":"YouGov","given":""}],"issued":{"date-parts":[["2023"]]}}},{"id":245,"uris":["http://zotero.org/users/local/2KLdJHRl/items/K5GJBKNE"],"itemData":{"id":245,"type":"article-journal","abstract":"Background: The increasing prevalence of autism warrants increased knowledge for laypersons who engage with autistic individuals . However, limited research has been conducted on the general population’s knowledge of autism.\nMethod: The present study describes the current level of autism knowledge among a general population sample in the United States (N = 318) using the Autism Spectrum Knowledge Scale, General Population version (ASKSG; McClain et al., 2019).\nResults: Participants in our study were more knowledgeable about the symptoms and behaviors associated with autism than the etiology, prevalence, and assessment procedures.\nConclusions: The lack of knowledge in the general population surrounding autism necessitates further efforts to increase public awareness.","container-title":"Research in Autism Spectrum Disorders","DOI":"10.1016/j.rasd.2021.101886","ISSN":"17509467","journalAbbreviation":"Research in Autism Spectrum Disorders","language":"en","page":"101886","source":"DOI.org (Crossref)","title":"Current state of autism knowledge in the general population of the United States","volume":"90","author":[{"family":"Golson","given":"Megan E."},{"family":"Benallie","given":"Kandice J."},{"family":"Benney","given":"Chandler M."},{"family":"Schwartz","given":"Sarah E."},{"family":"McClain","given":"Maryellen Brunson"},{"family":"Harris","given":"Bryn"}],"issued":{"date-parts":[["2022",2]]}}}],"schema":"https://github.com/citation-style-language/schema/raw/master/csl-citation.json"} </w:instrText>
      </w:r>
      <w:r w:rsidR="0016429F" w:rsidRPr="00C973C7">
        <w:fldChar w:fldCharType="separate"/>
      </w:r>
      <w:r w:rsidR="00C46CB2" w:rsidRPr="00C46CB2">
        <w:t>(22,23,28)</w:t>
      </w:r>
      <w:r w:rsidR="0016429F" w:rsidRPr="00C973C7">
        <w:fldChar w:fldCharType="end"/>
      </w:r>
      <w:r w:rsidR="00CF6141">
        <w:t xml:space="preserve"> believe that autism is caused by vaccinations.</w:t>
      </w:r>
    </w:p>
    <w:p w14:paraId="44429158" w14:textId="4AC168DA" w:rsidR="00870B15" w:rsidRPr="00C973C7" w:rsidRDefault="002E5F2B" w:rsidP="002303E4">
      <w:r w:rsidRPr="00C973C7">
        <w:t xml:space="preserve">Recent MMR vaccination catch up campaigns </w:t>
      </w:r>
      <w:r w:rsidR="006F2521" w:rsidRPr="00C973C7">
        <w:t xml:space="preserve">in Ireland </w:t>
      </w:r>
      <w:r w:rsidR="006F2521" w:rsidRPr="00C973C7">
        <w:fldChar w:fldCharType="begin"/>
      </w:r>
      <w:r w:rsidR="00C46CB2">
        <w:instrText xml:space="preserve"> ADDIN ZOTERO_ITEM CSL_CITATION {"citationID":"MWVwDPjH","properties":{"formattedCitation":"(29)","plainCitation":"(29)","noteIndex":0},"citationItems":[{"id":927,"uris":["http://zotero.org/users/local/2KLdJHRl/items/5PIFA7NM"],"itemData":{"id":927,"type":"report","event-place":"Online","publisher":"Health Service Executive","publisher-place":"Online","title":"MMR catch-up programme for General Practice","URL":"https://www.hse.ie/eng/about/who/gmscontracts/vaccination-primary-care-contractors-programme/mmr-catch-up-programme-for-general-practice/","author":[{"family":"Health Service Executve (HSE)","given":""}],"accessed":{"date-parts":[["2025",4,23]]},"issued":{"date-parts":[["2024"]]}}}],"schema":"https://github.com/citation-style-language/schema/raw/master/csl-citation.json"} </w:instrText>
      </w:r>
      <w:r w:rsidR="006F2521" w:rsidRPr="00C973C7">
        <w:fldChar w:fldCharType="separate"/>
      </w:r>
      <w:r w:rsidR="00C46CB2" w:rsidRPr="00C46CB2">
        <w:t>(29)</w:t>
      </w:r>
      <w:r w:rsidR="006F2521" w:rsidRPr="00C973C7">
        <w:fldChar w:fldCharType="end"/>
      </w:r>
      <w:r w:rsidR="00C65B4D" w:rsidRPr="00C973C7">
        <w:t xml:space="preserve"> </w:t>
      </w:r>
      <w:r w:rsidR="006F2521" w:rsidRPr="00C973C7">
        <w:t xml:space="preserve">and the UK </w:t>
      </w:r>
      <w:r w:rsidR="006F2521" w:rsidRPr="00C973C7">
        <w:fldChar w:fldCharType="begin"/>
      </w:r>
      <w:r w:rsidR="00C46CB2">
        <w:instrText xml:space="preserve"> ADDIN ZOTERO_ITEM CSL_CITATION {"citationID":"arBJpHTo","properties":{"formattedCitation":"(30)","plainCitation":"(30)","noteIndex":0},"citationItems":[{"id":832,"uris":["http://zotero.org/users/local/2KLdJHRl/items/5WVWRBK5"],"itemData":{"id":832,"type":"article-newspaper","container-title":"Online","title":"Tens of thousands of extra measles, mumps and rubella (MMR) vaccinations administered in England","URL":"https://www.southwestlondon.icb.nhs.uk/news/tens-of-thousands-of-extra-measles-mumps-and-rubella-mmr-vaccinations-administered-in-england/#:~:text=Between%201%20January%20and%2024,doses%20and%20171%2C635%20second%20doses.","author":[{"family":"NHS South West London","given":""}],"issued":{"date-parts":[["2024"]]}}}],"schema":"https://github.com/citation-style-language/schema/raw/master/csl-citation.json"} </w:instrText>
      </w:r>
      <w:r w:rsidR="006F2521" w:rsidRPr="00C973C7">
        <w:fldChar w:fldCharType="separate"/>
      </w:r>
      <w:r w:rsidR="00C46CB2" w:rsidRPr="00C46CB2">
        <w:t>(30)</w:t>
      </w:r>
      <w:r w:rsidR="006F2521" w:rsidRPr="00C973C7">
        <w:fldChar w:fldCharType="end"/>
      </w:r>
      <w:r w:rsidR="006F2521" w:rsidRPr="00C973C7">
        <w:t xml:space="preserve"> </w:t>
      </w:r>
      <w:r w:rsidR="002303E4" w:rsidRPr="00C973C7">
        <w:t>highlight the continued need to address vaccine hesitancy</w:t>
      </w:r>
      <w:r w:rsidR="009E58B6">
        <w:t xml:space="preserve">. </w:t>
      </w:r>
      <w:r w:rsidR="00C65B4D" w:rsidRPr="00C973C7">
        <w:t>N</w:t>
      </w:r>
      <w:r w:rsidR="002303E4" w:rsidRPr="00C973C7">
        <w:t xml:space="preserve">ational health organisations like the HSE and NHS continue to provide research and FAQs specifically confirming that vaccines do not cause autism. </w:t>
      </w:r>
    </w:p>
    <w:p w14:paraId="78E71850" w14:textId="61CE3E24" w:rsidR="00881BB4" w:rsidRPr="00C973C7" w:rsidRDefault="004D62A6" w:rsidP="002303E4">
      <w:pPr>
        <w:pStyle w:val="H3Heading3NDA"/>
      </w:pPr>
      <w:bookmarkStart w:id="82" w:name="_Toc197099919"/>
      <w:bookmarkStart w:id="83" w:name="_Toc196388889"/>
      <w:bookmarkStart w:id="84" w:name="_Toc196750410"/>
      <w:bookmarkStart w:id="85" w:name="_Toc196385632"/>
      <w:r w:rsidRPr="00C973C7">
        <w:t>Specific</w:t>
      </w:r>
      <w:r w:rsidR="00CB7DCC" w:rsidRPr="00C973C7">
        <w:t xml:space="preserve"> diagnostic traits</w:t>
      </w:r>
      <w:bookmarkEnd w:id="82"/>
      <w:bookmarkEnd w:id="83"/>
      <w:bookmarkEnd w:id="84"/>
    </w:p>
    <w:p w14:paraId="5DCFA016" w14:textId="68C66512" w:rsidR="00A71DEB" w:rsidRPr="00C973C7" w:rsidRDefault="00881BB4" w:rsidP="009244AD">
      <w:pPr>
        <w:pStyle w:val="H4Heading4NDA"/>
      </w:pPr>
      <w:r w:rsidRPr="00C973C7">
        <w:t>C</w:t>
      </w:r>
      <w:r w:rsidR="00CB7DCC" w:rsidRPr="00C973C7">
        <w:t>ommunication</w:t>
      </w:r>
      <w:r w:rsidR="00E445D8" w:rsidRPr="00C973C7">
        <w:t xml:space="preserve"> and social difficulties</w:t>
      </w:r>
      <w:bookmarkEnd w:id="85"/>
    </w:p>
    <w:p w14:paraId="20492822" w14:textId="588470F1" w:rsidR="00E94F38" w:rsidRDefault="00E94F38" w:rsidP="003C20F6">
      <w:r w:rsidRPr="00C973C7">
        <w:t xml:space="preserve">In </w:t>
      </w:r>
      <w:proofErr w:type="spellStart"/>
      <w:r w:rsidRPr="00C973C7">
        <w:t>AsIAm’s</w:t>
      </w:r>
      <w:proofErr w:type="spellEnd"/>
      <w:r w:rsidRPr="00C973C7">
        <w:t xml:space="preserve"> Same Chance Report 2024</w:t>
      </w:r>
      <w:r w:rsidR="00153E44">
        <w:t xml:space="preserve"> and 2025</w:t>
      </w:r>
      <w:r w:rsidRPr="00C973C7">
        <w:t xml:space="preserve">, </w:t>
      </w:r>
      <w:r>
        <w:t xml:space="preserve">a representative sample of </w:t>
      </w:r>
      <w:r w:rsidRPr="00C973C7">
        <w:t xml:space="preserve">1,000 participants from the Irish general public were given a list of characteristics </w:t>
      </w:r>
      <w:r w:rsidR="00C92F23">
        <w:t>that</w:t>
      </w:r>
      <w:r w:rsidRPr="00C973C7">
        <w:t xml:space="preserve"> </w:t>
      </w:r>
      <w:proofErr w:type="gramStart"/>
      <w:r w:rsidRPr="00C973C7">
        <w:t>asked</w:t>
      </w:r>
      <w:proofErr w:type="gramEnd"/>
      <w:r w:rsidR="00153E44" w:rsidRPr="00153E44">
        <w:t xml:space="preserve"> </w:t>
      </w:r>
      <w:r w:rsidR="00153E44" w:rsidRPr="00C973C7">
        <w:t>“Which of the following characteristics, if any, would you associate with autism?” “Not making eye contact”</w:t>
      </w:r>
      <w:r w:rsidR="00153E44">
        <w:t xml:space="preserve"> was selected by 68% of respondents </w:t>
      </w:r>
      <w:r w:rsidR="00153E44">
        <w:fldChar w:fldCharType="begin"/>
      </w:r>
      <w:r w:rsidR="00153E44">
        <w:instrText xml:space="preserve"> ADDIN ZOTERO_ITEM CSL_CITATION {"citationID":"aikjkb1mq","properties":{"formattedCitation":"(4)","plainCitation":"(4)","noteIndex":0},"citationItems":[{"id":953,"uris":["http://zotero.org/users/local/2KLdJHRl/items/GC2RC8AG"],"itemData":{"id":953,"type":"report","event-place":"Dublin","publisher":"AsIAm","publisher-place":"Dublin","title":"Same Chance Report","author":[{"family":"AsIAm","given":""}],"issued":{"date-parts":[["2025"]]}}}],"schema":"https://github.com/citation-style-language/schema/raw/master/csl-citation.json"} </w:instrText>
      </w:r>
      <w:r w:rsidR="00153E44">
        <w:fldChar w:fldCharType="separate"/>
      </w:r>
      <w:r w:rsidR="00153E44" w:rsidRPr="00837599">
        <w:rPr>
          <w:rFonts w:cs="Times New Roman"/>
          <w:kern w:val="0"/>
        </w:rPr>
        <w:t>(4)</w:t>
      </w:r>
      <w:r w:rsidR="00153E44">
        <w:fldChar w:fldCharType="end"/>
      </w:r>
      <w:r w:rsidR="00153E44">
        <w:t xml:space="preserve">, </w:t>
      </w:r>
      <w:r w:rsidR="00153E44" w:rsidRPr="00C973C7">
        <w:t>“No or little verbal communication”</w:t>
      </w:r>
      <w:r w:rsidR="00153E44">
        <w:t xml:space="preserve"> by 56%</w:t>
      </w:r>
      <w:r w:rsidR="00837599">
        <w:t xml:space="preserve"> </w:t>
      </w:r>
      <w:r w:rsidR="00837599">
        <w:fldChar w:fldCharType="begin"/>
      </w:r>
      <w:r w:rsidR="00455EE8">
        <w:instrText xml:space="preserve"> ADDIN ZOTERO_ITEM CSL_CITATION {"citationID":"qACp8jsr","properties":{"formattedCitation":"(4)","plainCitation":"(4)","noteIndex":0},"citationItems":[{"id":953,"uris":["http://zotero.org/users/local/2KLdJHRl/items/GC2RC8AG"],"itemData":{"id":953,"type":"report","event-place":"Dublin","publisher":"AsIAm","publisher-place":"Dublin","title":"Same Chance Report","author":[{"family":"AsIAm","given":""}],"issued":{"date-parts":[["2025"]]}}}],"schema":"https://github.com/citation-style-language/schema/raw/master/csl-citation.json"} </w:instrText>
      </w:r>
      <w:r w:rsidR="00837599">
        <w:fldChar w:fldCharType="separate"/>
      </w:r>
      <w:r w:rsidR="00837599" w:rsidRPr="00837599">
        <w:rPr>
          <w:rFonts w:cs="Times New Roman"/>
          <w:kern w:val="0"/>
        </w:rPr>
        <w:t>(4)</w:t>
      </w:r>
      <w:r w:rsidR="00837599">
        <w:fldChar w:fldCharType="end"/>
      </w:r>
      <w:r w:rsidR="00153E44">
        <w:t xml:space="preserve"> and</w:t>
      </w:r>
      <w:r w:rsidR="00837599">
        <w:t xml:space="preserve"> ‘No empathy’ was selected by 30%. </w:t>
      </w:r>
      <w:r w:rsidR="00837599">
        <w:fldChar w:fldCharType="begin"/>
      </w:r>
      <w:r w:rsidR="00837599">
        <w:instrText xml:space="preserve"> ADDIN ZOTERO_ITEM CSL_CITATION {"citationID":"a24b0vk9ohg","properties":{"formattedCitation":"(6)","plainCitation":"(6)","noteIndex":0},"citationItems":[{"id":619,"uris":["http://zotero.org/users/local/2KLdJHRl/items/V6LY3V7K"],"itemData":{"id":619,"type":"document","publisher":"AsIAm","title":"Same Chance Report","author":[{"family":"AsIAm","given":""}],"issued":{"date-parts":[["2024"]]}}}],"schema":"https://github.com/citation-style-language/schema/raw/master/csl-citation.json"} </w:instrText>
      </w:r>
      <w:r w:rsidR="00837599">
        <w:fldChar w:fldCharType="separate"/>
      </w:r>
      <w:r w:rsidR="00837599" w:rsidRPr="00837599">
        <w:rPr>
          <w:rFonts w:cs="Times New Roman"/>
          <w:kern w:val="0"/>
        </w:rPr>
        <w:t>(6)</w:t>
      </w:r>
      <w:r w:rsidR="00837599">
        <w:fldChar w:fldCharType="end"/>
      </w:r>
    </w:p>
    <w:p w14:paraId="2602BA59" w14:textId="5A8380D9" w:rsidR="00837599" w:rsidRDefault="00837599" w:rsidP="003C20F6">
      <w:r>
        <w:t>These characteristics are included in ICD-</w:t>
      </w:r>
      <w:proofErr w:type="gramStart"/>
      <w:r>
        <w:t>11</w:t>
      </w:r>
      <w:proofErr w:type="gramEnd"/>
      <w:r>
        <w:t xml:space="preserve"> but they are not always present in all autistic people. </w:t>
      </w:r>
      <w:r w:rsidRPr="00C973C7">
        <w:t xml:space="preserve">but can also be interpreted by some as meaning autistic people in general engage in little to no communication which </w:t>
      </w:r>
      <w:proofErr w:type="gramStart"/>
      <w:r w:rsidRPr="00C973C7">
        <w:t>in itself would</w:t>
      </w:r>
      <w:proofErr w:type="gramEnd"/>
      <w:r w:rsidRPr="00C973C7">
        <w:t xml:space="preserve"> be a misconception. </w:t>
      </w:r>
      <w:r>
        <w:t xml:space="preserve">However, because of the </w:t>
      </w:r>
      <w:r w:rsidR="0045335D">
        <w:t>survey</w:t>
      </w:r>
      <w:r>
        <w:t xml:space="preserve"> design, it is not possible to determine whether the respondents who said autistic people had these characteristics believe that all autistic people have these characteristics </w:t>
      </w:r>
      <w:proofErr w:type="gramStart"/>
      <w:r>
        <w:t>all of</w:t>
      </w:r>
      <w:proofErr w:type="gramEnd"/>
      <w:r>
        <w:t xml:space="preserve"> the time and therefore it is not possible to determine the depth of their knowledge. </w:t>
      </w:r>
    </w:p>
    <w:p w14:paraId="55D95C56" w14:textId="13F1BA82" w:rsidR="004B5889" w:rsidRPr="00C973C7" w:rsidRDefault="00C46CB2" w:rsidP="00E445D8">
      <w:r>
        <w:t>Th</w:t>
      </w:r>
      <w:r w:rsidR="00153E44">
        <w:t>e 2024</w:t>
      </w:r>
      <w:r>
        <w:t xml:space="preserve"> </w:t>
      </w:r>
      <w:r w:rsidR="00F63BED">
        <w:t xml:space="preserve">Same Chance </w:t>
      </w:r>
      <w:r>
        <w:t>report</w:t>
      </w:r>
      <w:r w:rsidR="00A13835" w:rsidRPr="00C973C7">
        <w:t xml:space="preserve"> </w:t>
      </w:r>
      <w:r w:rsidR="0016429F">
        <w:t>found that</w:t>
      </w:r>
      <w:r w:rsidR="00900ACD" w:rsidRPr="00C973C7">
        <w:t xml:space="preserve"> </w:t>
      </w:r>
      <w:r w:rsidR="00995462" w:rsidRPr="00C973C7">
        <w:t>82% of the</w:t>
      </w:r>
      <w:r w:rsidR="00900ACD" w:rsidRPr="00C973C7">
        <w:t xml:space="preserve"> public tend to favour direct communication</w:t>
      </w:r>
      <w:r w:rsidR="00A13835" w:rsidRPr="00C973C7">
        <w:t xml:space="preserve"> </w:t>
      </w:r>
      <w:r w:rsidR="00A13835" w:rsidRPr="00C973C7">
        <w:fldChar w:fldCharType="begin"/>
      </w:r>
      <w:r>
        <w:instrText xml:space="preserve"> ADDIN ZOTERO_ITEM CSL_CITATION {"citationID":"u2QRhhLD","properties":{"formattedCitation":"(6)","plainCitation":"(6)","noteIndex":0},"citationItems":[{"id":619,"uris":["http://zotero.org/users/local/2KLdJHRl/items/V6LY3V7K"],"itemData":{"id":619,"type":"document","publisher":"AsIAm","title":"Same Chance Report","author":[{"family":"AsIAm","given":""}],"issued":{"date-parts":[["2024"]]}}}],"schema":"https://github.com/citation-style-language/schema/raw/master/csl-citation.json"} </w:instrText>
      </w:r>
      <w:r w:rsidR="00A13835" w:rsidRPr="00C973C7">
        <w:fldChar w:fldCharType="separate"/>
      </w:r>
      <w:r w:rsidRPr="00C46CB2">
        <w:t>(6)</w:t>
      </w:r>
      <w:r w:rsidR="00A13835" w:rsidRPr="00C973C7">
        <w:fldChar w:fldCharType="end"/>
      </w:r>
      <w:r w:rsidR="0016429F">
        <w:t>.</w:t>
      </w:r>
      <w:r w:rsidR="00900ACD" w:rsidRPr="00C973C7">
        <w:t xml:space="preserve"> </w:t>
      </w:r>
      <w:r w:rsidR="00A466AA" w:rsidRPr="00C973C7">
        <w:t xml:space="preserve">The ICD-11 </w:t>
      </w:r>
      <w:r w:rsidR="00235633" w:rsidRPr="00C973C7">
        <w:t>st</w:t>
      </w:r>
      <w:r w:rsidR="006030F7" w:rsidRPr="00C973C7">
        <w:t>ates</w:t>
      </w:r>
      <w:r w:rsidR="00A466AA" w:rsidRPr="00C973C7">
        <w:t xml:space="preserve"> that autistic people </w:t>
      </w:r>
      <w:r w:rsidR="007A1815" w:rsidRPr="00C973C7">
        <w:t>h</w:t>
      </w:r>
      <w:r w:rsidR="00A466AA" w:rsidRPr="00C973C7">
        <w:t xml:space="preserve">ave persistent deficits in “reciprocal social interactions” regarding potential limitations in their “ability to initiate and sustain reciprocal social conversations” while experiencing challenges in social awareness that may lead “to behaviour that is not appropriately modulated according to the social context” </w:t>
      </w:r>
      <w:r w:rsidR="00C3413A" w:rsidRPr="00C973C7">
        <w:fldChar w:fldCharType="begin"/>
      </w:r>
      <w:r>
        <w:instrText xml:space="preserve"> ADDIN ZOTERO_ITEM CSL_CITATION {"citationID":"An1cqckJ","properties":{"formattedCitation":"(8)","plainCitation":"(8)","noteIndex":0},"citationItems":[{"id":818,"uris":["http://zotero.org/users/local/2KLdJHRl/items/27CHUT4P"],"itemData":{"id":818,"type":"document","publisher":"World Health Oorganization","title":"Clinical descriptions and diagnostic requirements for ICD-11 mental, behavioural and neurodevelopmental disorders","author":[{"family":"World Health Oorganization","given":""}],"issued":{"date-parts":[["2024"]]}}}],"schema":"https://github.com/citation-style-language/schema/raw/master/csl-citation.json"} </w:instrText>
      </w:r>
      <w:r w:rsidR="00C3413A" w:rsidRPr="00C973C7">
        <w:fldChar w:fldCharType="separate"/>
      </w:r>
      <w:r w:rsidRPr="00C46CB2">
        <w:t>(8)</w:t>
      </w:r>
      <w:r w:rsidR="00C3413A" w:rsidRPr="00C973C7">
        <w:fldChar w:fldCharType="end"/>
      </w:r>
      <w:r w:rsidR="00A466AA" w:rsidRPr="00C973C7">
        <w:t>(p.125). However, this does not suggest autistic people have a lack of social interest but outlines how some autistic people may struggle with social skills that are not directly reflective of their desire to socialise</w:t>
      </w:r>
      <w:r w:rsidR="009D6EF7" w:rsidRPr="00C973C7">
        <w:t>, such as planning social interactions to include less face-to-face</w:t>
      </w:r>
      <w:r w:rsidR="0016429F">
        <w:t xml:space="preserve"> contact</w:t>
      </w:r>
      <w:r w:rsidR="009D6EF7" w:rsidRPr="00C973C7">
        <w:t xml:space="preserve"> to meet their social needs</w:t>
      </w:r>
      <w:r w:rsidR="00A466AA" w:rsidRPr="00C973C7">
        <w:t>.</w:t>
      </w:r>
      <w:r w:rsidR="009D6EF7" w:rsidRPr="00C973C7">
        <w:t xml:space="preserve"> </w:t>
      </w:r>
      <w:r w:rsidR="009D6EF7" w:rsidRPr="00C973C7">
        <w:fldChar w:fldCharType="begin"/>
      </w:r>
      <w:r w:rsidR="00455EE8">
        <w:instrText xml:space="preserve"> ADDIN ZOTERO_ITEM CSL_CITATION {"citationID":"V3pbsHMR","properties":{"formattedCitation":"(31)","plainCitation":"(31)","noteIndex":0},"citationItems":[{"id":885,"uris":["http://zotero.org/users/local/2KLdJHRl/items/QJWDK35U"],"itemData":{"id":885,"type":"article-journal","container-title":"Journal of Autism and Developmental Disorders","DOI":"10.1007/s10803-022-05441-1","issue":"1","page":"424-437","title":"Beyond Friendship: The Spectrum of Social Participation of Autistic Adults","volume":"53","author":[{"family":"Chan","given":"DV"},{"family":"Doran","given":"JD"},{"family":"Galobardi","given":"OD"}],"issued":{"date-parts":[["2022"]]}}}],"schema":"https://github.com/citation-style-language/schema/raw/master/csl-citation.json"} </w:instrText>
      </w:r>
      <w:r w:rsidR="009D6EF7" w:rsidRPr="00C973C7">
        <w:fldChar w:fldCharType="separate"/>
      </w:r>
      <w:r w:rsidR="00455EE8" w:rsidRPr="00455EE8">
        <w:t>(31)</w:t>
      </w:r>
      <w:r w:rsidR="009D6EF7" w:rsidRPr="00C973C7">
        <w:fldChar w:fldCharType="end"/>
      </w:r>
      <w:r w:rsidR="0016429F">
        <w:t xml:space="preserve"> By favouring direct communications</w:t>
      </w:r>
      <w:r w:rsidR="00F63BED">
        <w:t>,</w:t>
      </w:r>
      <w:r w:rsidR="0016429F">
        <w:t xml:space="preserve"> the </w:t>
      </w:r>
      <w:proofErr w:type="gramStart"/>
      <w:r w:rsidR="0016429F">
        <w:t>general public</w:t>
      </w:r>
      <w:proofErr w:type="gramEnd"/>
      <w:r w:rsidR="0016429F">
        <w:t xml:space="preserve"> may inadvertently exclude autistic people </w:t>
      </w:r>
      <w:r w:rsidR="00F53071">
        <w:t xml:space="preserve">who struggle with communication in certain contexts. </w:t>
      </w:r>
    </w:p>
    <w:p w14:paraId="3ECB85C1" w14:textId="2E31202D" w:rsidR="001F74A0" w:rsidRPr="00C973C7" w:rsidRDefault="00881BB4" w:rsidP="009244AD">
      <w:pPr>
        <w:pStyle w:val="H4Heading4NDA"/>
        <w:rPr>
          <w:rFonts w:eastAsiaTheme="minorHAnsi"/>
        </w:rPr>
      </w:pPr>
      <w:bookmarkStart w:id="86" w:name="_Toc196385633"/>
      <w:r w:rsidRPr="00C973C7">
        <w:rPr>
          <w:rFonts w:eastAsiaTheme="minorHAnsi"/>
        </w:rPr>
        <w:t>R</w:t>
      </w:r>
      <w:r w:rsidR="00E539E3" w:rsidRPr="00C973C7">
        <w:rPr>
          <w:rFonts w:eastAsiaTheme="minorHAnsi"/>
        </w:rPr>
        <w:t>estricted, repetitive</w:t>
      </w:r>
      <w:r w:rsidRPr="00C973C7">
        <w:rPr>
          <w:rFonts w:eastAsiaTheme="minorHAnsi"/>
        </w:rPr>
        <w:t>,</w:t>
      </w:r>
      <w:r w:rsidR="00E539E3" w:rsidRPr="00C973C7">
        <w:rPr>
          <w:rFonts w:eastAsiaTheme="minorHAnsi"/>
        </w:rPr>
        <w:t xml:space="preserve"> and inflexible behaviour and </w:t>
      </w:r>
      <w:r w:rsidR="001F74A0" w:rsidRPr="00C973C7">
        <w:rPr>
          <w:rFonts w:eastAsiaTheme="minorHAnsi"/>
        </w:rPr>
        <w:t>interests</w:t>
      </w:r>
      <w:bookmarkEnd w:id="86"/>
    </w:p>
    <w:p w14:paraId="7F39B008" w14:textId="7A3B2D7C" w:rsidR="007D08D7" w:rsidRPr="00C973C7" w:rsidRDefault="007D08D7" w:rsidP="001F74A0">
      <w:r w:rsidRPr="00C973C7">
        <w:t xml:space="preserve">ICD-11 indicates </w:t>
      </w:r>
      <w:r w:rsidR="003C7FB8" w:rsidRPr="00C973C7">
        <w:t xml:space="preserve">that </w:t>
      </w:r>
      <w:r w:rsidR="004A3247" w:rsidRPr="00C973C7">
        <w:t>to be</w:t>
      </w:r>
      <w:r w:rsidRPr="00C973C7">
        <w:t xml:space="preserve"> diagnos</w:t>
      </w:r>
      <w:r w:rsidR="004A3247" w:rsidRPr="00C973C7">
        <w:t>ed</w:t>
      </w:r>
      <w:r w:rsidRPr="00C973C7">
        <w:t xml:space="preserve"> </w:t>
      </w:r>
      <w:r w:rsidR="004A3247" w:rsidRPr="00C973C7">
        <w:t>as</w:t>
      </w:r>
      <w:r w:rsidRPr="00C973C7">
        <w:t xml:space="preserve"> autism, </w:t>
      </w:r>
      <w:r w:rsidR="004A3247" w:rsidRPr="00C973C7">
        <w:t xml:space="preserve">a person </w:t>
      </w:r>
      <w:r w:rsidRPr="00C973C7">
        <w:t>must demonstrate persistent restricted, repetitive and inflexible patterns of behaviour, where an example of this may include:</w:t>
      </w:r>
    </w:p>
    <w:p w14:paraId="518C69B5" w14:textId="06CFCF06" w:rsidR="001F74A0" w:rsidRPr="00C973C7" w:rsidRDefault="007D08D7" w:rsidP="007D08D7">
      <w:pPr>
        <w:pStyle w:val="Quote"/>
      </w:pPr>
      <w:r w:rsidRPr="00C973C7">
        <w:lastRenderedPageBreak/>
        <w:t xml:space="preserve">“persistent preoccupation with one or more special interests, parts of objects or specific types of stimuli (including media), or an unusually strong attachment to particular objects (excluding typical comforters)” </w:t>
      </w:r>
      <w:r w:rsidR="004F033C" w:rsidRPr="00C973C7">
        <w:fldChar w:fldCharType="begin"/>
      </w:r>
      <w:r w:rsidR="00C46CB2">
        <w:instrText xml:space="preserve"> ADDIN ZOTERO_ITEM CSL_CITATION {"citationID":"Opfs34hN","properties":{"formattedCitation":"(8)","plainCitation":"(8)","noteIndex":0},"citationItems":[{"id":818,"uris":["http://zotero.org/users/local/2KLdJHRl/items/27CHUT4P"],"itemData":{"id":818,"type":"document","publisher":"World Health Oorganization","title":"Clinical descriptions and diagnostic requirements for ICD-11 mental, behavioural and neurodevelopmental disorders","author":[{"family":"World Health Oorganization","given":""}],"issued":{"date-parts":[["2024"]]}}}],"schema":"https://github.com/citation-style-language/schema/raw/master/csl-citation.json"} </w:instrText>
      </w:r>
      <w:r w:rsidR="004F033C" w:rsidRPr="00C973C7">
        <w:fldChar w:fldCharType="separate"/>
      </w:r>
      <w:r w:rsidR="00C46CB2" w:rsidRPr="00C46CB2">
        <w:t>(8)</w:t>
      </w:r>
      <w:r w:rsidR="004F033C" w:rsidRPr="00C973C7">
        <w:fldChar w:fldCharType="end"/>
      </w:r>
      <w:r w:rsidRPr="00C973C7">
        <w:t>(p.124)</w:t>
      </w:r>
    </w:p>
    <w:p w14:paraId="74C1AC57" w14:textId="28A10807" w:rsidR="007D08D7" w:rsidRPr="00C973C7" w:rsidRDefault="00F53071" w:rsidP="00507142">
      <w:r>
        <w:t>In the</w:t>
      </w:r>
      <w:r w:rsidR="007D08D7" w:rsidRPr="00C973C7">
        <w:t xml:space="preserve"> Same Chan</w:t>
      </w:r>
      <w:r w:rsidR="00E3467E" w:rsidRPr="00C973C7">
        <w:t>c</w:t>
      </w:r>
      <w:r w:rsidR="007D08D7" w:rsidRPr="00C973C7">
        <w:t xml:space="preserve">e </w:t>
      </w:r>
      <w:r w:rsidR="00E3467E" w:rsidRPr="00C973C7">
        <w:t>R</w:t>
      </w:r>
      <w:r w:rsidR="007D08D7" w:rsidRPr="00C973C7">
        <w:t xml:space="preserve">eport 44% of </w:t>
      </w:r>
      <w:r>
        <w:t>respond</w:t>
      </w:r>
      <w:r w:rsidR="009E58B6">
        <w:t>e</w:t>
      </w:r>
      <w:r>
        <w:t>nts</w:t>
      </w:r>
      <w:r w:rsidRPr="00C973C7">
        <w:t xml:space="preserve"> </w:t>
      </w:r>
      <w:r w:rsidR="00E3467E" w:rsidRPr="00C973C7">
        <w:t>from the general public</w:t>
      </w:r>
      <w:r w:rsidR="007D08D7" w:rsidRPr="00C973C7">
        <w:t xml:space="preserve"> selected “Intense passions or interests” as a characteristic of autism</w:t>
      </w:r>
      <w:r w:rsidR="004F033C" w:rsidRPr="00C973C7">
        <w:t xml:space="preserve"> </w:t>
      </w:r>
      <w:r w:rsidR="004F033C" w:rsidRPr="00C973C7">
        <w:fldChar w:fldCharType="begin"/>
      </w:r>
      <w:r w:rsidR="00C46CB2">
        <w:instrText xml:space="preserve"> ADDIN ZOTERO_ITEM CSL_CITATION {"citationID":"P2wuH5HB","properties":{"formattedCitation":"(6)","plainCitation":"(6)","noteIndex":0},"citationItems":[{"id":619,"uris":["http://zotero.org/users/local/2KLdJHRl/items/V6LY3V7K"],"itemData":{"id":619,"type":"document","publisher":"AsIAm","title":"Same Chance Report","author":[{"family":"AsIAm","given":""}],"issued":{"date-parts":[["2024"]]}}}],"schema":"https://github.com/citation-style-language/schema/raw/master/csl-citation.json"} </w:instrText>
      </w:r>
      <w:r w:rsidR="004F033C" w:rsidRPr="00C973C7">
        <w:fldChar w:fldCharType="separate"/>
      </w:r>
      <w:r w:rsidR="00C46CB2" w:rsidRPr="00C46CB2">
        <w:t>(6)</w:t>
      </w:r>
      <w:r w:rsidR="004F033C" w:rsidRPr="00C973C7">
        <w:fldChar w:fldCharType="end"/>
      </w:r>
      <w:r w:rsidR="003C7FB8" w:rsidRPr="00C973C7">
        <w:t xml:space="preserve">. </w:t>
      </w:r>
    </w:p>
    <w:p w14:paraId="34298222" w14:textId="13641C0C" w:rsidR="00B81660" w:rsidRPr="00C973C7" w:rsidRDefault="00B81660" w:rsidP="009244AD">
      <w:pPr>
        <w:pStyle w:val="H2Heading2NDA"/>
      </w:pPr>
      <w:bookmarkStart w:id="87" w:name="_Toc197099920"/>
      <w:bookmarkStart w:id="88" w:name="_Toc198219193"/>
      <w:r w:rsidRPr="00C973C7">
        <w:t>Professional knowledge of autism</w:t>
      </w:r>
      <w:bookmarkEnd w:id="87"/>
      <w:bookmarkEnd w:id="88"/>
    </w:p>
    <w:p w14:paraId="55D0F94D" w14:textId="77777777" w:rsidR="00837599" w:rsidRDefault="00E259F7" w:rsidP="00837599">
      <w:pPr>
        <w:pStyle w:val="Heading3"/>
      </w:pPr>
      <w:bookmarkStart w:id="89" w:name="_Toc197099921"/>
      <w:r w:rsidRPr="00C973C7">
        <w:t>E</w:t>
      </w:r>
      <w:r w:rsidR="00713FF6" w:rsidRPr="00C973C7">
        <w:t xml:space="preserve">ducation </w:t>
      </w:r>
      <w:r w:rsidR="00545C32" w:rsidRPr="00C973C7">
        <w:t>p</w:t>
      </w:r>
      <w:r w:rsidR="00713FF6" w:rsidRPr="00C973C7">
        <w:t>rofessionals</w:t>
      </w:r>
      <w:bookmarkEnd w:id="89"/>
      <w:r w:rsidR="00837599">
        <w:t xml:space="preserve"> </w:t>
      </w:r>
    </w:p>
    <w:p w14:paraId="49954D9A" w14:textId="4388C43D" w:rsidR="00F730F0" w:rsidRPr="00C973C7" w:rsidRDefault="00F730F0" w:rsidP="00713FF6">
      <w:r w:rsidRPr="00C973C7">
        <w:t>Ke</w:t>
      </w:r>
      <w:r w:rsidR="005122EF">
        <w:t>e</w:t>
      </w:r>
      <w:r w:rsidRPr="00C973C7">
        <w:t xml:space="preserve">nan et al. completed a survey of 661 participants from a cross-section of primary, post-primary, and special </w:t>
      </w:r>
      <w:r w:rsidR="005122EF" w:rsidRPr="00C973C7">
        <w:t>schoolteachers</w:t>
      </w:r>
      <w:r w:rsidR="00EE7FA8" w:rsidRPr="00C973C7">
        <w:t xml:space="preserve"> working in Ireland</w:t>
      </w:r>
      <w:r w:rsidRPr="00C973C7">
        <w:t>, parents</w:t>
      </w:r>
      <w:r w:rsidR="00292C8D" w:rsidRPr="00C973C7">
        <w:t xml:space="preserve"> with and without autistic children</w:t>
      </w:r>
      <w:r w:rsidRPr="00BE625E">
        <w:t xml:space="preserve">, school leaders, and support staff. </w:t>
      </w:r>
      <w:r w:rsidR="00CE70DD" w:rsidRPr="00BE625E">
        <w:t xml:space="preserve">There were </w:t>
      </w:r>
      <w:r w:rsidR="00292C8D" w:rsidRPr="00BE625E">
        <w:t>289</w:t>
      </w:r>
      <w:r w:rsidR="00CE70DD" w:rsidRPr="00BE625E">
        <w:t xml:space="preserve"> staff participants and</w:t>
      </w:r>
      <w:r w:rsidR="00292C8D" w:rsidRPr="00BE625E">
        <w:t xml:space="preserve"> 372 parents. </w:t>
      </w:r>
      <w:r w:rsidRPr="00837599">
        <w:t>They found that autism knowledge was high</w:t>
      </w:r>
      <w:r w:rsidR="00753CF2" w:rsidRPr="00837599">
        <w:t xml:space="preserve"> across both groups</w:t>
      </w:r>
      <w:r w:rsidR="00EB205A" w:rsidRPr="00837599">
        <w:t xml:space="preserve"> </w:t>
      </w:r>
      <w:r w:rsidR="00EB205A" w:rsidRPr="00837599">
        <w:fldChar w:fldCharType="begin"/>
      </w:r>
      <w:r w:rsidR="00455EE8">
        <w:instrText xml:space="preserve"> ADDIN ZOTERO_ITEM CSL_CITATION {"citationID":"omfnuEz3","properties":{"formattedCitation":"(32)","plainCitation":"(32)","noteIndex":0},"citationItems":[{"id":943,"uris":["http://zotero.org/users/local/2KLdJHRl/items/8MHLTAZN"],"itemData":{"id":943,"type":"article-journal","DOI":"Preprint retrieved from osf.io/sq39d_v1","title":"Knowledge of autism and attitudes towards inclusive education for autistic pupils: A representative survey of school communities in Ireland.","author":[{"family":"Kennan","given":"L"},{"family":"Sweeney","given":"M.R"},{"family":"McNally","given":"S"}],"issued":{"date-parts":[["2025"]]}}}],"schema":"https://github.com/citation-style-language/schema/raw/master/csl-citation.json"} </w:instrText>
      </w:r>
      <w:r w:rsidR="00EB205A" w:rsidRPr="00837599">
        <w:fldChar w:fldCharType="separate"/>
      </w:r>
      <w:r w:rsidR="00455EE8" w:rsidRPr="00455EE8">
        <w:t>(32)</w:t>
      </w:r>
      <w:r w:rsidR="00EB205A" w:rsidRPr="00837599">
        <w:fldChar w:fldCharType="end"/>
      </w:r>
      <w:r w:rsidR="00853000" w:rsidRPr="00837599">
        <w:t xml:space="preserve">. </w:t>
      </w:r>
      <w:r w:rsidR="005E2C14">
        <w:t>A</w:t>
      </w:r>
      <w:r w:rsidR="00815605" w:rsidRPr="00837599">
        <w:t xml:space="preserve"> US study of </w:t>
      </w:r>
      <w:r w:rsidR="00CE70DD" w:rsidRPr="00837599">
        <w:t>636</w:t>
      </w:r>
      <w:r w:rsidR="00EB205A" w:rsidRPr="00837599">
        <w:t xml:space="preserve"> </w:t>
      </w:r>
      <w:r w:rsidR="00CE70DD" w:rsidRPr="00837599">
        <w:t xml:space="preserve">participants </w:t>
      </w:r>
      <w:r w:rsidR="00815605" w:rsidRPr="00837599">
        <w:t>found</w:t>
      </w:r>
      <w:r w:rsidR="005E2C14">
        <w:t xml:space="preserve"> that</w:t>
      </w:r>
      <w:r w:rsidR="00815605" w:rsidRPr="00837599">
        <w:t xml:space="preserve"> those</w:t>
      </w:r>
      <w:r w:rsidR="00CE70DD" w:rsidRPr="00837599">
        <w:t xml:space="preserve"> without a close personal connection to autistic people</w:t>
      </w:r>
      <w:r w:rsidR="00EB205A" w:rsidRPr="00837599">
        <w:t xml:space="preserve"> </w:t>
      </w:r>
      <w:r w:rsidR="00AF49D3" w:rsidRPr="00837599">
        <w:t xml:space="preserve">had lower autism knowledge compared to those that do, </w:t>
      </w:r>
      <w:r w:rsidR="00CE70DD" w:rsidRPr="00837599">
        <w:t xml:space="preserve">such as being a </w:t>
      </w:r>
      <w:r w:rsidR="00AF49D3" w:rsidRPr="00837599">
        <w:t>family member</w:t>
      </w:r>
      <w:r w:rsidR="005D3A81" w:rsidRPr="00837599">
        <w:t xml:space="preserve"> or teacher</w:t>
      </w:r>
      <w:r w:rsidR="00CE70DD" w:rsidRPr="00837599">
        <w:t xml:space="preserve"> to an autistic person.</w:t>
      </w:r>
      <w:r w:rsidRPr="00837599">
        <w:t xml:space="preserve"> </w:t>
      </w:r>
      <w:r w:rsidRPr="00837599">
        <w:fldChar w:fldCharType="begin"/>
      </w:r>
      <w:r w:rsidR="00C46CB2" w:rsidRPr="00837599">
        <w:instrText xml:space="preserve"> ADDIN ZOTERO_ITEM CSL_CITATION {"citationID":"oAYw6JaP","properties":{"formattedCitation":"(9)","plainCitation":"(9)","noteIndex":0},"citationItems":[{"id":811,"uris":["http://zotero.org/users/local/2KLdJHRl/items/M2X5YVHE"],"itemData":{"id":811,"type":"article-journal","container-title":"Frontiers in Psychology","issue":"8","page":"438-452","title":"Whose Expertise Is It? Evidence for Autistic Adults as Critical Autism Experts","volume":"28","author":[{"family":"Gillespie-Lynch","given":"K"},{"family":"Kapp","given":"S.K"},{"family":"Brooks","given":"P.J"},{"family":"Pickens","given":"J"},{"family":"Schwartzman","given":"B"}],"issued":{"date-parts":[["2017"]]}}}],"schema":"https://github.com/citation-style-language/schema/raw/master/csl-citation.json"} </w:instrText>
      </w:r>
      <w:r w:rsidRPr="00837599">
        <w:fldChar w:fldCharType="separate"/>
      </w:r>
      <w:r w:rsidR="00C46CB2" w:rsidRPr="00837599">
        <w:t>(9)</w:t>
      </w:r>
      <w:r w:rsidRPr="00837599">
        <w:fldChar w:fldCharType="end"/>
      </w:r>
    </w:p>
    <w:p w14:paraId="12BF9080" w14:textId="50DCE6E3" w:rsidR="00C00374" w:rsidRPr="00C973C7" w:rsidRDefault="009F1A15" w:rsidP="00713FF6">
      <w:r w:rsidRPr="00C973C7">
        <w:t>Young et al.</w:t>
      </w:r>
      <w:r w:rsidR="00AB209B" w:rsidRPr="00C973C7">
        <w:t xml:space="preserve"> </w:t>
      </w:r>
      <w:r w:rsidR="00AB209B" w:rsidRPr="00C973C7">
        <w:fldChar w:fldCharType="begin"/>
      </w:r>
      <w:r w:rsidR="00455EE8">
        <w:instrText xml:space="preserve"> ADDIN ZOTERO_ITEM CSL_CITATION {"citationID":"8RS2HehC","properties":{"formattedCitation":"(33)","plainCitation":"(33)","noteIndex":0},"citationItems":[{"id":897,"uris":["http://zotero.org/users/local/2KLdJHRl/items/F3WW3R44"],"itemData":{"id":897,"type":"article-journal","container-title":"Irish Educational Studies","DOI":"https://www.tandfonline.com/action/showCitFormats?doi=10.1080/03323315.2017.1350594","issue":"3","title":"Post-primary school teachers’ knowledge and understanding of autism spectrum disorders","volume":"36","author":[{"family":"Young","given":"K"},{"family":"Mannix McNamara","given":"P"},{"family":"Coughlan","given":"B"}],"issued":{"date-parts":[["2017"]]}}}],"schema":"https://github.com/citation-style-language/schema/raw/master/csl-citation.json"} </w:instrText>
      </w:r>
      <w:r w:rsidR="00AB209B" w:rsidRPr="00C973C7">
        <w:fldChar w:fldCharType="separate"/>
      </w:r>
      <w:r w:rsidR="00455EE8" w:rsidRPr="00455EE8">
        <w:t>(33)</w:t>
      </w:r>
      <w:r w:rsidR="00AB209B" w:rsidRPr="00C973C7">
        <w:fldChar w:fldCharType="end"/>
      </w:r>
      <w:r w:rsidRPr="00C973C7">
        <w:t xml:space="preserve"> conducted a survey with 126 post-primary teachers working in Ireland to understand their knowledge of autism</w:t>
      </w:r>
      <w:r w:rsidR="00303039" w:rsidRPr="00C973C7">
        <w:t>. In the survey, 34 items were divided into three areas of general autism information, interventions, and diagnostics where participants selected “True”, “False”, or “Don’t Know” for each item</w:t>
      </w:r>
      <w:r w:rsidR="00310E51" w:rsidRPr="00C973C7">
        <w:t xml:space="preserve">. </w:t>
      </w:r>
      <w:r w:rsidR="00303039" w:rsidRPr="00C973C7">
        <w:t>For</w:t>
      </w:r>
      <w:r w:rsidRPr="00C973C7">
        <w:t xml:space="preserve"> general autism information</w:t>
      </w:r>
      <w:r w:rsidR="00303039" w:rsidRPr="00C973C7">
        <w:t xml:space="preserve"> knowledge</w:t>
      </w:r>
      <w:r w:rsidRPr="00C973C7">
        <w:t xml:space="preserve">, </w:t>
      </w:r>
      <w:r w:rsidR="00303039" w:rsidRPr="00C973C7">
        <w:t xml:space="preserve">participants answered </w:t>
      </w:r>
      <w:r w:rsidRPr="00C973C7">
        <w:t xml:space="preserve">75.9% </w:t>
      </w:r>
      <w:r w:rsidR="00303039" w:rsidRPr="00C973C7">
        <w:t>of the statements correctly. Participants answered 72.4% of intervention statements, and 54.2% of diagnostic statements correctly, indicating that</w:t>
      </w:r>
      <w:r w:rsidRPr="00C973C7">
        <w:t xml:space="preserve"> </w:t>
      </w:r>
      <w:r w:rsidR="00303039" w:rsidRPr="00C973C7">
        <w:t>knowledge gaps were most significant regarding diagnostics compared to general autism knowledge.</w:t>
      </w:r>
    </w:p>
    <w:p w14:paraId="6C689F11" w14:textId="1E9E7CD0" w:rsidR="00005FD3" w:rsidRPr="00C973C7" w:rsidRDefault="00005FD3" w:rsidP="00713FF6">
      <w:r w:rsidRPr="00C973C7">
        <w:t xml:space="preserve">Rice et al. </w:t>
      </w:r>
      <w:r w:rsidR="00F6284A" w:rsidRPr="00C973C7">
        <w:fldChar w:fldCharType="begin"/>
      </w:r>
      <w:r w:rsidR="00455EE8">
        <w:instrText xml:space="preserve"> ADDIN ZOTERO_ITEM CSL_CITATION {"citationID":"jfbOuI1b","properties":{"formattedCitation":"(34)","plainCitation":"(34)","noteIndex":0},"citationItems":[{"id":252,"uris":["http://zotero.org/users/local/2KLdJHRl/items/CE2244FF"],"itemData":{"id":252,"type":"article-journal","abstract":"The use of the designated special class model for autistic pupils in mainstream schools within the Irish education system has dramatically increased in recent years, as has the scrutiny regarding its alignment with increased policy focus on inclusive education. This qualitative study used semi-structured interviews to explore the views of twelve staff members, four special class teachers, four mainstream class teachers, and four principals of primary schools with special classes regarding the role of the special class model in supporting educational inclusion for autistic pupils. Results showed that participants felt specialist provision was an important aspect of appropriate provision for autistic pupils in Irish mainstream primary schools. Findings highlight the need for a tailored, child-centred approach to inclusion, given the challenges of mainstream class environments, with participants advocating for the safe space and support system of the special class for autistic pupils. Participants also identiﬁed challenges to inclusion, such as a lack of specialist training or CPD for teachers regarding inclusive practices and the tensions surrounding the inclusion of autistic children in mainstream settings. Principals have a critical role in developing inclusive school environments and supporting the special class. However, there is a need for greater support, training, and resources to help principals effectively fulﬁl their responsibilities. This underscores the need for departmental consideration of speciﬁc training, criteria, and continuous professional development to ensure effective support and inclusion of autistic students within the mainstream school environment.","container-title":"Education Sciences","DOI":"10.3390/educsci13090889","ISSN":"2227-7102","issue":"9","journalAbbreviation":"Education Sciences","language":"en","license":"https://creativecommons.org/licenses/by/4.0/","page":"889","source":"DOI.org (Crossref)","title":"Exploring the Attitudes of School Staff towards the Role of Autism Classes in Inclusive Education for Autistic Students: A Qualitative Study in Irish Primary Schools","title-short":"Exploring the Attitudes of School Staff towards the Role of Autism Classes in Inclusive Education for Autistic Students","volume":"13","author":[{"family":"Rice","given":"Catherine"},{"family":"Kenny","given":"Neil"},{"family":"Connolly","given":"Leanne"}],"issued":{"date-parts":[["2023",9,2]]}}}],"schema":"https://github.com/citation-style-language/schema/raw/master/csl-citation.json"} </w:instrText>
      </w:r>
      <w:r w:rsidR="00F6284A" w:rsidRPr="00C973C7">
        <w:fldChar w:fldCharType="separate"/>
      </w:r>
      <w:r w:rsidR="00455EE8" w:rsidRPr="00455EE8">
        <w:t>(34)</w:t>
      </w:r>
      <w:r w:rsidR="00F6284A" w:rsidRPr="00C973C7">
        <w:fldChar w:fldCharType="end"/>
      </w:r>
      <w:r w:rsidRPr="00C973C7">
        <w:t xml:space="preserve"> found that special classes were </w:t>
      </w:r>
      <w:r w:rsidR="00B238D6" w:rsidRPr="00C973C7">
        <w:t>viewed by mainstream teacher</w:t>
      </w:r>
      <w:r w:rsidRPr="00C973C7">
        <w:t xml:space="preserve">s </w:t>
      </w:r>
      <w:r w:rsidR="00CF5A7E" w:rsidRPr="00C973C7">
        <w:t xml:space="preserve">in Ireland </w:t>
      </w:r>
      <w:r w:rsidR="00B238D6" w:rsidRPr="00C973C7">
        <w:t xml:space="preserve">as </w:t>
      </w:r>
      <w:r w:rsidRPr="00C973C7">
        <w:t>a necessary resource to support autistic children and enable their access to mainstream education</w:t>
      </w:r>
      <w:r w:rsidR="008C40F6" w:rsidRPr="00C973C7">
        <w:t>.</w:t>
      </w:r>
      <w:r w:rsidRPr="00C973C7">
        <w:t xml:space="preserve"> </w:t>
      </w:r>
      <w:r w:rsidR="008C40F6" w:rsidRPr="00C973C7">
        <w:t>M</w:t>
      </w:r>
      <w:r w:rsidRPr="00C973C7">
        <w:t>ainstream teachers in Ireland struggled to meet the complex needs of autistic students without additional support.</w:t>
      </w:r>
      <w:r w:rsidR="00C00374" w:rsidRPr="00C973C7">
        <w:t xml:space="preserve"> This was also found by </w:t>
      </w:r>
      <w:r w:rsidR="008014E2" w:rsidRPr="00C973C7">
        <w:t>Ring et al.</w:t>
      </w:r>
      <w:r w:rsidR="00C00374" w:rsidRPr="00C973C7">
        <w:t xml:space="preserve"> in a study across 24 education sites in Ireland where mainstream teachers in primary and post-primary sites depended on specialist teachers for </w:t>
      </w:r>
      <w:r w:rsidR="008014E2" w:rsidRPr="00C973C7">
        <w:t xml:space="preserve">knowledge and </w:t>
      </w:r>
      <w:r w:rsidR="00C00374" w:rsidRPr="00C973C7">
        <w:t xml:space="preserve">expertise when working with autistic children. </w:t>
      </w:r>
      <w:r w:rsidR="008014E2" w:rsidRPr="00C973C7">
        <w:fldChar w:fldCharType="begin"/>
      </w:r>
      <w:r w:rsidR="00455EE8">
        <w:instrText xml:space="preserve"> ADDIN ZOTERO_ITEM CSL_CITATION {"citationID":"Wczv034i","properties":{"formattedCitation":"(35)","plainCitation":"(35)","noteIndex":0},"citationItems":[{"id":938,"uris":["http://zotero.org/users/local/2KLdJHRl/items/LU793VLU"],"itemData":{"id":938,"type":"report","genre":"Research","number":"21","page":"1-295","publisher":"National Council for Special Education","title":"An Evaluation of Education Provision for Students with Autism Spectrum Disorder in Ireland","author":[{"family":"Ring","given":"E"},{"family":"Egan","given":"M"},{"family":"Fitzgerald","given":"J"},{"family":"Griffin","given":"C"},{"family":"Long","given":"Sheila"},{"family":"McCarthy","given":"E"},{"family":"Moloney","given":"M"},{"family":"O'Brien","given":"T"},{"family":"O'Byrne","given":"A"},{"family":"O'Sullivan","given":"S"},{"family":"Ryan","given":"M"},{"family":"Wall","given":"E"}],"issued":{"date-parts":[["2016"]]}}}],"schema":"https://github.com/citation-style-language/schema/raw/master/csl-citation.json"} </w:instrText>
      </w:r>
      <w:r w:rsidR="008014E2" w:rsidRPr="00C973C7">
        <w:fldChar w:fldCharType="separate"/>
      </w:r>
      <w:r w:rsidR="00455EE8" w:rsidRPr="00455EE8">
        <w:t>(35)</w:t>
      </w:r>
      <w:r w:rsidR="008014E2" w:rsidRPr="00C973C7">
        <w:fldChar w:fldCharType="end"/>
      </w:r>
      <w:r w:rsidR="008014E2" w:rsidRPr="00C973C7">
        <w:t xml:space="preserve"> </w:t>
      </w:r>
      <w:r w:rsidRPr="00C973C7">
        <w:t xml:space="preserve">Teachers' reliance </w:t>
      </w:r>
      <w:r w:rsidR="00E23836" w:rsidRPr="00C973C7">
        <w:t>on special classes and external support may indicate a lack of confidence or preparedness in applying individualised, evidence-based practices (EBPs) within mainstream classrooms.</w:t>
      </w:r>
      <w:r w:rsidR="00C00374" w:rsidRPr="00C973C7">
        <w:t xml:space="preserve"> </w:t>
      </w:r>
    </w:p>
    <w:p w14:paraId="07395760" w14:textId="35D7C513" w:rsidR="00005FD3" w:rsidRPr="00C973C7" w:rsidRDefault="009A3D95" w:rsidP="00713FF6">
      <w:r w:rsidRPr="00C973C7">
        <w:t xml:space="preserve">Barry et al. found that many </w:t>
      </w:r>
      <w:r w:rsidR="005F3F00" w:rsidRPr="00C973C7">
        <w:t>teachers in Ireland</w:t>
      </w:r>
      <w:r w:rsidRPr="00C973C7">
        <w:t xml:space="preserve"> lacked familiarity with EBPs and felt unprepared to support autistic students, often due to limited autism-specific content in </w:t>
      </w:r>
      <w:r w:rsidR="00AD29F1" w:rsidRPr="00C973C7">
        <w:t>Continuous Professional Development (</w:t>
      </w:r>
      <w:r w:rsidRPr="00C973C7">
        <w:t>CPD</w:t>
      </w:r>
      <w:r w:rsidR="00AD29F1" w:rsidRPr="00C973C7">
        <w:t>)</w:t>
      </w:r>
      <w:r w:rsidRPr="00C973C7">
        <w:t xml:space="preserve"> programmes. </w:t>
      </w:r>
      <w:r w:rsidR="004F14AE" w:rsidRPr="00C973C7">
        <w:fldChar w:fldCharType="begin"/>
      </w:r>
      <w:r w:rsidR="00455EE8">
        <w:instrText xml:space="preserve"> ADDIN ZOTERO_ITEM CSL_CITATION {"citationID":"lnKbd5sg","properties":{"formattedCitation":"(36)","plainCitation":"(36)","noteIndex":0},"citationItems":[{"id":835,"uris":["http://zotero.org/users/local/2KLdJHRl/items/CEAK38BD"],"itemData":{"id":835,"type":"article-journal","container-title":"Journal of Autism and Developmental Disorders","issue":"1","page":"3536-3546","title":"Teacher Characteristics, Knowledge and Use of Evidence-Based Practices in Autism Education in Ireland","volume":"52","author":[{"family":"Barry","given":"L"},{"family":"Holloway","given":"J"},{"family":"Gallagher","given":"S"}],"issued":{"date-parts":[["2022"]]}}}],"schema":"https://github.com/citation-style-language/schema/raw/master/csl-citation.json"} </w:instrText>
      </w:r>
      <w:r w:rsidR="004F14AE" w:rsidRPr="00C973C7">
        <w:fldChar w:fldCharType="separate"/>
      </w:r>
      <w:r w:rsidR="00455EE8" w:rsidRPr="00455EE8">
        <w:t>(36)</w:t>
      </w:r>
      <w:r w:rsidR="004F14AE" w:rsidRPr="00C973C7">
        <w:fldChar w:fldCharType="end"/>
      </w:r>
      <w:r w:rsidR="00005FD3" w:rsidRPr="00C973C7">
        <w:t xml:space="preserve"> </w:t>
      </w:r>
      <w:r w:rsidRPr="00C973C7">
        <w:t xml:space="preserve">Teachers expressed a strong need for more professional learning, with many relying on peer advice </w:t>
      </w:r>
      <w:r w:rsidR="009A06F7" w:rsidRPr="00C973C7">
        <w:t xml:space="preserve">rather than </w:t>
      </w:r>
      <w:r w:rsidR="009A06F7" w:rsidRPr="00C973C7">
        <w:lastRenderedPageBreak/>
        <w:t>knowledge of EBP</w:t>
      </w:r>
      <w:r w:rsidRPr="00C973C7">
        <w:t xml:space="preserve">. Dervan et al. similarly noted that </w:t>
      </w:r>
      <w:r w:rsidR="00306F84" w:rsidRPr="00C973C7">
        <w:t xml:space="preserve">Irish </w:t>
      </w:r>
      <w:r w:rsidRPr="00C973C7">
        <w:t xml:space="preserve">mainstream teachers had less knowledge of EBPs than those in special class settings. </w:t>
      </w:r>
      <w:r w:rsidR="004F14AE" w:rsidRPr="00C973C7">
        <w:fldChar w:fldCharType="begin"/>
      </w:r>
      <w:r w:rsidR="00455EE8">
        <w:instrText xml:space="preserve"> ADDIN ZOTERO_ITEM CSL_CITATION {"citationID":"vVKpD52W","properties":{"formattedCitation":"(37)","plainCitation":"(37)","noteIndex":0},"citationItems":[{"id":837,"uris":["http://zotero.org/users/local/2KLdJHRl/items/6R9VJ5P6"],"itemData":{"id":837,"type":"article-journal","container-title":"European Journal of Special Needs Education","DOI":"https://doi.org/10.1080/08856257.2025.2457257","title":"I may be doing this but i’m not aware of it: teachers’ familiarity with evidence-based practices supporting autistic children in Ireland","author":[{"family":"Dervan","given":"M"},{"family":"Egan","given":"M"},{"family":"Ring","given":"E"}],"issued":{"date-parts":[["2025"]]}}}],"schema":"https://github.com/citation-style-language/schema/raw/master/csl-citation.json"} </w:instrText>
      </w:r>
      <w:r w:rsidR="004F14AE" w:rsidRPr="00C973C7">
        <w:fldChar w:fldCharType="separate"/>
      </w:r>
      <w:r w:rsidR="00455EE8" w:rsidRPr="00455EE8">
        <w:t>(37)</w:t>
      </w:r>
      <w:r w:rsidR="004F14AE" w:rsidRPr="00C973C7">
        <w:fldChar w:fldCharType="end"/>
      </w:r>
      <w:r w:rsidR="00005FD3" w:rsidRPr="00C973C7">
        <w:t xml:space="preserve"> </w:t>
      </w:r>
    </w:p>
    <w:p w14:paraId="09925212" w14:textId="7365FB67" w:rsidR="001459E6" w:rsidRPr="00C973C7" w:rsidRDefault="001459E6" w:rsidP="00713FF6">
      <w:r w:rsidRPr="00C973C7">
        <w:t>The</w:t>
      </w:r>
      <w:r w:rsidR="00A65219" w:rsidRPr="00C973C7">
        <w:t xml:space="preserve"> studies outlined demonstrate that the</w:t>
      </w:r>
      <w:r w:rsidRPr="00C973C7">
        <w:t xml:space="preserve"> knowledge of autism among education professionals in Ireland </w:t>
      </w:r>
      <w:r w:rsidR="00A65219" w:rsidRPr="00C973C7">
        <w:t xml:space="preserve">has </w:t>
      </w:r>
      <w:r w:rsidRPr="00C973C7">
        <w:t xml:space="preserve">a strong foundation, but </w:t>
      </w:r>
      <w:r w:rsidR="00A65219" w:rsidRPr="00C973C7">
        <w:t>there are also</w:t>
      </w:r>
      <w:r w:rsidRPr="00C973C7">
        <w:t xml:space="preserve"> significant gaps. While many teachers possess general autism knowledge, they</w:t>
      </w:r>
      <w:r w:rsidR="00CF5A7E" w:rsidRPr="00C973C7">
        <w:t xml:space="preserve"> lack understanding on diagnostic criteria and</w:t>
      </w:r>
      <w:r w:rsidRPr="00C973C7">
        <w:t xml:space="preserve"> often lack confidence in applying specific </w:t>
      </w:r>
      <w:r w:rsidR="005303A5">
        <w:t xml:space="preserve">evidence-based </w:t>
      </w:r>
      <w:r w:rsidRPr="00C973C7">
        <w:t>strategies, particularly in mainstream settings. Some teachers still heavily rely on special classes and external suppo</w:t>
      </w:r>
      <w:r w:rsidR="00D4257C" w:rsidRPr="00C973C7">
        <w:t>rt</w:t>
      </w:r>
      <w:r w:rsidRPr="00C973C7">
        <w:t xml:space="preserve"> indicating a lack of preparedness to support the needs of autistic students in the classroom.</w:t>
      </w:r>
    </w:p>
    <w:p w14:paraId="6974A63B" w14:textId="4A16299C" w:rsidR="00713FF6" w:rsidRPr="00C973C7" w:rsidRDefault="00E259F7" w:rsidP="00DB6E12">
      <w:pPr>
        <w:pStyle w:val="H3Heading3NDA"/>
      </w:pPr>
      <w:bookmarkStart w:id="90" w:name="_Toc197099922"/>
      <w:r w:rsidRPr="00C973C7">
        <w:t>Health and social care</w:t>
      </w:r>
      <w:r w:rsidR="00713FF6" w:rsidRPr="00C973C7">
        <w:t xml:space="preserve"> </w:t>
      </w:r>
      <w:r w:rsidR="00545C32" w:rsidRPr="00C973C7">
        <w:t>p</w:t>
      </w:r>
      <w:r w:rsidR="00713FF6" w:rsidRPr="00C973C7">
        <w:t>rofessionals</w:t>
      </w:r>
      <w:bookmarkEnd w:id="90"/>
    </w:p>
    <w:p w14:paraId="154D94EB" w14:textId="3ACEC4AF" w:rsidR="005F3F00" w:rsidRPr="00C973C7" w:rsidRDefault="005F3F00" w:rsidP="00306F84">
      <w:r w:rsidRPr="00C973C7">
        <w:t>Gallagher et al.</w:t>
      </w:r>
      <w:r w:rsidR="007F3145" w:rsidRPr="00C973C7">
        <w:t xml:space="preserve"> </w:t>
      </w:r>
      <w:r w:rsidR="007F3145" w:rsidRPr="00C973C7">
        <w:fldChar w:fldCharType="begin"/>
      </w:r>
      <w:r w:rsidR="00455EE8">
        <w:instrText xml:space="preserve"> ADDIN ZOTERO_ITEM CSL_CITATION {"citationID":"Cp0AznY0","properties":{"formattedCitation":"(38)","plainCitation":"(38)","noteIndex":0},"citationItems":[{"id":925,"uris":["http://zotero.org/users/local/2KLdJHRl/items/FW9AU5NW"],"itemData":{"id":925,"type":"article-journal","container-title":"Irish Journal of Psychological Medicine","DOI":"10.1017/ipm.2025.9","issue":"1","page":"1-9","title":"Examining the barriers and facilitators to mental health service provision for autistic people in Ireland: a survey of psychiatrists","volume":"4","author":[{"family":"Gallagher","given":"L"},{"family":"Crane","given":"L"},{"family":"Dinneen","given":"T"},{"family":"Ibrahim","given":"N"},{"family":"Mulryan","given":"N"},{"family":"et al.","given":""}],"issued":{"date-parts":[["2025"]]}}}],"schema":"https://github.com/citation-style-language/schema/raw/master/csl-citation.json"} </w:instrText>
      </w:r>
      <w:r w:rsidR="007F3145" w:rsidRPr="00C973C7">
        <w:fldChar w:fldCharType="separate"/>
      </w:r>
      <w:r w:rsidR="00455EE8" w:rsidRPr="00455EE8">
        <w:t>(38)</w:t>
      </w:r>
      <w:r w:rsidR="007F3145" w:rsidRPr="00C973C7">
        <w:fldChar w:fldCharType="end"/>
      </w:r>
      <w:r w:rsidRPr="00C973C7">
        <w:t xml:space="preserve"> conducted an online survey with trainee and consultant psychiatrists who are members of the College of Psychiatrists of Ireland to determine their knowledge of autism. Based on the 90 participants who completed all sections of the survey, </w:t>
      </w:r>
      <w:r w:rsidR="00255FD7" w:rsidRPr="00C973C7">
        <w:t>respondents</w:t>
      </w:r>
      <w:r w:rsidRPr="00C973C7">
        <w:t xml:space="preserve"> scored high on autism knowledge. There was no difference in knowledge scores between the differing consultant levels (Basic Specialist Training; Higher Specialist Training)</w:t>
      </w:r>
      <w:r w:rsidR="00255FD7" w:rsidRPr="00C973C7">
        <w:t>, or</w:t>
      </w:r>
      <w:r w:rsidRPr="00C973C7">
        <w:t xml:space="preserve"> in </w:t>
      </w:r>
      <w:r w:rsidR="00255FD7" w:rsidRPr="00C973C7">
        <w:t>psychiatrists</w:t>
      </w:r>
      <w:r w:rsidRPr="00C973C7">
        <w:t xml:space="preserve"> aged above or below 50 years</w:t>
      </w:r>
      <w:r w:rsidR="00255FD7" w:rsidRPr="00C973C7">
        <w:t>. Furthermore, there was no knowledge difference between participants with or without personal or lived experience of autism.</w:t>
      </w:r>
    </w:p>
    <w:p w14:paraId="312E5300" w14:textId="77D50FB2" w:rsidR="00306F84" w:rsidRPr="00C973C7" w:rsidRDefault="00306F84" w:rsidP="00306F84">
      <w:r w:rsidRPr="00C973C7">
        <w:t xml:space="preserve">Coyne </w:t>
      </w:r>
      <w:r w:rsidR="00E86CB1" w:rsidRPr="00C973C7">
        <w:fldChar w:fldCharType="begin"/>
      </w:r>
      <w:r w:rsidR="00455EE8">
        <w:instrText xml:space="preserve"> ADDIN ZOTERO_ITEM CSL_CITATION {"citationID":"CMSCKtEP","properties":{"formattedCitation":"(39)","plainCitation":"(39)","noteIndex":0},"citationItems":[{"id":843,"uris":["http://zotero.org/users/local/2KLdJHRl/items/984VXUWV"],"itemData":{"id":843,"type":"article-journal","container-title":"Irish Association for Counselling and Psychotherapy","issue":"2","page":"18-25","title":"‘You are not the person who knows most about this in the room’ An exploration of the experiences of trainee therapists working with autistic adult clients","volume":"24","author":[{"family":"Coyne","given":"F"}],"issued":{"date-parts":[["2024"]]}}}],"schema":"https://github.com/citation-style-language/schema/raw/master/csl-citation.json"} </w:instrText>
      </w:r>
      <w:r w:rsidR="00E86CB1" w:rsidRPr="00C973C7">
        <w:fldChar w:fldCharType="separate"/>
      </w:r>
      <w:r w:rsidR="00455EE8" w:rsidRPr="00455EE8">
        <w:t>(39)</w:t>
      </w:r>
      <w:r w:rsidR="00E86CB1" w:rsidRPr="00C973C7">
        <w:fldChar w:fldCharType="end"/>
      </w:r>
      <w:r w:rsidR="000A3282" w:rsidRPr="00C973C7">
        <w:t xml:space="preserve"> conducted semi-structured interviews to gain understanding of </w:t>
      </w:r>
      <w:r w:rsidR="00AE0337">
        <w:t xml:space="preserve">three </w:t>
      </w:r>
      <w:r w:rsidR="00016EA6">
        <w:t xml:space="preserve">Irish </w:t>
      </w:r>
      <w:r w:rsidR="000A3282" w:rsidRPr="00C973C7">
        <w:t>therapists’ experiences of working psychotherapeutically with autistic clients. Coyne</w:t>
      </w:r>
      <w:r w:rsidR="00E86CB1" w:rsidRPr="00C973C7">
        <w:t xml:space="preserve"> </w:t>
      </w:r>
      <w:r w:rsidRPr="00C973C7">
        <w:t>found that two</w:t>
      </w:r>
      <w:r w:rsidR="00AE0337">
        <w:t xml:space="preserve"> out of three of the</w:t>
      </w:r>
      <w:r w:rsidRPr="00C973C7">
        <w:t xml:space="preserve"> participants were surprised when autistic clients presented</w:t>
      </w:r>
      <w:r w:rsidR="00AE4631" w:rsidRPr="00C973C7">
        <w:t xml:space="preserve"> because neither</w:t>
      </w:r>
      <w:r w:rsidR="000A3282" w:rsidRPr="00C973C7">
        <w:t xml:space="preserve"> trainee</w:t>
      </w:r>
      <w:r w:rsidR="00AE4631" w:rsidRPr="00C973C7">
        <w:t xml:space="preserve"> had </w:t>
      </w:r>
      <w:r w:rsidR="000A3282" w:rsidRPr="00C973C7">
        <w:t xml:space="preserve">the expectation of working with autistic people nor the training to do so. </w:t>
      </w:r>
      <w:r w:rsidR="00AE4631" w:rsidRPr="00C973C7">
        <w:t>T</w:t>
      </w:r>
      <w:r w:rsidR="00C57A4B">
        <w:t>he one other trainee</w:t>
      </w:r>
      <w:r w:rsidRPr="00C973C7">
        <w:t xml:space="preserve"> </w:t>
      </w:r>
      <w:r w:rsidR="00C57A4B">
        <w:t>that</w:t>
      </w:r>
      <w:r w:rsidRPr="00C973C7">
        <w:t xml:space="preserve"> received relevant training felt better equipped in working with autistic people. </w:t>
      </w:r>
      <w:r w:rsidR="00C57A4B">
        <w:t>The three p</w:t>
      </w:r>
      <w:r w:rsidRPr="00C973C7">
        <w:t xml:space="preserve">articipants expressed a strong desire for autism-specific training </w:t>
      </w:r>
      <w:r w:rsidRPr="00C973C7">
        <w:fldChar w:fldCharType="begin"/>
      </w:r>
      <w:r w:rsidR="00455EE8">
        <w:instrText xml:space="preserve"> ADDIN ZOTERO_ITEM CSL_CITATION {"citationID":"powvX1TY","properties":{"formattedCitation":"(39)","plainCitation":"(39)","noteIndex":0},"citationItems":[{"id":843,"uris":["http://zotero.org/users/local/2KLdJHRl/items/984VXUWV"],"itemData":{"id":843,"type":"article-journal","container-title":"Irish Association for Counselling and Psychotherapy","issue":"2","page":"18-25","title":"‘You are not the person who knows most about this in the room’ An exploration of the experiences of trainee therapists working with autistic adult clients","volume":"24","author":[{"family":"Coyne","given":"F"}],"issued":{"date-parts":[["2024"]]}}}],"schema":"https://github.com/citation-style-language/schema/raw/master/csl-citation.json"} </w:instrText>
      </w:r>
      <w:r w:rsidRPr="00C973C7">
        <w:fldChar w:fldCharType="separate"/>
      </w:r>
      <w:r w:rsidR="00455EE8" w:rsidRPr="00455EE8">
        <w:t>(39)</w:t>
      </w:r>
      <w:r w:rsidRPr="00C973C7">
        <w:fldChar w:fldCharType="end"/>
      </w:r>
      <w:r w:rsidRPr="00C973C7">
        <w:t xml:space="preserve">, echoing the views found in similar studies. </w:t>
      </w:r>
      <w:r w:rsidRPr="00C973C7">
        <w:fldChar w:fldCharType="begin"/>
      </w:r>
      <w:r w:rsidR="00455EE8">
        <w:instrText xml:space="preserve"> ADDIN ZOTERO_ITEM CSL_CITATION {"citationID":"krU8eliF","properties":{"formattedCitation":"(40,41)","plainCitation":"(40,41)","noteIndex":0},"citationItems":[{"id":846,"uris":["http://zotero.org/users/local/2KLdJHRl/items/FE3SLZ7X"],"itemData":{"id":846,"type":"article-journal","container-title":"Autism : the international journal of research and practice","issue":"6","page":"1509-1521","title":"A blind spot in mental healthcare? Psychotherapists lack education and expertise for the support of adults on the autism spectrum.","volume":"26","author":[{"family":"Lipinski","given":"S"},{"family":"Boegl","given":"K"},{"family":"Blanke","given":"E"},{"family":"Suenkel","given":"U"},{"family":"Dziobek","given":"I"}],"issued":{"date-parts":[["2022"]]}}},{"id":847,"uris":["http://zotero.org/users/local/2KLdJHRl/items/MVUIBVBE"],"itemData":{"id":847,"type":"article-journal","container-title":"Autism","issue":"2","page":"289-292","title":"Six ideas about how to address the autism mental health crisis","volume":"26","author":[{"family":"Mandy","given":"W"}],"issued":{"date-parts":[["2022"]]}}}],"schema":"https://github.com/citation-style-language/schema/raw/master/csl-citation.json"} </w:instrText>
      </w:r>
      <w:r w:rsidRPr="00C973C7">
        <w:fldChar w:fldCharType="separate"/>
      </w:r>
      <w:r w:rsidR="00455EE8" w:rsidRPr="00455EE8">
        <w:t>(40,41)</w:t>
      </w:r>
      <w:r w:rsidRPr="00C973C7">
        <w:fldChar w:fldCharType="end"/>
      </w:r>
      <w:r w:rsidRPr="00C973C7">
        <w:t xml:space="preserve"> </w:t>
      </w:r>
    </w:p>
    <w:p w14:paraId="2177A7A3" w14:textId="34FF9C57" w:rsidR="000C5785" w:rsidRPr="00C973C7" w:rsidRDefault="000C5785" w:rsidP="000C5785">
      <w:r w:rsidRPr="00C973C7">
        <w:t xml:space="preserve">Cordon et al. </w:t>
      </w:r>
      <w:r w:rsidR="001F1D7F" w:rsidRPr="00C973C7">
        <w:fldChar w:fldCharType="begin"/>
      </w:r>
      <w:r w:rsidR="00455EE8">
        <w:instrText xml:space="preserve"> ADDIN ZOTERO_ITEM CSL_CITATION {"citationID":"SJCfR2mS","properties":{"formattedCitation":"(42)","plainCitation":"(42)","noteIndex":0},"citationItems":[{"id":838,"uris":["http://zotero.org/users/local/2KLdJHRl/items/62I5ZF6R"],"itemData":{"id":838,"type":"article-journal","container-title":"Review Journal of Autism and Developmental Disorders","issue":"1","page":"386-399","title":"A Systematic Review of Healthcare Professionals’ Knowledge, Self-Efficacy and Attitudes Towards Working with Autistic People.","volume":"9","author":[{"family":"Corden","given":"K"},{"family":"Brewer","given":"R"},{"family":"Cage","given":"E"}],"issued":{"date-parts":[["2022"]]}}}],"schema":"https://github.com/citation-style-language/schema/raw/master/csl-citation.json"} </w:instrText>
      </w:r>
      <w:r w:rsidR="001F1D7F" w:rsidRPr="00C973C7">
        <w:fldChar w:fldCharType="separate"/>
      </w:r>
      <w:r w:rsidR="00455EE8" w:rsidRPr="00455EE8">
        <w:t>(42)</w:t>
      </w:r>
      <w:r w:rsidR="001F1D7F" w:rsidRPr="00C973C7">
        <w:fldChar w:fldCharType="end"/>
      </w:r>
      <w:r w:rsidRPr="00C973C7">
        <w:t xml:space="preserve"> conducted a systematic review of healthcare professionals’ knowledge, self-</w:t>
      </w:r>
      <w:r w:rsidR="009F5A21" w:rsidRPr="00C973C7">
        <w:t>e</w:t>
      </w:r>
      <w:r w:rsidRPr="00C973C7">
        <w:t>fficacy and attitudes towards working with autistic people</w:t>
      </w:r>
      <w:r w:rsidR="0055598A" w:rsidRPr="00C973C7">
        <w:t xml:space="preserve"> from a range of countries.</w:t>
      </w:r>
      <w:r w:rsidRPr="00C973C7">
        <w:t xml:space="preserve"> </w:t>
      </w:r>
      <w:r w:rsidR="00E23836" w:rsidRPr="00C973C7">
        <w:t>They found that healthcare workers from various professional backgrounds exhibited low to moderate levels of knowledge about autism and felt unsure of their ability to effectively support autistic people</w:t>
      </w:r>
      <w:r w:rsidRPr="00C973C7">
        <w:t>. The study highlighted considerable variability in knowledge levels, with some studies showing high rates of correct responses (e.g., 88.1% to 91.2%) among health professionals such as GPs, community clinical staff, and psychiatrists</w:t>
      </w:r>
      <w:r w:rsidR="001F1D7F" w:rsidRPr="00C973C7">
        <w:t>.</w:t>
      </w:r>
      <w:r w:rsidRPr="00C973C7">
        <w:t xml:space="preserve"> </w:t>
      </w:r>
      <w:r w:rsidR="001F1D7F" w:rsidRPr="00C973C7">
        <w:fldChar w:fldCharType="begin"/>
      </w:r>
      <w:r w:rsidR="00455EE8">
        <w:instrText xml:space="preserve"> ADDIN ZOTERO_ITEM CSL_CITATION {"citationID":"lLOrNeu3","properties":{"formattedCitation":"(43\\uc0\\u8211{}45)","plainCitation":"(43–45)","noteIndex":0},"citationItems":[{"id":839,"uris":["http://zotero.org/users/local/2KLdJHRl/items/4A6XEZ5Q"],"itemData":{"id":839,"type":"article-journal","issue":"2","page":"103-110","title":"Implementing UK autism policy and national institute for health and care excellence guidance- assessing the impact of autism training for frontline staff in community learning disabilities teams.","volume":"42","author":[{"family":"Clarke","given":"A"},{"family":"Browne","given":"S"},{"family":"Boardman","given":"L"},{"family":"Hewitt","given":"L"},{"family":"Light","given":"S"}],"issued":{"date-parts":[["2016"]]}}},{"id":840,"uris":["http://zotero.org/users/local/2KLdJHRl/items/N79SXR6V"],"itemData":{"id":840,"type":"article-journal","DOI":"https://doi.org/10.1192/bjo.2019.12.","issue":"3","title":"Understanding psychiatrists’ knowledge, attitudes and experiences in identifying and supporting their patients on the autism spectrum: Online survey.","volume":"5","author":[{"family":"Crane","given":"L"},{"family":"Davidson","given":"I"},{"family":"Prosser","given":"R"},{"family":"Pellicano","given":"Elizabeth"}],"issued":{"date-parts":[["2019"]]}}},{"id":841,"uris":["http://zotero.org/users/local/2KLdJHRl/items/4NJ52VL7"],"itemData":{"id":841,"type":"article-journal","issue":"659","page":"445-452","title":"GPs’ confidence in caring for their patients on the autism spectrum: an online self-report study","volume":"67","author":[{"family":"Uniqwe","given":"S"},{"family":"Buckley","given":"C"},{"family":"Crane","given":"L"},{"family":"Kenny","given":"L"},{"family":"Remington","given":"A"},{"family":"Pellicano","given":"E"}],"issued":{"date-parts":[["2017"]]}}}],"schema":"https://github.com/citation-style-language/schema/raw/master/csl-citation.json"} </w:instrText>
      </w:r>
      <w:r w:rsidR="001F1D7F" w:rsidRPr="00C973C7">
        <w:fldChar w:fldCharType="separate"/>
      </w:r>
      <w:r w:rsidR="00455EE8" w:rsidRPr="00455EE8">
        <w:rPr>
          <w:rFonts w:cs="Times New Roman"/>
          <w:kern w:val="0"/>
        </w:rPr>
        <w:t>(43–45)</w:t>
      </w:r>
      <w:r w:rsidR="001F1D7F" w:rsidRPr="00C973C7">
        <w:fldChar w:fldCharType="end"/>
      </w:r>
      <w:r w:rsidRPr="00C973C7">
        <w:t xml:space="preserve"> However, other studies reported much lower levels of autism knowledge, with only 28% of patient-facing clinical staff (including nurses, psychiatrists, and psychologists) reporting adequate autism knowledge</w:t>
      </w:r>
      <w:r w:rsidR="00103349" w:rsidRPr="00C973C7">
        <w:t xml:space="preserve">. </w:t>
      </w:r>
      <w:r w:rsidR="00103349" w:rsidRPr="00C973C7">
        <w:fldChar w:fldCharType="begin"/>
      </w:r>
      <w:r w:rsidR="00455EE8">
        <w:instrText xml:space="preserve"> ADDIN ZOTERO_ITEM CSL_CITATION {"citationID":"oM4xDKKR","properties":{"formattedCitation":"(46)","plainCitation":"(46)","noteIndex":0},"citationItems":[{"id":842,"uris":["http://zotero.org/users/local/2KLdJHRl/items/N2RSTN2Z"],"itemData":{"id":842,"type":"article-journal","issue":"3","page":"231-240","title":"View of autism spectrum conditions held by staff working within a high secure psychiatric hospital.","volume":"17","author":[{"family":"Murphy","given":"D"},{"family":"McMorrow","given":"K"}],"issued":{"date-parts":[["2015"]]}}}],"schema":"https://github.com/citation-style-language/schema/raw/master/csl-citation.json"} </w:instrText>
      </w:r>
      <w:r w:rsidR="00103349" w:rsidRPr="00C973C7">
        <w:fldChar w:fldCharType="separate"/>
      </w:r>
      <w:r w:rsidR="00455EE8" w:rsidRPr="00455EE8">
        <w:t>(46)</w:t>
      </w:r>
      <w:r w:rsidR="00103349" w:rsidRPr="00C973C7">
        <w:fldChar w:fldCharType="end"/>
      </w:r>
      <w:r w:rsidR="00103349" w:rsidRPr="00C973C7">
        <w:t xml:space="preserve"> </w:t>
      </w:r>
      <w:r w:rsidRPr="00C973C7">
        <w:t xml:space="preserve">These findings </w:t>
      </w:r>
      <w:r w:rsidR="00103349" w:rsidRPr="00C973C7">
        <w:t>indicate</w:t>
      </w:r>
      <w:r w:rsidRPr="00C973C7">
        <w:t xml:space="preserve"> that while some health workers have a solid understanding of </w:t>
      </w:r>
      <w:r w:rsidRPr="00C973C7">
        <w:lastRenderedPageBreak/>
        <w:t>autism, knowledge is inconsistent across studies and professions, with significant room for improvement.</w:t>
      </w:r>
    </w:p>
    <w:p w14:paraId="6D506AD2" w14:textId="1404E6F0" w:rsidR="006D07F9" w:rsidRPr="00C973C7" w:rsidRDefault="00C6764B" w:rsidP="006D07F9">
      <w:r w:rsidRPr="00C973C7">
        <w:t xml:space="preserve">Doherty et al. </w:t>
      </w:r>
      <w:r w:rsidRPr="00C973C7">
        <w:fldChar w:fldCharType="begin"/>
      </w:r>
      <w:r w:rsidR="00455EE8">
        <w:instrText xml:space="preserve"> ADDIN ZOTERO_ITEM CSL_CITATION {"citationID":"GiZkjbAL","properties":{"formattedCitation":"(47)","plainCitation":"(47)","noteIndex":0},"citationItems":[{"id":887,"uris":["http://zotero.org/users/local/2KLdJHRl/items/M3ALKZWA"],"itemData":{"id":887,"type":"article-journal","container-title":"BJPsych Open","issue":"e183","page":"1-8","title":"Autistic psychiatrists’ experiences of recognisingthemselves and others as autistic:a qualitative study","volume":"10","author":[{"family":"Doherty","given":"M"},{"family":"Chown","given":"N"},{"family":"Martin","given":"N"},{"family":"Shaw","given":"S"}],"issued":{"date-parts":[["2024"]]}}}],"schema":"https://github.com/citation-style-language/schema/raw/master/csl-citation.json"} </w:instrText>
      </w:r>
      <w:r w:rsidRPr="00C973C7">
        <w:fldChar w:fldCharType="separate"/>
      </w:r>
      <w:r w:rsidR="00455EE8" w:rsidRPr="00455EE8">
        <w:t>(47)</w:t>
      </w:r>
      <w:r w:rsidRPr="00C973C7">
        <w:fldChar w:fldCharType="end"/>
      </w:r>
      <w:r w:rsidRPr="00C973C7">
        <w:t xml:space="preserve"> found after interviewing eight autistic psychiatrists based in the UK that autistic psychiatrists were much better at diagnosing autistic people, highlighting that autistic knowledge is improved in healthcare when professionals have direct lived experience of autism. Similarly, </w:t>
      </w:r>
      <w:r w:rsidR="006D07F9" w:rsidRPr="00C973C7">
        <w:t xml:space="preserve">Crane et al. </w:t>
      </w:r>
      <w:r w:rsidR="0065441F" w:rsidRPr="00C973C7">
        <w:fldChar w:fldCharType="begin"/>
      </w:r>
      <w:r w:rsidR="00455EE8">
        <w:instrText xml:space="preserve"> ADDIN ZOTERO_ITEM CSL_CITATION {"citationID":"qkhhr6rZ","properties":{"formattedCitation":"(44)","plainCitation":"(44)","noteIndex":0},"citationItems":[{"id":840,"uris":["http://zotero.org/users/local/2KLdJHRl/items/N79SXR6V"],"itemData":{"id":840,"type":"article-journal","DOI":"https://doi.org/10.1192/bjo.2019.12.","issue":"3","title":"Understanding psychiatrists’ knowledge, attitudes and experiences in identifying and supporting their patients on the autism spectrum: Online survey.","volume":"5","author":[{"family":"Crane","given":"L"},{"family":"Davidson","given":"I"},{"family":"Prosser","given":"R"},{"family":"Pellicano","given":"Elizabeth"}],"issued":{"date-parts":[["2019"]]}}}],"schema":"https://github.com/citation-style-language/schema/raw/master/csl-citation.json"} </w:instrText>
      </w:r>
      <w:r w:rsidR="0065441F" w:rsidRPr="00C973C7">
        <w:fldChar w:fldCharType="separate"/>
      </w:r>
      <w:r w:rsidR="00455EE8" w:rsidRPr="00455EE8">
        <w:t>(44)</w:t>
      </w:r>
      <w:r w:rsidR="0065441F" w:rsidRPr="00C973C7">
        <w:fldChar w:fldCharType="end"/>
      </w:r>
      <w:r w:rsidR="006D07F9" w:rsidRPr="00C973C7">
        <w:t xml:space="preserve"> found </w:t>
      </w:r>
      <w:r w:rsidR="00963DEC" w:rsidRPr="00C973C7">
        <w:t>that UK-based psychiatrists with personal connections to autism and specific training had strong knowledge of autism. This expertise, combined with their clinical experience, improved their ability to use diagnostic tools effectively and enhanced their confidence in providing care for autistic patients.</w:t>
      </w:r>
      <w:r w:rsidRPr="00C973C7">
        <w:t xml:space="preserve"> </w:t>
      </w:r>
    </w:p>
    <w:p w14:paraId="4E2798C2" w14:textId="6B2EDB57" w:rsidR="00963DEC" w:rsidRPr="00C973C7" w:rsidRDefault="0065441F" w:rsidP="006D07F9">
      <w:r w:rsidRPr="00C973C7">
        <w:t>R</w:t>
      </w:r>
      <w:r w:rsidR="000C5785" w:rsidRPr="00C973C7">
        <w:t xml:space="preserve">egarding </w:t>
      </w:r>
      <w:r w:rsidRPr="00C973C7">
        <w:t>GPs</w:t>
      </w:r>
      <w:r w:rsidR="00645C9A" w:rsidRPr="00C973C7">
        <w:t xml:space="preserve"> in the UK</w:t>
      </w:r>
      <w:r w:rsidRPr="00C973C7">
        <w:t>,</w:t>
      </w:r>
      <w:r w:rsidR="000C5785" w:rsidRPr="00C973C7">
        <w:t xml:space="preserve"> </w:t>
      </w:r>
      <w:proofErr w:type="spellStart"/>
      <w:r w:rsidR="006D07F9" w:rsidRPr="00C973C7">
        <w:t>Unigwe</w:t>
      </w:r>
      <w:proofErr w:type="spellEnd"/>
      <w:r w:rsidR="006D07F9" w:rsidRPr="00C973C7">
        <w:t xml:space="preserve"> et al. reported that, although a significant proportion of </w:t>
      </w:r>
      <w:r w:rsidR="000C5785" w:rsidRPr="00C973C7">
        <w:t xml:space="preserve">GPs </w:t>
      </w:r>
      <w:r w:rsidR="006D07F9" w:rsidRPr="00C973C7">
        <w:t>(39.5%) had never received formal training in autism, they still exhibited good knowledge of its key features.</w:t>
      </w:r>
      <w:r w:rsidRPr="00C973C7">
        <w:t xml:space="preserve"> </w:t>
      </w:r>
      <w:r w:rsidRPr="00C973C7">
        <w:fldChar w:fldCharType="begin"/>
      </w:r>
      <w:r w:rsidR="00455EE8">
        <w:instrText xml:space="preserve"> ADDIN ZOTERO_ITEM CSL_CITATION {"citationID":"MFOag2Qi","properties":{"formattedCitation":"(45)","plainCitation":"(45)","noteIndex":0},"citationItems":[{"id":841,"uris":["http://zotero.org/users/local/2KLdJHRl/items/4NJ52VL7"],"itemData":{"id":841,"type":"article-journal","issue":"659","page":"445-452","title":"GPs’ confidence in caring for their patients on the autism spectrum: an online self-report study","volume":"67","author":[{"family":"Uniqwe","given":"S"},{"family":"Buckley","given":"C"},{"family":"Crane","given":"L"},{"family":"Kenny","given":"L"},{"family":"Remington","given":"A"},{"family":"Pellicano","given":"E"}],"issued":{"date-parts":[["2017"]]}}}],"schema":"https://github.com/citation-style-language/schema/raw/master/csl-citation.json"} </w:instrText>
      </w:r>
      <w:r w:rsidRPr="00C973C7">
        <w:fldChar w:fldCharType="separate"/>
      </w:r>
      <w:r w:rsidR="00455EE8" w:rsidRPr="00455EE8">
        <w:t>(45)</w:t>
      </w:r>
      <w:r w:rsidRPr="00C973C7">
        <w:fldChar w:fldCharType="end"/>
      </w:r>
      <w:r w:rsidR="006D07F9" w:rsidRPr="00C973C7">
        <w:t xml:space="preserve"> </w:t>
      </w:r>
      <w:r w:rsidR="00963DEC" w:rsidRPr="00C973C7">
        <w:t>However, many GPs lacked confidence in identifying and managing autistic patients, particularly in more complex cases, since they primarily make referrals rather than diagnoses. The lack of formal training contributed to their uncertainty, and the studies may have been biased, as those with more autism knowledge were more likely to participate.</w:t>
      </w:r>
    </w:p>
    <w:p w14:paraId="4E656E02" w14:textId="0A6CE8D1" w:rsidR="004A096B" w:rsidRPr="00C973C7" w:rsidRDefault="004A096B" w:rsidP="006D07F9">
      <w:r w:rsidRPr="00C973C7">
        <w:t>Lastly, in a UK-based survey of 225 participants made up mainly of nursing and psychiatry staff, it was found that 89% of participants had heard of the term “reasonable adjustments”, and 73% (81) had seen a hospital passport for an autistic user.</w:t>
      </w:r>
      <w:r w:rsidR="008955E6" w:rsidRPr="00C973C7">
        <w:t xml:space="preserve"> </w:t>
      </w:r>
      <w:r w:rsidR="008955E6" w:rsidRPr="00C973C7">
        <w:fldChar w:fldCharType="begin"/>
      </w:r>
      <w:r w:rsidR="00455EE8">
        <w:instrText xml:space="preserve"> ADDIN ZOTERO_ITEM CSL_CITATION {"citationID":"pkK97ypB","properties":{"formattedCitation":"(48)","plainCitation":"(48)","noteIndex":0},"citationItems":[{"id":898,"uris":["http://zotero.org/users/local/2KLdJHRl/items/3YUY3E5H"],"itemData":{"id":898,"type":"article-journal","container-title":"BJPsych Open","issue":"S1","page":"105-106","title":"Attitudes and Experience of Autism and Learning disability(LD): A Survey of Mental Healthcare Staff","volume":"8","author":[{"family":"Onwuchekwa","given":"Ogba"},{"family":"Davidson","given":"C"},{"family":"Sharma","given":"V"}],"issued":{"date-parts":[["2022"]]}}}],"schema":"https://github.com/citation-style-language/schema/raw/master/csl-citation.json"} </w:instrText>
      </w:r>
      <w:r w:rsidR="008955E6" w:rsidRPr="00C973C7">
        <w:fldChar w:fldCharType="separate"/>
      </w:r>
      <w:r w:rsidR="00455EE8" w:rsidRPr="00455EE8">
        <w:t>(48)</w:t>
      </w:r>
      <w:r w:rsidR="008955E6" w:rsidRPr="00C973C7">
        <w:fldChar w:fldCharType="end"/>
      </w:r>
      <w:r w:rsidRPr="00C973C7">
        <w:t xml:space="preserve"> </w:t>
      </w:r>
      <w:r w:rsidR="000A5C5E">
        <w:t>O</w:t>
      </w:r>
      <w:r w:rsidRPr="00C973C7">
        <w:t>nly 11% stated they knew where to record reasonable adjustments on the electronic patient record</w:t>
      </w:r>
      <w:r w:rsidR="004B3963" w:rsidRPr="00C973C7">
        <w:t xml:space="preserve">. This lack of knowledge in how to access and update vital information for autistic patients contributed to staff lacking confidence when working with autistic patients. However, it was noted that staff were marginally more confident in providing reasonable accommodations to autistic patients compared to patients with learning difficulty, with the researchers questioning “whether it is due to the increasing media publicity about Autism.” </w:t>
      </w:r>
      <w:r w:rsidR="008955E6" w:rsidRPr="00C973C7">
        <w:fldChar w:fldCharType="begin"/>
      </w:r>
      <w:r w:rsidR="00455EE8">
        <w:instrText xml:space="preserve"> ADDIN ZOTERO_ITEM CSL_CITATION {"citationID":"7NbdEji6","properties":{"formattedCitation":"(48)","plainCitation":"(48)","noteIndex":0},"citationItems":[{"id":898,"uris":["http://zotero.org/users/local/2KLdJHRl/items/3YUY3E5H"],"itemData":{"id":898,"type":"article-journal","container-title":"BJPsych Open","issue":"S1","page":"105-106","title":"Attitudes and Experience of Autism and Learning disability(LD): A Survey of Mental Healthcare Staff","volume":"8","author":[{"family":"Onwuchekwa","given":"Ogba"},{"family":"Davidson","given":"C"},{"family":"Sharma","given":"V"}],"issued":{"date-parts":[["2022"]]}}}],"schema":"https://github.com/citation-style-language/schema/raw/master/csl-citation.json"} </w:instrText>
      </w:r>
      <w:r w:rsidR="008955E6" w:rsidRPr="00C973C7">
        <w:fldChar w:fldCharType="separate"/>
      </w:r>
      <w:r w:rsidR="00455EE8" w:rsidRPr="00455EE8">
        <w:t>(48)</w:t>
      </w:r>
      <w:r w:rsidR="008955E6" w:rsidRPr="00C973C7">
        <w:fldChar w:fldCharType="end"/>
      </w:r>
      <w:r w:rsidR="004B3963" w:rsidRPr="00C973C7">
        <w:t>(p.106).</w:t>
      </w:r>
    </w:p>
    <w:p w14:paraId="3D150942" w14:textId="1EDC1AEA" w:rsidR="007A642D" w:rsidRPr="00C973C7" w:rsidRDefault="007A642D" w:rsidP="006D07F9">
      <w:r w:rsidRPr="00C973C7">
        <w:t xml:space="preserve">When healthcare professionals have a lack of knowledge on autism, it directly contributes to the stigmatisation that autistic people report </w:t>
      </w:r>
      <w:r w:rsidR="008976F5">
        <w:t xml:space="preserve">regarding their </w:t>
      </w:r>
      <w:r w:rsidRPr="00C973C7">
        <w:t>experienc</w:t>
      </w:r>
      <w:r w:rsidR="008976F5">
        <w:t>es</w:t>
      </w:r>
      <w:r w:rsidR="002E4F1A" w:rsidRPr="00C973C7">
        <w:t xml:space="preserve"> in healthcare settings</w:t>
      </w:r>
      <w:r w:rsidRPr="00C973C7">
        <w:t xml:space="preserve">. Grant et al. </w:t>
      </w:r>
      <w:r w:rsidR="002B5C1A" w:rsidRPr="00C973C7">
        <w:fldChar w:fldCharType="begin"/>
      </w:r>
      <w:r w:rsidR="00455EE8">
        <w:instrText xml:space="preserve"> ADDIN ZOTERO_ITEM CSL_CITATION {"citationID":"IFLr10KS","properties":{"formattedCitation":"(49)","plainCitation":"(49)","noteIndex":0},"citationItems":[{"id":901,"uris":["http://zotero.org/users/local/2KLdJHRl/items/F2D7RXVZ"],"itemData":{"id":901,"type":"article-journal","container-title":"PLOS ONE","DOI":"e0303873","issue":"5","page":"1-18","title":"\"I am afraid of being treated badly if I show it”: A cross-sectional study of healthcare accessibility and Autism Health Passports among UK Autistic adults","volume":"19","author":[{"family":"Grant","given":"A"},{"family":"Turner","given":"S"},{"family":"Shaw","given":"SCK"},{"family":"Williams","given":"K"},{"family":"Morgan","given":"H"},{"family":"Ellis","given":"R"},{"family":"et al.","given":""}]}}],"schema":"https://github.com/citation-style-language/schema/raw/master/csl-citation.json"} </w:instrText>
      </w:r>
      <w:r w:rsidR="002B5C1A" w:rsidRPr="00C973C7">
        <w:fldChar w:fldCharType="separate"/>
      </w:r>
      <w:r w:rsidR="00455EE8" w:rsidRPr="00455EE8">
        <w:t>(49)</w:t>
      </w:r>
      <w:r w:rsidR="002B5C1A" w:rsidRPr="00C973C7">
        <w:fldChar w:fldCharType="end"/>
      </w:r>
      <w:r w:rsidR="002B5C1A" w:rsidRPr="00C973C7">
        <w:t xml:space="preserve"> </w:t>
      </w:r>
      <w:r w:rsidRPr="00C973C7">
        <w:t>in a cross-sectional survey of 193 autistic adults in the UK found that the most frequent theme in participant responses was a lack of knowledge</w:t>
      </w:r>
      <w:r w:rsidR="00F8051F" w:rsidRPr="00C973C7">
        <w:t xml:space="preserve"> of autism. This</w:t>
      </w:r>
      <w:r w:rsidRPr="00C973C7">
        <w:t xml:space="preserve"> manifested in</w:t>
      </w:r>
      <w:r w:rsidR="00F8051F" w:rsidRPr="00C973C7">
        <w:t>to</w:t>
      </w:r>
      <w:r w:rsidRPr="00C973C7">
        <w:t xml:space="preserve"> discriminatory treatment, infantilisation, and outdated assumptions of autistic patients where they were not taken seriously or felt patronised by healthcare professionals.</w:t>
      </w:r>
    </w:p>
    <w:p w14:paraId="31FF41F8" w14:textId="6CFB865B" w:rsidR="00864961" w:rsidRPr="00C973C7" w:rsidRDefault="00F8051F" w:rsidP="006D07F9">
      <w:r w:rsidRPr="00C973C7">
        <w:t>L</w:t>
      </w:r>
      <w:r w:rsidR="00864961" w:rsidRPr="00C973C7">
        <w:t>ack of knowledge</w:t>
      </w:r>
      <w:r w:rsidRPr="00C973C7">
        <w:t xml:space="preserve"> </w:t>
      </w:r>
      <w:r w:rsidR="00AD29F1" w:rsidRPr="00C973C7">
        <w:t>among</w:t>
      </w:r>
      <w:r w:rsidRPr="00C973C7">
        <w:t xml:space="preserve"> healthcare professionals</w:t>
      </w:r>
      <w:r w:rsidR="00864961" w:rsidRPr="00C973C7">
        <w:t xml:space="preserve"> has tangible health consequences</w:t>
      </w:r>
      <w:r w:rsidRPr="00C973C7">
        <w:t xml:space="preserve"> for autistic people</w:t>
      </w:r>
      <w:r w:rsidR="00864961" w:rsidRPr="00C973C7">
        <w:t xml:space="preserve">. As the </w:t>
      </w:r>
      <w:r w:rsidR="002B5C1A" w:rsidRPr="00C973C7">
        <w:t xml:space="preserve">WHO </w:t>
      </w:r>
      <w:r w:rsidR="002B5C1A" w:rsidRPr="00C973C7">
        <w:fldChar w:fldCharType="begin"/>
      </w:r>
      <w:r w:rsidR="00455EE8">
        <w:instrText xml:space="preserve"> ADDIN ZOTERO_ITEM CSL_CITATION {"citationID":"dv541TCH","properties":{"formattedCitation":"(50)","plainCitation":"(50)","noteIndex":0},"citationItems":[{"id":902,"uris":["http://zotero.org/users/local/2KLdJHRl/items/HW7A6CQM"],"itemData":{"id":902,"type":"report","title":"Disability and Health","URL":"https://www.who.int/newsroom/fact-sheets/detail/disability-and-health","author":[{"family":"World Health Organisation (WHO)","given":""}],"accessed":{"date-parts":[["2025",4,17]]}}}],"schema":"https://github.com/citation-style-language/schema/raw/master/csl-citation.json"} </w:instrText>
      </w:r>
      <w:r w:rsidR="002B5C1A" w:rsidRPr="00C973C7">
        <w:fldChar w:fldCharType="separate"/>
      </w:r>
      <w:r w:rsidR="00455EE8" w:rsidRPr="00455EE8">
        <w:t>(50)</w:t>
      </w:r>
      <w:r w:rsidR="002B5C1A" w:rsidRPr="00C973C7">
        <w:fldChar w:fldCharType="end"/>
      </w:r>
      <w:r w:rsidR="00864961" w:rsidRPr="00C973C7">
        <w:t xml:space="preserve"> and </w:t>
      </w:r>
      <w:proofErr w:type="spellStart"/>
      <w:r w:rsidR="00864961" w:rsidRPr="00C973C7">
        <w:t>Hirvikoski</w:t>
      </w:r>
      <w:proofErr w:type="spellEnd"/>
      <w:r w:rsidR="00864961" w:rsidRPr="00C973C7">
        <w:t xml:space="preserve"> et al.</w:t>
      </w:r>
      <w:r w:rsidR="002B5C1A" w:rsidRPr="00C973C7">
        <w:t xml:space="preserve"> </w:t>
      </w:r>
      <w:r w:rsidR="002B5C1A" w:rsidRPr="00C973C7">
        <w:fldChar w:fldCharType="begin"/>
      </w:r>
      <w:r w:rsidR="00455EE8">
        <w:instrText xml:space="preserve"> ADDIN ZOTERO_ITEM CSL_CITATION {"citationID":"7ORHrKnp","properties":{"formattedCitation":"(51)","plainCitation":"(51)","noteIndex":0},"citationItems":[{"id":903,"uris":["http://zotero.org/users/local/2KLdJHRl/items/B4F6M7WF"],"itemData":{"id":903,"type":"article-journal","container-title":"The Journal of Mental Science","DOI":"https://doi.org/10.1192/bjp.bp.114.160192","issue":"3","page":"232-238","title":"Premature mortality in autism spectrum disorder.","volume":"208","author":[{"family":"Hirvikoski","given":"T"},{"family":"Mittendorfer-Rutz","given":"E"},{"family":"Boman","given":"M"},{"family":"Larsson","given":"H"},{"family":"Lichtenstein","given":"P"},{"family":"Bölte","given":"S"}],"issued":{"date-parts":[["2016"]]}}}],"schema":"https://github.com/citation-style-language/schema/raw/master/csl-citation.json"} </w:instrText>
      </w:r>
      <w:r w:rsidR="002B5C1A" w:rsidRPr="00C973C7">
        <w:fldChar w:fldCharType="separate"/>
      </w:r>
      <w:r w:rsidR="00455EE8" w:rsidRPr="00455EE8">
        <w:t>(51)</w:t>
      </w:r>
      <w:r w:rsidR="002B5C1A" w:rsidRPr="00C973C7">
        <w:fldChar w:fldCharType="end"/>
      </w:r>
      <w:r w:rsidR="00864961" w:rsidRPr="00C973C7">
        <w:t xml:space="preserve"> note, autistic people have disproportionately poor</w:t>
      </w:r>
      <w:r w:rsidR="00AD29F1" w:rsidRPr="00C973C7">
        <w:t>er</w:t>
      </w:r>
      <w:r w:rsidR="00864961" w:rsidRPr="00C973C7">
        <w:t xml:space="preserve"> health outcomes, including a significantly increased risk of dying from cancer-</w:t>
      </w:r>
      <w:r w:rsidR="00864961" w:rsidRPr="00C973C7">
        <w:lastRenderedPageBreak/>
        <w:t>related causes. These outcomes can be linked to healthcare professionals' lack of knowledge that fails to recognise autistic-specific communication styles, sensory needs, or individual differences</w:t>
      </w:r>
      <w:r w:rsidR="002B5C1A" w:rsidRPr="00C973C7">
        <w:t xml:space="preserve">. </w:t>
      </w:r>
      <w:r w:rsidR="002B5C1A" w:rsidRPr="00C973C7">
        <w:fldChar w:fldCharType="begin"/>
      </w:r>
      <w:r w:rsidR="00455EE8">
        <w:instrText xml:space="preserve"> ADDIN ZOTERO_ITEM CSL_CITATION {"citationID":"QrTfSa0R","properties":{"formattedCitation":"(49)","plainCitation":"(49)","noteIndex":0},"citationItems":[{"id":901,"uris":["http://zotero.org/users/local/2KLdJHRl/items/F2D7RXVZ"],"itemData":{"id":901,"type":"article-journal","container-title":"PLOS ONE","DOI":"e0303873","issue":"5","page":"1-18","title":"\"I am afraid of being treated badly if I show it”: A cross-sectional study of healthcare accessibility and Autism Health Passports among UK Autistic adults","volume":"19","author":[{"family":"Grant","given":"A"},{"family":"Turner","given":"S"},{"family":"Shaw","given":"SCK"},{"family":"Williams","given":"K"},{"family":"Morgan","given":"H"},{"family":"Ellis","given":"R"},{"family":"et al.","given":""}]}}],"schema":"https://github.com/citation-style-language/schema/raw/master/csl-citation.json"} </w:instrText>
      </w:r>
      <w:r w:rsidR="002B5C1A" w:rsidRPr="00C973C7">
        <w:fldChar w:fldCharType="separate"/>
      </w:r>
      <w:r w:rsidR="00455EE8" w:rsidRPr="00455EE8">
        <w:t>(49)</w:t>
      </w:r>
      <w:r w:rsidR="002B5C1A" w:rsidRPr="00C973C7">
        <w:fldChar w:fldCharType="end"/>
      </w:r>
    </w:p>
    <w:p w14:paraId="05388C6F" w14:textId="07F32DA3" w:rsidR="00713FF6" w:rsidRPr="00C973C7" w:rsidRDefault="001E0770" w:rsidP="00DB6E12">
      <w:pPr>
        <w:pStyle w:val="H3Heading3NDA"/>
      </w:pPr>
      <w:bookmarkStart w:id="91" w:name="_Toc197099923"/>
      <w:r w:rsidRPr="00C973C7">
        <w:t xml:space="preserve">Justice system </w:t>
      </w:r>
      <w:r w:rsidR="00677E10" w:rsidRPr="00C973C7">
        <w:t>personnel</w:t>
      </w:r>
      <w:bookmarkEnd w:id="91"/>
    </w:p>
    <w:p w14:paraId="506B4EF2" w14:textId="783964BB" w:rsidR="00753BD1" w:rsidRPr="00C973C7" w:rsidRDefault="00662543" w:rsidP="00713FF6">
      <w:r w:rsidRPr="00C973C7">
        <w:t>Maxwell et al</w:t>
      </w:r>
      <w:r w:rsidR="00781DD8" w:rsidRPr="00C973C7">
        <w:t>.</w:t>
      </w:r>
      <w:r w:rsidRPr="00C973C7">
        <w:t xml:space="preserve"> found that</w:t>
      </w:r>
      <w:r w:rsidR="009A6DF0" w:rsidRPr="00C973C7">
        <w:t xml:space="preserve"> 69% of police officers reported having experience interacting with autistic </w:t>
      </w:r>
      <w:r w:rsidR="00C55A6C" w:rsidRPr="00C973C7">
        <w:t>people</w:t>
      </w:r>
      <w:r w:rsidR="009A6DF0" w:rsidRPr="00C973C7">
        <w:t xml:space="preserve"> in their professional roles, including </w:t>
      </w:r>
      <w:r w:rsidR="0083452C">
        <w:t xml:space="preserve">autistic </w:t>
      </w:r>
      <w:r w:rsidR="009A6DF0" w:rsidRPr="00C973C7">
        <w:t>victims, witnesses, and suspects.</w:t>
      </w:r>
      <w:r w:rsidR="004C1873" w:rsidRPr="00C973C7">
        <w:t xml:space="preserve"> </w:t>
      </w:r>
      <w:r w:rsidR="004C1873" w:rsidRPr="00C973C7">
        <w:fldChar w:fldCharType="begin"/>
      </w:r>
      <w:r w:rsidR="00455EE8">
        <w:instrText xml:space="preserve"> ADDIN ZOTERO_ITEM CSL_CITATION {"citationID":"GwWdPwyY","properties":{"formattedCitation":"(52)","plainCitation":"(52)","noteIndex":0},"citationItems":[{"id":259,"uris":["http://zotero.org/users/local/2KLdJHRl/items/JVRDGASX"],"itemData":{"id":259,"type":"article-journal","abstract":"Building on the growing literature examining the multifaceted and complex issues surrounding police interactions with Autistic individuals, this paper examines police oﬃcers’ training, experiences, and conﬁdence of policing and interacting with autistic individuals. The paper speciﬁcally focuses on the Police Service of Northern Ireland (PSNI), which has been completely neglected in the literature to date. The ﬁndings are based upon a survey completed by 212 serving PSNI oﬃcers across a variety of ranks and years of experience. While there are a range of important ﬁndings in relation to training, conﬁdence and available adaptations, the key ﬁnding of this paper is that less than onethird of the survey respondents reported receiving training on Autism delivered by the PSNI. Perhaps even more worryingly, less than half of those who had received this training stated that they were ‘satisﬁed’ with it. These ﬁndings suggest that the PSNI need to urgently reform the training provided to their oﬃcers to ensure that all oﬃcers receive Autism focused training. The study ﬁndings demonstrate that this new training programme should require periodic retraining throughout oﬃcers’ careers; be designed to provide oﬃcers with both the knowledge base and skill set to eﬀectively interact with Autistic individuals in ways that protect their human rights; and be delivered by a specialist organisation or professional, such as Autism NI.","container-title":"Policing and Society","DOI":"10.1080/10439463.2024.2311901","ISSN":"1043-9463, 1477-2728","issue":"6","journalAbbreviation":"Policing and Society","language":"en","page":"551-563","source":"DOI.org (Crossref)","title":"Forgotten, outdated, and absent: PSNI officer’s training, experiences, and confidence with Autism","title-short":"Forgotten, outdated, and absent","volume":"34","author":[{"family":"Maxwell","given":"Naomi"},{"family":"Kramer","given":"Amanda"}],"issued":{"date-parts":[["2024",7,2]]}}}],"schema":"https://github.com/citation-style-language/schema/raw/master/csl-citation.json"} </w:instrText>
      </w:r>
      <w:r w:rsidR="004C1873" w:rsidRPr="00C973C7">
        <w:fldChar w:fldCharType="separate"/>
      </w:r>
      <w:r w:rsidR="00455EE8" w:rsidRPr="00455EE8">
        <w:t>(52)</w:t>
      </w:r>
      <w:r w:rsidR="004C1873" w:rsidRPr="00C973C7">
        <w:fldChar w:fldCharType="end"/>
      </w:r>
      <w:r w:rsidR="009A6DF0" w:rsidRPr="00C973C7">
        <w:t xml:space="preserve"> </w:t>
      </w:r>
      <w:r w:rsidR="00EC1622" w:rsidRPr="00C973C7">
        <w:t>The majority (</w:t>
      </w:r>
      <w:r w:rsidR="006F7CCA" w:rsidRPr="00C973C7">
        <w:t>66%</w:t>
      </w:r>
      <w:r w:rsidR="00EC1622" w:rsidRPr="00C973C7">
        <w:t>)</w:t>
      </w:r>
      <w:r w:rsidR="006F7CCA" w:rsidRPr="00C973C7">
        <w:t xml:space="preserve"> felt unprepared for these situations</w:t>
      </w:r>
      <w:r w:rsidR="00EC1622" w:rsidRPr="00C973C7">
        <w:t xml:space="preserve"> with autistic people </w:t>
      </w:r>
      <w:proofErr w:type="gramStart"/>
      <w:r w:rsidR="00EC1622" w:rsidRPr="00C973C7">
        <w:t>as a result of</w:t>
      </w:r>
      <w:proofErr w:type="gramEnd"/>
      <w:r w:rsidR="00EC1622" w:rsidRPr="00C973C7">
        <w:t xml:space="preserve"> a lack of knowledge </w:t>
      </w:r>
      <w:r w:rsidR="006F7CCA" w:rsidRPr="00C973C7">
        <w:t xml:space="preserve">with only 31% </w:t>
      </w:r>
      <w:r w:rsidR="00AD29F1" w:rsidRPr="00C973C7">
        <w:t xml:space="preserve">having received </w:t>
      </w:r>
      <w:r w:rsidR="006F7CCA" w:rsidRPr="00C973C7">
        <w:t xml:space="preserve">autism-specific training. According to </w:t>
      </w:r>
      <w:r w:rsidR="00A02D00" w:rsidRPr="00C973C7">
        <w:t>participants</w:t>
      </w:r>
      <w:r w:rsidR="006F7CCA" w:rsidRPr="00C973C7">
        <w:t xml:space="preserve">, </w:t>
      </w:r>
      <w:r w:rsidR="00AA2AB2" w:rsidRPr="00C973C7">
        <w:t>autism-specific knowledge</w:t>
      </w:r>
      <w:r w:rsidR="006F7CCA" w:rsidRPr="00C973C7">
        <w:t xml:space="preserve"> provided was often basic, generalised, and lacked practical application for situations like interviews or de-escalation</w:t>
      </w:r>
      <w:r w:rsidR="00EC1622" w:rsidRPr="00C973C7">
        <w:t xml:space="preserve">, further limiting </w:t>
      </w:r>
      <w:r w:rsidR="00AA2AB2" w:rsidRPr="00C973C7">
        <w:t>police officers</w:t>
      </w:r>
      <w:r w:rsidR="00EC1622" w:rsidRPr="00C973C7">
        <w:t xml:space="preserve"> in their ability to gain knowledge about supporting autistic people in their work</w:t>
      </w:r>
      <w:r w:rsidR="006F7CCA" w:rsidRPr="00C973C7">
        <w:t xml:space="preserve">. </w:t>
      </w:r>
      <w:r w:rsidR="005D5D0B" w:rsidRPr="00C973C7">
        <w:t>Almost half (</w:t>
      </w:r>
      <w:r w:rsidR="006F7CCA" w:rsidRPr="00C973C7">
        <w:t>43%</w:t>
      </w:r>
      <w:r w:rsidR="005D5D0B" w:rsidRPr="00C973C7">
        <w:t>) of participants</w:t>
      </w:r>
      <w:r w:rsidR="006F7CCA" w:rsidRPr="00C973C7">
        <w:t xml:space="preserve"> felt equipped to work with the autistic community</w:t>
      </w:r>
      <w:r w:rsidR="001E0770" w:rsidRPr="00C973C7">
        <w:t xml:space="preserve"> </w:t>
      </w:r>
      <w:r w:rsidR="006F7CCA" w:rsidRPr="00C973C7">
        <w:t>highlighting the importance of hands-on experience in developing practical knowledge.</w:t>
      </w:r>
      <w:r w:rsidR="004C1873" w:rsidRPr="00C973C7">
        <w:t xml:space="preserve"> </w:t>
      </w:r>
      <w:r w:rsidR="004C1873" w:rsidRPr="00C973C7">
        <w:fldChar w:fldCharType="begin"/>
      </w:r>
      <w:r w:rsidR="00455EE8">
        <w:instrText xml:space="preserve"> ADDIN ZOTERO_ITEM CSL_CITATION {"citationID":"vdZQrRNa","properties":{"formattedCitation":"(52)","plainCitation":"(52)","noteIndex":0},"citationItems":[{"id":259,"uris":["http://zotero.org/users/local/2KLdJHRl/items/JVRDGASX"],"itemData":{"id":259,"type":"article-journal","abstract":"Building on the growing literature examining the multifaceted and complex issues surrounding police interactions with Autistic individuals, this paper examines police oﬃcers’ training, experiences, and conﬁdence of policing and interacting with autistic individuals. The paper speciﬁcally focuses on the Police Service of Northern Ireland (PSNI), which has been completely neglected in the literature to date. The ﬁndings are based upon a survey completed by 212 serving PSNI oﬃcers across a variety of ranks and years of experience. While there are a range of important ﬁndings in relation to training, conﬁdence and available adaptations, the key ﬁnding of this paper is that less than onethird of the survey respondents reported receiving training on Autism delivered by the PSNI. Perhaps even more worryingly, less than half of those who had received this training stated that they were ‘satisﬁed’ with it. These ﬁndings suggest that the PSNI need to urgently reform the training provided to their oﬃcers to ensure that all oﬃcers receive Autism focused training. The study ﬁndings demonstrate that this new training programme should require periodic retraining throughout oﬃcers’ careers; be designed to provide oﬃcers with both the knowledge base and skill set to eﬀectively interact with Autistic individuals in ways that protect their human rights; and be delivered by a specialist organisation or professional, such as Autism NI.","container-title":"Policing and Society","DOI":"10.1080/10439463.2024.2311901","ISSN":"1043-9463, 1477-2728","issue":"6","journalAbbreviation":"Policing and Society","language":"en","page":"551-563","source":"DOI.org (Crossref)","title":"Forgotten, outdated, and absent: PSNI officer’s training, experiences, and confidence with Autism","title-short":"Forgotten, outdated, and absent","volume":"34","author":[{"family":"Maxwell","given":"Naomi"},{"family":"Kramer","given":"Amanda"}],"issued":{"date-parts":[["2024",7,2]]}}}],"schema":"https://github.com/citation-style-language/schema/raw/master/csl-citation.json"} </w:instrText>
      </w:r>
      <w:r w:rsidR="004C1873" w:rsidRPr="00C973C7">
        <w:fldChar w:fldCharType="separate"/>
      </w:r>
      <w:r w:rsidR="00455EE8" w:rsidRPr="00455EE8">
        <w:t>(52)</w:t>
      </w:r>
      <w:r w:rsidR="004C1873" w:rsidRPr="00C973C7">
        <w:fldChar w:fldCharType="end"/>
      </w:r>
      <w:r w:rsidR="00EC1622" w:rsidRPr="00C973C7">
        <w:t xml:space="preserve"> </w:t>
      </w:r>
    </w:p>
    <w:p w14:paraId="018FF13C" w14:textId="27BBF5FC" w:rsidR="00FF551A" w:rsidRPr="00C973C7" w:rsidRDefault="00DF76E3" w:rsidP="00713FF6">
      <w:r w:rsidRPr="00C973C7">
        <w:t>George et al</w:t>
      </w:r>
      <w:r w:rsidR="00A22D94">
        <w:t>.</w:t>
      </w:r>
      <w:r w:rsidRPr="00C973C7">
        <w:t xml:space="preserve"> conducted surveys and follow-up conversation with legal professionals who found that autism knowledge was high, but confidence in their ability to work with autistic people was low. </w:t>
      </w:r>
      <w:r w:rsidRPr="00C973C7">
        <w:fldChar w:fldCharType="begin"/>
      </w:r>
      <w:r w:rsidR="00455EE8">
        <w:instrText xml:space="preserve"> ADDIN ZOTERO_ITEM CSL_CITATION {"citationID":"iscaMt9v","properties":{"formattedCitation":"(53)","plainCitation":"(53)","noteIndex":0},"citationItems":[{"id":946,"uris":["http://zotero.org/users/local/2KLdJHRl/items/UMZK3NJC"],"itemData":{"id":946,"type":"article-journal","container-title":"Journal of Social Welfare and Family Law","DOI":"https://doi.org/10.1080/09649069.2018.1414381","issue":"1","page":"78-97","title":"Legal professionals’ knowledge and experience of autistic adults in the family justice system","volume":"40","author":[{"family":"George","given":"R"},{"family":"Crane","given":"L"},{"family":"Bingham","given":"A"},{"family":"Pophale","given":"C"},{"family":"Remington","given":"A"}],"issued":{"date-parts":[["2018"]]}}}],"schema":"https://github.com/citation-style-language/schema/raw/master/csl-citation.json"} </w:instrText>
      </w:r>
      <w:r w:rsidRPr="00C973C7">
        <w:fldChar w:fldCharType="separate"/>
      </w:r>
      <w:r w:rsidR="00455EE8" w:rsidRPr="00455EE8">
        <w:t>(53)</w:t>
      </w:r>
      <w:r w:rsidRPr="00C973C7">
        <w:fldChar w:fldCharType="end"/>
      </w:r>
    </w:p>
    <w:p w14:paraId="43CEDC84" w14:textId="17EC2241" w:rsidR="00CC204B" w:rsidRPr="00C973C7" w:rsidRDefault="00D13A6B" w:rsidP="009244AD">
      <w:pPr>
        <w:pStyle w:val="H1Heading1NDA"/>
      </w:pPr>
      <w:bookmarkStart w:id="92" w:name="_Toc197099924"/>
      <w:bookmarkStart w:id="93" w:name="_Toc198219194"/>
      <w:r w:rsidRPr="00C973C7">
        <w:t xml:space="preserve">Findings 2: </w:t>
      </w:r>
      <w:r w:rsidR="00CC204B" w:rsidRPr="00C973C7">
        <w:t xml:space="preserve">Attitudes </w:t>
      </w:r>
      <w:r w:rsidR="008C49F0" w:rsidRPr="00C973C7">
        <w:t>toward autistic people</w:t>
      </w:r>
      <w:bookmarkEnd w:id="92"/>
      <w:bookmarkEnd w:id="93"/>
    </w:p>
    <w:p w14:paraId="30C5F87B" w14:textId="77777777" w:rsidR="008971A8" w:rsidRPr="00C973C7" w:rsidRDefault="00CC204B" w:rsidP="009244AD">
      <w:bookmarkStart w:id="94" w:name="_Toc184801293"/>
      <w:r w:rsidRPr="00C973C7">
        <w:t xml:space="preserve">In this section, the </w:t>
      </w:r>
      <w:r w:rsidR="001D094F" w:rsidRPr="00C973C7">
        <w:t>attitudes of</w:t>
      </w:r>
      <w:r w:rsidR="008B02A9" w:rsidRPr="00C973C7">
        <w:t xml:space="preserve"> the public and of</w:t>
      </w:r>
      <w:r w:rsidR="001D094F" w:rsidRPr="00C973C7">
        <w:t xml:space="preserve"> </w:t>
      </w:r>
      <w:r w:rsidR="008B02A9" w:rsidRPr="00C973C7">
        <w:t>people</w:t>
      </w:r>
      <w:r w:rsidR="00AE050B" w:rsidRPr="00C973C7">
        <w:t xml:space="preserve"> </w:t>
      </w:r>
      <w:r w:rsidR="008B02A9" w:rsidRPr="00C973C7">
        <w:t>who belong to the specific professional groups</w:t>
      </w:r>
      <w:r w:rsidR="00AE050B" w:rsidRPr="00C973C7">
        <w:t xml:space="preserve"> </w:t>
      </w:r>
      <w:r w:rsidR="00652898" w:rsidRPr="00C973C7">
        <w:t xml:space="preserve">in Ireland </w:t>
      </w:r>
      <w:r w:rsidR="00AE050B" w:rsidRPr="00C973C7">
        <w:t>are</w:t>
      </w:r>
      <w:r w:rsidR="008B02A9" w:rsidRPr="00C973C7">
        <w:t xml:space="preserve"> </w:t>
      </w:r>
      <w:r w:rsidR="006378C5" w:rsidRPr="00C973C7">
        <w:t>examined</w:t>
      </w:r>
      <w:r w:rsidR="001D094F" w:rsidRPr="00C973C7">
        <w:t>.</w:t>
      </w:r>
      <w:r w:rsidR="00AE050B" w:rsidRPr="00C973C7">
        <w:t xml:space="preserve"> </w:t>
      </w:r>
    </w:p>
    <w:p w14:paraId="2E0651E1" w14:textId="705923C6" w:rsidR="00AE050B" w:rsidRPr="00C973C7" w:rsidRDefault="006378C5" w:rsidP="009244AD">
      <w:r w:rsidRPr="00C973C7">
        <w:t xml:space="preserve">In contrast to Findings 1 which sought to identify misconceptions by analysing knowledge gaps, Findings 2 explores attitudinal data of the same groups, but within broader institutional and professional contexts in which individuals operate, such as in employment, education, healthcare, and public service contexts. This contextualised approach recognises that attitudes are shaped by organisational culture, </w:t>
      </w:r>
      <w:r w:rsidR="00127861" w:rsidRPr="00C973C7">
        <w:t xml:space="preserve">shared </w:t>
      </w:r>
      <w:r w:rsidRPr="00C973C7">
        <w:t xml:space="preserve">environments, and systematic practices. By situating attitudes within </w:t>
      </w:r>
      <w:r w:rsidR="00652898" w:rsidRPr="00C973C7">
        <w:t xml:space="preserve">their </w:t>
      </w:r>
      <w:r w:rsidRPr="00C973C7">
        <w:t>context</w:t>
      </w:r>
      <w:r w:rsidR="000D7181" w:rsidRPr="00C973C7">
        <w:t xml:space="preserve"> </w:t>
      </w:r>
      <w:r w:rsidR="00807084" w:rsidRPr="00C973C7">
        <w:t>through</w:t>
      </w:r>
      <w:r w:rsidR="000D7181" w:rsidRPr="00C973C7">
        <w:t xml:space="preserve"> a broader lens</w:t>
      </w:r>
      <w:r w:rsidRPr="00C973C7">
        <w:t xml:space="preserve">, </w:t>
      </w:r>
      <w:r w:rsidR="000D7181" w:rsidRPr="00C973C7">
        <w:t>current attitudes and what factors influence inclusivity or exclusivity towards autistic people</w:t>
      </w:r>
      <w:r w:rsidR="00807084" w:rsidRPr="00C973C7">
        <w:t xml:space="preserve"> in Ireland</w:t>
      </w:r>
      <w:r w:rsidR="00E11BED" w:rsidRPr="00C973C7">
        <w:t xml:space="preserve"> </w:t>
      </w:r>
      <w:r w:rsidR="00652898" w:rsidRPr="00C973C7">
        <w:t xml:space="preserve">can </w:t>
      </w:r>
      <w:r w:rsidR="009B4B27" w:rsidRPr="00C973C7">
        <w:t>be understood</w:t>
      </w:r>
      <w:r w:rsidR="00E611A1" w:rsidRPr="00C973C7">
        <w:t xml:space="preserve"> to a greater extent</w:t>
      </w:r>
      <w:r w:rsidR="009B4B27" w:rsidRPr="00C973C7">
        <w:t>.</w:t>
      </w:r>
      <w:r w:rsidR="00AE050B" w:rsidRPr="00C973C7">
        <w:t xml:space="preserve"> </w:t>
      </w:r>
    </w:p>
    <w:p w14:paraId="653E9363" w14:textId="12BFCEB4" w:rsidR="00CC204B" w:rsidRPr="00C973C7" w:rsidRDefault="00CC204B" w:rsidP="009244AD">
      <w:pPr>
        <w:pStyle w:val="H2Heading2NDA"/>
      </w:pPr>
      <w:bookmarkStart w:id="95" w:name="_Toc197099925"/>
      <w:bookmarkStart w:id="96" w:name="_Toc198219195"/>
      <w:r w:rsidRPr="00C973C7">
        <w:t>Employment</w:t>
      </w:r>
      <w:bookmarkEnd w:id="94"/>
      <w:bookmarkEnd w:id="95"/>
      <w:bookmarkEnd w:id="96"/>
    </w:p>
    <w:p w14:paraId="2CA918E7" w14:textId="3FF34C85" w:rsidR="00CC204B" w:rsidRPr="00C973C7" w:rsidRDefault="00CC204B" w:rsidP="00CC204B">
      <w:pPr>
        <w:shd w:val="clear" w:color="auto" w:fill="FFFFFF"/>
        <w:spacing w:after="300"/>
      </w:pPr>
      <w:r w:rsidRPr="00C973C7">
        <w:t>Employers must make reasonable accommodations for people with disabilities</w:t>
      </w:r>
      <w:r w:rsidR="0083452C">
        <w:t>,</w:t>
      </w:r>
      <w:r w:rsidRPr="00C973C7">
        <w:t xml:space="preserve"> </w:t>
      </w:r>
      <w:r w:rsidR="0083452C" w:rsidRPr="00C973C7">
        <w:t>which includes autistic people</w:t>
      </w:r>
      <w:r w:rsidR="0083452C">
        <w:t>,</w:t>
      </w:r>
      <w:r w:rsidR="0083452C" w:rsidRPr="00C973C7">
        <w:t xml:space="preserve"> </w:t>
      </w:r>
      <w:r w:rsidRPr="00C973C7">
        <w:t xml:space="preserve">under the </w:t>
      </w:r>
      <w:r w:rsidR="00493A41" w:rsidRPr="00C973C7">
        <w:t>Employment Equality Acts</w:t>
      </w:r>
      <w:r w:rsidRPr="00C973C7">
        <w:t>. An employer must take the appropriate measures so that people with disabilities can:</w:t>
      </w:r>
    </w:p>
    <w:p w14:paraId="6E2D2AE2" w14:textId="77777777" w:rsidR="00CC204B" w:rsidRPr="00C973C7" w:rsidRDefault="00CC204B" w:rsidP="00CC204B">
      <w:pPr>
        <w:pStyle w:val="BulletNDA"/>
      </w:pPr>
      <w:r w:rsidRPr="00C973C7">
        <w:t>Have equal opportunities when applying for work</w:t>
      </w:r>
    </w:p>
    <w:p w14:paraId="55D31F8E" w14:textId="77777777" w:rsidR="00CC204B" w:rsidRPr="00C973C7" w:rsidRDefault="00CC204B" w:rsidP="00CC204B">
      <w:pPr>
        <w:pStyle w:val="BulletNDA"/>
      </w:pPr>
      <w:r w:rsidRPr="00C973C7">
        <w:t>Be treated the same as co-workers</w:t>
      </w:r>
    </w:p>
    <w:p w14:paraId="1F6E6361" w14:textId="77777777" w:rsidR="00CC204B" w:rsidRPr="00C973C7" w:rsidRDefault="00CC204B" w:rsidP="00CC204B">
      <w:pPr>
        <w:pStyle w:val="BulletNDA"/>
      </w:pPr>
      <w:r w:rsidRPr="00C973C7">
        <w:lastRenderedPageBreak/>
        <w:t>Have equal opportunities for promotion</w:t>
      </w:r>
    </w:p>
    <w:p w14:paraId="68E73D14" w14:textId="77777777" w:rsidR="00CC204B" w:rsidRPr="00C973C7" w:rsidRDefault="00CC204B" w:rsidP="00CC204B">
      <w:pPr>
        <w:pStyle w:val="BulletNDA"/>
      </w:pPr>
      <w:r w:rsidRPr="00C973C7">
        <w:t>Undertake training.</w:t>
      </w:r>
    </w:p>
    <w:p w14:paraId="0A1F14FD" w14:textId="42246004" w:rsidR="00CC204B" w:rsidRPr="00C973C7" w:rsidRDefault="00CC204B" w:rsidP="00CC204B">
      <w:pPr>
        <w:shd w:val="clear" w:color="auto" w:fill="FFFFFF"/>
        <w:spacing w:after="300"/>
      </w:pPr>
      <w:r w:rsidRPr="00C973C7">
        <w:t>Reasonable accommodation mean that an employer must consider appropriate measures that they could use to support people with disabilities to complete their work tasks effectively.</w:t>
      </w:r>
      <w:r w:rsidR="0018471A" w:rsidRPr="00C973C7">
        <w:t xml:space="preserve"> </w:t>
      </w:r>
      <w:r w:rsidR="0018471A" w:rsidRPr="00C973C7">
        <w:fldChar w:fldCharType="begin"/>
      </w:r>
      <w:r w:rsidR="00455EE8">
        <w:instrText xml:space="preserve"> ADDIN ZOTERO_ITEM CSL_CITATION {"citationID":"PY13KSIZ","properties":{"formattedCitation":"(54)","plainCitation":"(54)","noteIndex":0},"citationItems":[{"id":848,"uris":["http://zotero.org/users/local/2KLdJHRl/items/TYAGWDKK"],"itemData":{"id":848,"type":"report","title":"Disability and Reasonable Accommodation What are my obligations?","URL":"https://www.ihrec.ie/guides-and-tools/human-rights-and-equality-for-employers/what-does-the-law-say/disability-and-reasonable-accommodation/","author":[{"family":"Irish Human Rights and Equality Commission","given":""}],"accessed":{"date-parts":[["2025",3,26]]},"issued":{"date-parts":[["2024"]]}}}],"schema":"https://github.com/citation-style-language/schema/raw/master/csl-citation.json"} </w:instrText>
      </w:r>
      <w:r w:rsidR="0018471A" w:rsidRPr="00C973C7">
        <w:fldChar w:fldCharType="separate"/>
      </w:r>
      <w:r w:rsidR="00455EE8" w:rsidRPr="00455EE8">
        <w:t>(54)</w:t>
      </w:r>
      <w:r w:rsidR="0018471A" w:rsidRPr="00C973C7">
        <w:fldChar w:fldCharType="end"/>
      </w:r>
    </w:p>
    <w:p w14:paraId="119A9561" w14:textId="535E348A" w:rsidR="00D67D67" w:rsidRPr="00C973C7" w:rsidRDefault="00D67D67" w:rsidP="00D67D67">
      <w:r w:rsidRPr="00C973C7">
        <w:t xml:space="preserve">According to Ireland’s 2022 Census, </w:t>
      </w:r>
      <w:r w:rsidR="00C679B4" w:rsidRPr="00C973C7">
        <w:t xml:space="preserve">for people aged 15-64 years, the employment rate for people with disabilities is 49%, compared to 71% of people without disabilities. </w:t>
      </w:r>
      <w:r w:rsidR="003736BB">
        <w:fldChar w:fldCharType="begin"/>
      </w:r>
      <w:r w:rsidR="00455EE8">
        <w:instrText xml:space="preserve"> ADDIN ZOTERO_ITEM CSL_CITATION {"citationID":"gZyJrCk0","properties":{"formattedCitation":"(55)","plainCitation":"(55)","noteIndex":0},"citationItems":[{"id":913,"uris":["http://zotero.org/users/local/2KLdJHRl/items/PWBD2TVP"],"itemData":{"id":913,"type":"report","event-place":"Dublin","publisher":"Central Statistics Office","publisher-place":"Dublin","title":"Press Statement Census 2022 Results Profile 5 - Diversity, Migration, Ethnicity, Irish Travellers &amp; Religion","URL":"https://www.cso.ie/en/csolatestnews/pressreleases/2023pressreleases/pressstatementcensus2022resultsprofile5-diversitymigrationethnicityirishtravellersreligion/#:~:text='-,There%20were%20almost%20632%2C000%20non%2DIrish%20citizens%20living%20in%20Ireland,average%20younger%20than%20Irish%20citizens.","author":[{"family":"Central Statistics Office","given":""}],"accessed":{"date-parts":[["2025",4,24]]},"issued":{"date-parts":[["2022"]]}}}],"schema":"https://github.com/citation-style-language/schema/raw/master/csl-citation.json"} </w:instrText>
      </w:r>
      <w:r w:rsidR="003736BB">
        <w:fldChar w:fldCharType="separate"/>
      </w:r>
      <w:r w:rsidR="00455EE8" w:rsidRPr="00455EE8">
        <w:t>(55)</w:t>
      </w:r>
      <w:r w:rsidR="003736BB">
        <w:fldChar w:fldCharType="end"/>
      </w:r>
    </w:p>
    <w:p w14:paraId="2CB7455A" w14:textId="4B871D03" w:rsidR="001F5C47" w:rsidRDefault="001F5C47" w:rsidP="00CC204B">
      <w:r>
        <w:t xml:space="preserve">Findings from </w:t>
      </w:r>
      <w:proofErr w:type="spellStart"/>
      <w:r>
        <w:t>AsIAm’s</w:t>
      </w:r>
      <w:proofErr w:type="spellEnd"/>
      <w:r>
        <w:t xml:space="preserve"> Same Chance report 2025 highlight </w:t>
      </w:r>
      <w:r w:rsidR="005E2C14">
        <w:t>that</w:t>
      </w:r>
      <w:r>
        <w:t xml:space="preserve"> 65% of participants believe that autistic people are treated more negatively than non-autistic people in the employment context. </w:t>
      </w:r>
      <w:r>
        <w:fldChar w:fldCharType="begin"/>
      </w:r>
      <w:r>
        <w:instrText xml:space="preserve"> ADDIN ZOTERO_ITEM CSL_CITATION {"citationID":"apsdh05bd5","properties":{"formattedCitation":"(4)","plainCitation":"(4)","noteIndex":0},"citationItems":[{"id":953,"uris":["http://zotero.org/users/local/2KLdJHRl/items/GC2RC8AG"],"itemData":{"id":953,"type":"report","event-place":"Dublin","publisher":"AsIAm","publisher-place":"Dublin","title":"Same Chance Report","author":[{"family":"AsIAm","given":""}],"issued":{"date-parts":[["2025"]]}}}],"schema":"https://github.com/citation-style-language/schema/raw/master/csl-citation.json"} </w:instrText>
      </w:r>
      <w:r>
        <w:fldChar w:fldCharType="separate"/>
      </w:r>
      <w:r w:rsidRPr="00837599">
        <w:rPr>
          <w:rFonts w:cs="Times New Roman"/>
          <w:kern w:val="0"/>
        </w:rPr>
        <w:t>(4)</w:t>
      </w:r>
      <w:r>
        <w:fldChar w:fldCharType="end"/>
      </w:r>
      <w:r w:rsidR="00153E44">
        <w:t xml:space="preserve">  </w:t>
      </w:r>
    </w:p>
    <w:p w14:paraId="29A6FAB2" w14:textId="50D98CB9" w:rsidR="00C46CB2" w:rsidRDefault="001F5C47" w:rsidP="00CC204B">
      <w:r>
        <w:t>In their</w:t>
      </w:r>
      <w:r w:rsidR="00C679B4" w:rsidRPr="00C973C7">
        <w:t xml:space="preserve"> 2024 Same Chance report, 78% of participants believe</w:t>
      </w:r>
      <w:r w:rsidR="0006706A">
        <w:t>d</w:t>
      </w:r>
      <w:r w:rsidR="00C679B4" w:rsidRPr="00C973C7">
        <w:t xml:space="preserve"> that autistic people can hold down a job. </w:t>
      </w:r>
      <w:r w:rsidR="00C679B4" w:rsidRPr="00C973C7">
        <w:fldChar w:fldCharType="begin"/>
      </w:r>
      <w:r w:rsidR="00C46CB2">
        <w:instrText xml:space="preserve"> ADDIN ZOTERO_ITEM CSL_CITATION {"citationID":"aAdrLpLQ","properties":{"formattedCitation":"(7)","plainCitation":"(7)","noteIndex":0},"citationItems":[{"id":199,"uris":["http://zotero.org/users/local/2KLdJHRl/items/JSRI2W4T"],"itemData":{"id":199,"type":"chapter","abstract":"Levels of stigma toward autism have greatly reduced over the past two decades, particularly since the introduction of various anti-stigma and educational campaigns. However, stigma does remain negatively impacting the lives of people with autism, despite attempts to educate the public about the condition. One country in which this is apparent is Ireland, where, although various autism campaigns have been implemented, and there is evidence of improved attitudes and behavior toward individuals with autism, there still remains a lack of knowledge and understanding with regard to the condition. This chapter presents some novel findings regarding the knowledge, attitudes, and behavior of the Irish public toward autism. In an exploratory analysis, results demonstrate that whilst the Irish public professes an awareness of autism, a deep understanding of the condition is not present. There is also confusion regarding factors that contribute to autism. Reassuringly, there is little evidence of discrimination toward autistic individuals, but there are elements of prejudice that still exist. Details of these findings are outlined and discussed.","container-title":"Autism Spectrum Disorders - Recent Advances and New Perspectives","ISBN":"978-1-83768-342-0","language":"en","license":"https://creativecommons.org/licenses/by/3.0/legalcode","note":"DOI: 10.5772/intechopen.108670","publisher":"IntechOpen","source":"DOI.org (Crossref)","title":"Stigma: An Investigative Analysis of the Irish Public’s Knowledge and Perception of Autism","title-short":"Stigma","URL":"https://www.intechopen.com/chapters/84776","editor":[{"family":"Carotenuto","given":"Marco"}],"author":[{"family":"Hargreaves","given":"April"},{"family":"Mothersill","given":"David"},{"family":"Loughnane","given":"Gerard"}],"accessed":{"date-parts":[["2024",9,23]]},"issued":{"date-parts":[["2023",4,26]]}}}],"schema":"https://github.com/citation-style-language/schema/raw/master/csl-citation.json"} </w:instrText>
      </w:r>
      <w:r w:rsidR="00C679B4" w:rsidRPr="00C973C7">
        <w:fldChar w:fldCharType="separate"/>
      </w:r>
      <w:r w:rsidR="00C46CB2" w:rsidRPr="00C46CB2">
        <w:t>(7)</w:t>
      </w:r>
      <w:r w:rsidR="00C679B4" w:rsidRPr="00C973C7">
        <w:fldChar w:fldCharType="end"/>
      </w:r>
      <w:r w:rsidR="00C679B4" w:rsidRPr="00C973C7">
        <w:t xml:space="preserve"> </w:t>
      </w:r>
      <w:r w:rsidR="00CB4652" w:rsidRPr="00C973C7">
        <w:t>In terms of working directly with an autistic person in Ireland</w:t>
      </w:r>
      <w:r w:rsidR="00646FC1" w:rsidRPr="00C973C7">
        <w:t>,</w:t>
      </w:r>
      <w:r w:rsidR="00CB4652" w:rsidRPr="00C973C7">
        <w:t xml:space="preserve"> only 7% of people stated they have an autistic work colleague and only 8% know a work colleague with an autistic child.</w:t>
      </w:r>
      <w:r w:rsidR="0018471A" w:rsidRPr="00C973C7">
        <w:t xml:space="preserve"> </w:t>
      </w:r>
      <w:r w:rsidR="0018471A" w:rsidRPr="00C973C7">
        <w:fldChar w:fldCharType="begin"/>
      </w:r>
      <w:r w:rsidR="00C46CB2">
        <w:instrText xml:space="preserve"> ADDIN ZOTERO_ITEM CSL_CITATION {"citationID":"SwiWTN9a","properties":{"formattedCitation":"(6)","plainCitation":"(6)","noteIndex":0},"citationItems":[{"id":619,"uris":["http://zotero.org/users/local/2KLdJHRl/items/V6LY3V7K"],"itemData":{"id":619,"type":"document","publisher":"AsIAm","title":"Same Chance Report","author":[{"family":"AsIAm","given":""}],"issued":{"date-parts":[["2024"]]}}}],"schema":"https://github.com/citation-style-language/schema/raw/master/csl-citation.json"} </w:instrText>
      </w:r>
      <w:r w:rsidR="0018471A" w:rsidRPr="00C973C7">
        <w:fldChar w:fldCharType="separate"/>
      </w:r>
      <w:r w:rsidR="00C46CB2" w:rsidRPr="00C46CB2">
        <w:t>(6)</w:t>
      </w:r>
      <w:r w:rsidR="0018471A" w:rsidRPr="00C973C7">
        <w:fldChar w:fldCharType="end"/>
      </w:r>
      <w:r w:rsidR="00CC204B" w:rsidRPr="00C973C7">
        <w:t xml:space="preserve"> </w:t>
      </w:r>
      <w:r w:rsidR="0015470F" w:rsidRPr="00C973C7">
        <w:t>In another survey</w:t>
      </w:r>
      <w:r w:rsidR="000A619E" w:rsidRPr="00C973C7">
        <w:t xml:space="preserve"> by Hargreaves et al.</w:t>
      </w:r>
      <w:r w:rsidR="0015470F" w:rsidRPr="00C973C7">
        <w:t>, t</w:t>
      </w:r>
      <w:r w:rsidR="006A6DAC" w:rsidRPr="00C973C7">
        <w:t>he majority (</w:t>
      </w:r>
      <w:r w:rsidR="00CC204B" w:rsidRPr="00C973C7">
        <w:t>79%</w:t>
      </w:r>
      <w:r w:rsidR="006A6DAC" w:rsidRPr="00C973C7">
        <w:t>)</w:t>
      </w:r>
      <w:r w:rsidR="00CC204B" w:rsidRPr="00C973C7">
        <w:t xml:space="preserve"> of p</w:t>
      </w:r>
      <w:r w:rsidR="0015470F" w:rsidRPr="00C973C7">
        <w:t>articipants</w:t>
      </w:r>
      <w:r w:rsidR="006A6DAC" w:rsidRPr="00C973C7">
        <w:t xml:space="preserve"> </w:t>
      </w:r>
      <w:r w:rsidR="00CC204B" w:rsidRPr="00C973C7">
        <w:t xml:space="preserve">indicted they would happily work with autistic people, while almost one fifth (18%) of participants expressed they would work with an autistic person if they had to. </w:t>
      </w:r>
      <w:r w:rsidR="00CC204B" w:rsidRPr="00C973C7">
        <w:fldChar w:fldCharType="begin"/>
      </w:r>
      <w:r w:rsidR="00C46CB2">
        <w:instrText xml:space="preserve"> ADDIN ZOTERO_ITEM CSL_CITATION {"citationID":"aONOMrIa","properties":{"formattedCitation":"(7)","plainCitation":"(7)","noteIndex":0},"citationItems":[{"id":199,"uris":["http://zotero.org/users/local/2KLdJHRl/items/JSRI2W4T"],"itemData":{"id":199,"type":"chapter","abstract":"Levels of stigma toward autism have greatly reduced over the past two decades, particularly since the introduction of various anti-stigma and educational campaigns. However, stigma does remain negatively impacting the lives of people with autism, despite attempts to educate the public about the condition. One country in which this is apparent is Ireland, where, although various autism campaigns have been implemented, and there is evidence of improved attitudes and behavior toward individuals with autism, there still remains a lack of knowledge and understanding with regard to the condition. This chapter presents some novel findings regarding the knowledge, attitudes, and behavior of the Irish public toward autism. In an exploratory analysis, results demonstrate that whilst the Irish public professes an awareness of autism, a deep understanding of the condition is not present. There is also confusion regarding factors that contribute to autism. Reassuringly, there is little evidence of discrimination toward autistic individuals, but there are elements of prejudice that still exist. Details of these findings are outlined and discussed.","container-title":"Autism Spectrum Disorders - Recent Advances and New Perspectives","ISBN":"978-1-83768-342-0","language":"en","license":"https://creativecommons.org/licenses/by/3.0/legalcode","note":"DOI: 10.5772/intechopen.108670","publisher":"IntechOpen","source":"DOI.org (Crossref)","title":"Stigma: An Investigative Analysis of the Irish Public’s Knowledge and Perception of Autism","title-short":"Stigma","URL":"https://www.intechopen.com/chapters/84776","editor":[{"family":"Carotenuto","given":"Marco"}],"author":[{"family":"Hargreaves","given":"April"},{"family":"Mothersill","given":"David"},{"family":"Loughnane","given":"Gerard"}],"accessed":{"date-parts":[["2024",9,23]]},"issued":{"date-parts":[["2023",4,26]]}}}],"schema":"https://github.com/citation-style-language/schema/raw/master/csl-citation.json"} </w:instrText>
      </w:r>
      <w:r w:rsidR="00CC204B" w:rsidRPr="00C973C7">
        <w:fldChar w:fldCharType="separate"/>
      </w:r>
      <w:r w:rsidR="00C46CB2" w:rsidRPr="00C46CB2">
        <w:t>(7)</w:t>
      </w:r>
      <w:r w:rsidR="00CC204B" w:rsidRPr="00C973C7">
        <w:fldChar w:fldCharType="end"/>
      </w:r>
      <w:r w:rsidR="00CC204B" w:rsidRPr="00C973C7">
        <w:t xml:space="preserve"> </w:t>
      </w:r>
      <w:r w:rsidR="004A0A4F">
        <w:t>While 75% of participants agreed with the statement “</w:t>
      </w:r>
      <w:r w:rsidR="004A0A4F" w:rsidRPr="004A0A4F">
        <w:t>I think it’s extremely important to live in an inclusive society</w:t>
      </w:r>
      <w:r w:rsidR="004A0A4F">
        <w:t>” (p.18)</w:t>
      </w:r>
      <w:r w:rsidR="002F05E2" w:rsidRPr="00C973C7">
        <w:fldChar w:fldCharType="begin"/>
      </w:r>
      <w:r w:rsidR="00C46CB2">
        <w:instrText xml:space="preserve"> ADDIN ZOTERO_ITEM CSL_CITATION {"citationID":"LjpSrpsG","properties":{"formattedCitation":"(6)","plainCitation":"(6)","noteIndex":0},"citationItems":[{"id":619,"uris":["http://zotero.org/users/local/2KLdJHRl/items/V6LY3V7K"],"itemData":{"id":619,"type":"document","publisher":"AsIAm","title":"Same Chance Report","author":[{"family":"AsIAm","given":""}],"issued":{"date-parts":[["2024"]]}}}],"schema":"https://github.com/citation-style-language/schema/raw/master/csl-citation.json"} </w:instrText>
      </w:r>
      <w:r w:rsidR="002F05E2" w:rsidRPr="00C973C7">
        <w:fldChar w:fldCharType="separate"/>
      </w:r>
      <w:r w:rsidR="00C46CB2" w:rsidRPr="00C46CB2">
        <w:t>(6)</w:t>
      </w:r>
      <w:r w:rsidR="002F05E2" w:rsidRPr="00C973C7">
        <w:fldChar w:fldCharType="end"/>
      </w:r>
      <w:r w:rsidR="002F05E2" w:rsidRPr="00C973C7">
        <w:t>, mainly negative attitudes</w:t>
      </w:r>
      <w:r w:rsidR="0064011C">
        <w:t xml:space="preserve"> were identified</w:t>
      </w:r>
      <w:r w:rsidR="002F05E2" w:rsidRPr="00C973C7">
        <w:t xml:space="preserve"> in the Irish public towards autistic people in the workplace. </w:t>
      </w:r>
      <w:r w:rsidR="002F05E2" w:rsidRPr="00C973C7">
        <w:fldChar w:fldCharType="begin"/>
      </w:r>
      <w:r w:rsidR="00C46CB2">
        <w:instrText xml:space="preserve"> ADDIN ZOTERO_ITEM CSL_CITATION {"citationID":"fLIL7UeZ","properties":{"formattedCitation":"(6,7)","plainCitation":"(6,7)","noteIndex":0},"citationItems":[{"id":619,"uris":["http://zotero.org/users/local/2KLdJHRl/items/V6LY3V7K"],"itemData":{"id":619,"type":"document","publisher":"AsIAm","title":"Same Chance Report","author":[{"family":"AsIAm","given":""}],"issued":{"date-parts":[["2024"]]}}},{"id":199,"uris":["http://zotero.org/users/local/2KLdJHRl/items/JSRI2W4T"],"itemData":{"id":199,"type":"chapter","abstract":"Levels of stigma toward autism have greatly reduced over the past two decades, particularly since the introduction of various anti-stigma and educational campaigns. However, stigma does remain negatively impacting the lives of people with autism, despite attempts to educate the public about the condition. One country in which this is apparent is Ireland, where, although various autism campaigns have been implemented, and there is evidence of improved attitudes and behavior toward individuals with autism, there still remains a lack of knowledge and understanding with regard to the condition. This chapter presents some novel findings regarding the knowledge, attitudes, and behavior of the Irish public toward autism. In an exploratory analysis, results demonstrate that whilst the Irish public professes an awareness of autism, a deep understanding of the condition is not present. There is also confusion regarding factors that contribute to autism. Reassuringly, there is little evidence of discrimination toward autistic individuals, but there are elements of prejudice that still exist. Details of these findings are outlined and discussed.","container-title":"Autism Spectrum Disorders - Recent Advances and New Perspectives","ISBN":"978-1-83768-342-0","language":"en","license":"https://creativecommons.org/licenses/by/3.0/legalcode","note":"DOI: 10.5772/intechopen.108670","publisher":"IntechOpen","source":"DOI.org (Crossref)","title":"Stigma: An Investigative Analysis of the Irish Public’s Knowledge and Perception of Autism","title-short":"Stigma","URL":"https://www.intechopen.com/chapters/84776","editor":[{"family":"Carotenuto","given":"Marco"}],"author":[{"family":"Hargreaves","given":"April"},{"family":"Mothersill","given":"David"},{"family":"Loughnane","given":"Gerard"}],"accessed":{"date-parts":[["2024",9,23]]},"issued":{"date-parts":[["2023",4,26]]}}}],"schema":"https://github.com/citation-style-language/schema/raw/master/csl-citation.json"} </w:instrText>
      </w:r>
      <w:r w:rsidR="002F05E2" w:rsidRPr="00C973C7">
        <w:fldChar w:fldCharType="separate"/>
      </w:r>
      <w:r w:rsidR="00C46CB2" w:rsidRPr="00C46CB2">
        <w:t>(6,7)</w:t>
      </w:r>
      <w:r w:rsidR="002F05E2" w:rsidRPr="00C973C7">
        <w:fldChar w:fldCharType="end"/>
      </w:r>
      <w:r w:rsidR="00C46CB2">
        <w:t xml:space="preserve"> </w:t>
      </w:r>
    </w:p>
    <w:p w14:paraId="6574F6E3" w14:textId="435C9A6A" w:rsidR="00CC204B" w:rsidRPr="00C973C7" w:rsidRDefault="000A619E" w:rsidP="00CC204B">
      <w:r w:rsidRPr="00C973C7">
        <w:t xml:space="preserve">In the NDA’s 2017 </w:t>
      </w:r>
      <w:r w:rsidR="00B7639B">
        <w:t xml:space="preserve">National Survey of </w:t>
      </w:r>
      <w:r w:rsidRPr="00C973C7">
        <w:t xml:space="preserve">Public Attitudes </w:t>
      </w:r>
      <w:r w:rsidR="0083452C">
        <w:t>to</w:t>
      </w:r>
      <w:r w:rsidRPr="00C973C7">
        <w:t xml:space="preserve"> Disability</w:t>
      </w:r>
      <w:r w:rsidR="00B7639B">
        <w:t>,</w:t>
      </w:r>
      <w:r w:rsidR="0083452C">
        <w:t xml:space="preserve"> </w:t>
      </w:r>
      <w:r w:rsidRPr="00C973C7">
        <w:t>participants</w:t>
      </w:r>
      <w:r w:rsidR="0083452C">
        <w:t xml:space="preserve"> were asked to</w:t>
      </w:r>
      <w:r w:rsidRPr="00C973C7">
        <w:t xml:space="preserve"> indicate their comfort level if a work colleague had one out of five listed disability types</w:t>
      </w:r>
      <w:r w:rsidR="0083452C">
        <w:t>.</w:t>
      </w:r>
      <w:r w:rsidR="0031512F" w:rsidRPr="0031512F">
        <w:t xml:space="preserve"> </w:t>
      </w:r>
      <w:r w:rsidR="0031512F" w:rsidRPr="00C973C7">
        <w:fldChar w:fldCharType="begin"/>
      </w:r>
      <w:r w:rsidR="00C46CB2">
        <w:instrText xml:space="preserve"> ADDIN ZOTERO_ITEM CSL_CITATION {"citationID":"3i9njAEa","properties":{"formattedCitation":"(14)","plainCitation":"(14)","noteIndex":0},"citationItems":[{"id":937,"uris":["http://zotero.org/users/local/2KLdJHRl/items/FF4ST3UR"],"itemData":{"id":937,"type":"report","event-place":"Dublin","page":"1-144","publisher":"National Disability Authority","publisher-place":"Dublin","title":"Public Attitudes to Disability In Ireland Survey 2017","URL":"https://nda.ie/publications/2017-public-attitudes-to-disability-in-ireland-survey","author":[{"family":"National Disability Authority","given":""}],"issued":{"date-parts":[["2017"]]}}}],"schema":"https://github.com/citation-style-language/schema/raw/master/csl-citation.json"} </w:instrText>
      </w:r>
      <w:r w:rsidR="0031512F" w:rsidRPr="00C973C7">
        <w:fldChar w:fldCharType="separate"/>
      </w:r>
      <w:r w:rsidR="00C46CB2" w:rsidRPr="00C46CB2">
        <w:t>(14)</w:t>
      </w:r>
      <w:r w:rsidR="0031512F" w:rsidRPr="00C973C7">
        <w:fldChar w:fldCharType="end"/>
      </w:r>
      <w:r w:rsidR="0083452C">
        <w:t xml:space="preserve"> Respondents</w:t>
      </w:r>
      <w:r w:rsidR="00A70CA4">
        <w:t xml:space="preserve"> in this nationally representative survey</w:t>
      </w:r>
      <w:r w:rsidR="00B7639B">
        <w:t xml:space="preserve"> of almost 1,300 randomly selected participants</w:t>
      </w:r>
      <w:r w:rsidR="0083452C">
        <w:t xml:space="preserve"> reported they would be least comfortable working with people with mental health difficulties</w:t>
      </w:r>
      <w:r w:rsidR="00B7639B">
        <w:t xml:space="preserve"> (mean score 8.2 out of ten)</w:t>
      </w:r>
      <w:r w:rsidR="0083452C">
        <w:t xml:space="preserve"> followed by autistic people</w:t>
      </w:r>
      <w:r w:rsidR="00B7639B">
        <w:t xml:space="preserve"> (mean score 8.4 out of 10)</w:t>
      </w:r>
      <w:r w:rsidR="0083452C">
        <w:t xml:space="preserve">. Respondents in higher socio-economic groups had higher comfort levels that other socio-economic groups for all disability types apart from autism. </w:t>
      </w:r>
    </w:p>
    <w:p w14:paraId="0FA0986E" w14:textId="76AAACCC" w:rsidR="00CC204B" w:rsidRPr="00C973C7" w:rsidRDefault="00C050E9" w:rsidP="00CC204B">
      <w:r w:rsidRPr="00C973C7">
        <w:t>Regarding reasonable accommodations,</w:t>
      </w:r>
      <w:r w:rsidR="007607B0" w:rsidRPr="00C973C7">
        <w:t xml:space="preserve"> 39%</w:t>
      </w:r>
      <w:r w:rsidRPr="00C973C7">
        <w:t xml:space="preserve"> of the </w:t>
      </w:r>
      <w:r w:rsidR="00A70CA4">
        <w:t xml:space="preserve">respondents </w:t>
      </w:r>
      <w:r w:rsidR="00240A62">
        <w:t>in</w:t>
      </w:r>
      <w:r w:rsidR="00A70CA4">
        <w:t xml:space="preserve"> the </w:t>
      </w:r>
      <w:r w:rsidR="00240A62">
        <w:t xml:space="preserve">2024 </w:t>
      </w:r>
      <w:r w:rsidR="00A70CA4">
        <w:t>Same Chance report</w:t>
      </w:r>
      <w:r w:rsidR="00A70CA4" w:rsidRPr="00C973C7">
        <w:t xml:space="preserve"> </w:t>
      </w:r>
      <w:r w:rsidR="00781DD8" w:rsidRPr="00C973C7">
        <w:t xml:space="preserve">felt it was unprofessional if a colleague emailed them instead of talking to them over the phone or in-person, </w:t>
      </w:r>
      <w:r w:rsidR="007607B0" w:rsidRPr="00C973C7">
        <w:t xml:space="preserve">while 35% found </w:t>
      </w:r>
      <w:r w:rsidR="00781DD8" w:rsidRPr="00C973C7">
        <w:t>this</w:t>
      </w:r>
      <w:r w:rsidR="007607B0" w:rsidRPr="00C973C7">
        <w:t xml:space="preserve"> acceptable</w:t>
      </w:r>
      <w:r w:rsidRPr="00C973C7">
        <w:t xml:space="preserve"> and 27% were neutral in answering “neither”</w:t>
      </w:r>
      <w:r w:rsidR="00781DD8" w:rsidRPr="00C973C7">
        <w:t xml:space="preserve"> to this statement</w:t>
      </w:r>
      <w:r w:rsidRPr="00C973C7">
        <w:t>.</w:t>
      </w:r>
      <w:r w:rsidR="00781DD8" w:rsidRPr="00C973C7">
        <w:t xml:space="preserve"> </w:t>
      </w:r>
      <w:r w:rsidR="00781DD8" w:rsidRPr="00C973C7">
        <w:fldChar w:fldCharType="begin"/>
      </w:r>
      <w:r w:rsidR="00C46CB2">
        <w:instrText xml:space="preserve"> ADDIN ZOTERO_ITEM CSL_CITATION {"citationID":"Yrc0Eh28","properties":{"formattedCitation":"(6)","plainCitation":"(6)","noteIndex":0},"citationItems":[{"id":619,"uris":["http://zotero.org/users/local/2KLdJHRl/items/V6LY3V7K"],"itemData":{"id":619,"type":"document","publisher":"AsIAm","title":"Same Chance Report","author":[{"family":"AsIAm","given":""}],"issued":{"date-parts":[["2024"]]}}}],"schema":"https://github.com/citation-style-language/schema/raw/master/csl-citation.json"} </w:instrText>
      </w:r>
      <w:r w:rsidR="00781DD8" w:rsidRPr="00C973C7">
        <w:fldChar w:fldCharType="separate"/>
      </w:r>
      <w:r w:rsidR="00C46CB2" w:rsidRPr="00C46CB2">
        <w:t>(6)</w:t>
      </w:r>
      <w:r w:rsidR="00781DD8" w:rsidRPr="00C973C7">
        <w:fldChar w:fldCharType="end"/>
      </w:r>
      <w:r w:rsidRPr="00C973C7">
        <w:t xml:space="preserve"> </w:t>
      </w:r>
      <w:r w:rsidR="00A70CA4">
        <w:t xml:space="preserve">Some autistic people who prefer text-based communication may therefore be deemed unprofessional.  </w:t>
      </w:r>
      <w:r w:rsidRPr="00C973C7">
        <w:t>S</w:t>
      </w:r>
      <w:r w:rsidR="007607B0" w:rsidRPr="00C973C7">
        <w:t xml:space="preserve">imilarly, 45% considered using visual aids, such as being provided photos of meeting locations as "over the top." </w:t>
      </w:r>
      <w:r w:rsidR="00781DD8" w:rsidRPr="00C973C7">
        <w:fldChar w:fldCharType="begin"/>
      </w:r>
      <w:r w:rsidR="00C46CB2">
        <w:instrText xml:space="preserve"> ADDIN ZOTERO_ITEM CSL_CITATION {"citationID":"VfOMuLdU","properties":{"formattedCitation":"(6)","plainCitation":"(6)","noteIndex":0},"citationItems":[{"id":619,"uris":["http://zotero.org/users/local/2KLdJHRl/items/V6LY3V7K"],"itemData":{"id":619,"type":"document","publisher":"AsIAm","title":"Same Chance Report","author":[{"family":"AsIAm","given":""}],"issued":{"date-parts":[["2024"]]}}}],"schema":"https://github.com/citation-style-language/schema/raw/master/csl-citation.json"} </w:instrText>
      </w:r>
      <w:r w:rsidR="00781DD8" w:rsidRPr="00C973C7">
        <w:fldChar w:fldCharType="separate"/>
      </w:r>
      <w:r w:rsidR="00C46CB2" w:rsidRPr="00C46CB2">
        <w:t>(6)</w:t>
      </w:r>
      <w:r w:rsidR="00781DD8" w:rsidRPr="00C973C7">
        <w:fldChar w:fldCharType="end"/>
      </w:r>
      <w:r w:rsidR="00781DD8" w:rsidRPr="00C973C7">
        <w:t xml:space="preserve"> </w:t>
      </w:r>
      <w:r w:rsidR="007607B0" w:rsidRPr="00C973C7">
        <w:t>Additionally, 49% thought it was "good" for people to hide stress or overwhelming feelings at work</w:t>
      </w:r>
      <w:r w:rsidR="004C7FB2" w:rsidRPr="00C973C7">
        <w:t xml:space="preserve"> while over</w:t>
      </w:r>
      <w:r w:rsidR="00CC204B" w:rsidRPr="00C973C7">
        <w:t xml:space="preserve"> half of the Irish public sample (52%) </w:t>
      </w:r>
      <w:r w:rsidR="00CE75F3" w:rsidRPr="00C973C7">
        <w:t>reported that they would</w:t>
      </w:r>
      <w:r w:rsidR="00CC204B" w:rsidRPr="00C973C7">
        <w:t xml:space="preserve"> be less </w:t>
      </w:r>
      <w:r w:rsidR="00CE75F3" w:rsidRPr="00C973C7">
        <w:t>inclined</w:t>
      </w:r>
      <w:r w:rsidR="00CC204B" w:rsidRPr="00C973C7">
        <w:t xml:space="preserve"> to work with someone who is disorganised.</w:t>
      </w:r>
      <w:r w:rsidR="00FF7743" w:rsidRPr="00C973C7">
        <w:t xml:space="preserve"> </w:t>
      </w:r>
      <w:r w:rsidR="00FF7743" w:rsidRPr="00C973C7">
        <w:fldChar w:fldCharType="begin"/>
      </w:r>
      <w:r w:rsidR="00C46CB2">
        <w:instrText xml:space="preserve"> ADDIN ZOTERO_ITEM CSL_CITATION {"citationID":"FnQeLKMj","properties":{"formattedCitation":"(6)","plainCitation":"(6)","noteIndex":0},"citationItems":[{"id":619,"uris":["http://zotero.org/users/local/2KLdJHRl/items/V6LY3V7K"],"itemData":{"id":619,"type":"document","publisher":"AsIAm","title":"Same Chance Report","author":[{"family":"AsIAm","given":""}],"issued":{"date-parts":[["2024"]]}}}],"schema":"https://github.com/citation-style-language/schema/raw/master/csl-citation.json"} </w:instrText>
      </w:r>
      <w:r w:rsidR="00FF7743" w:rsidRPr="00C973C7">
        <w:fldChar w:fldCharType="separate"/>
      </w:r>
      <w:r w:rsidR="00C46CB2" w:rsidRPr="00C46CB2">
        <w:t>(6)</w:t>
      </w:r>
      <w:r w:rsidR="00FF7743" w:rsidRPr="00C973C7">
        <w:fldChar w:fldCharType="end"/>
      </w:r>
      <w:r w:rsidR="00CC204B" w:rsidRPr="00C973C7">
        <w:t xml:space="preserve"> </w:t>
      </w:r>
    </w:p>
    <w:p w14:paraId="07825F8B" w14:textId="0CB40D32" w:rsidR="00CC204B" w:rsidRPr="00C973C7" w:rsidRDefault="007607B0" w:rsidP="00CC204B">
      <w:r w:rsidRPr="00C973C7">
        <w:lastRenderedPageBreak/>
        <w:t xml:space="preserve">The </w:t>
      </w:r>
      <w:r w:rsidR="004C7FB2" w:rsidRPr="00C973C7">
        <w:t xml:space="preserve">majority (62%) of the </w:t>
      </w:r>
      <w:r w:rsidRPr="00C973C7">
        <w:t xml:space="preserve">Irish public believe employees should disclose disabilities, including autism, to their employer. </w:t>
      </w:r>
      <w:r w:rsidR="009B1862" w:rsidRPr="00C973C7">
        <w:fldChar w:fldCharType="begin"/>
      </w:r>
      <w:r w:rsidR="00C46CB2">
        <w:instrText xml:space="preserve"> ADDIN ZOTERO_ITEM CSL_CITATION {"citationID":"dGKEKmJ2","properties":{"formattedCitation":"(6)","plainCitation":"(6)","noteIndex":0},"citationItems":[{"id":619,"uris":["http://zotero.org/users/local/2KLdJHRl/items/V6LY3V7K"],"itemData":{"id":619,"type":"document","publisher":"AsIAm","title":"Same Chance Report","author":[{"family":"AsIAm","given":""}],"issued":{"date-parts":[["2024"]]}}}],"schema":"https://github.com/citation-style-language/schema/raw/master/csl-citation.json"} </w:instrText>
      </w:r>
      <w:r w:rsidR="009B1862" w:rsidRPr="00C973C7">
        <w:fldChar w:fldCharType="separate"/>
      </w:r>
      <w:r w:rsidR="00C46CB2" w:rsidRPr="00C46CB2">
        <w:t>(6)</w:t>
      </w:r>
      <w:r w:rsidR="009B1862" w:rsidRPr="00C973C7">
        <w:fldChar w:fldCharType="end"/>
      </w:r>
      <w:r w:rsidRPr="00C973C7">
        <w:t xml:space="preserve"> </w:t>
      </w:r>
      <w:r w:rsidR="00D407CE" w:rsidRPr="00C973C7">
        <w:t>M</w:t>
      </w:r>
      <w:r w:rsidRPr="00C973C7">
        <w:t>any</w:t>
      </w:r>
      <w:r w:rsidR="00D407CE" w:rsidRPr="00C973C7">
        <w:t xml:space="preserve"> autistic people</w:t>
      </w:r>
      <w:r w:rsidRPr="00C973C7">
        <w:t xml:space="preserve"> mask their condition due to negative public perceptions</w:t>
      </w:r>
      <w:r w:rsidR="00D407CE" w:rsidRPr="00C973C7">
        <w:t>. Any pressure to share their disability status</w:t>
      </w:r>
      <w:r w:rsidRPr="00C973C7">
        <w:t>, coupled with judgmental attitudes, may perpetuate unwelcoming work environments</w:t>
      </w:r>
      <w:r w:rsidR="00D407CE" w:rsidRPr="00C973C7">
        <w:t>.</w:t>
      </w:r>
    </w:p>
    <w:p w14:paraId="487FBA7B" w14:textId="122809FE" w:rsidR="00CC204B" w:rsidRPr="00C973C7" w:rsidRDefault="00CC204B" w:rsidP="00CC204B">
      <w:r w:rsidRPr="00C973C7">
        <w:t xml:space="preserve">Overall, the public attitudes </w:t>
      </w:r>
      <w:r w:rsidR="00D407CE" w:rsidRPr="00C973C7">
        <w:t xml:space="preserve">towards autistic people in the workplace </w:t>
      </w:r>
      <w:r w:rsidRPr="00C973C7">
        <w:t xml:space="preserve">in Ireland were contradictory. </w:t>
      </w:r>
      <w:r w:rsidR="00CE75F3" w:rsidRPr="00C973C7">
        <w:t>S</w:t>
      </w:r>
      <w:r w:rsidRPr="00C973C7">
        <w:t xml:space="preserve">tatements such as being supportive and inclusive </w:t>
      </w:r>
      <w:r w:rsidR="00B7639B">
        <w:t>have broad agreement</w:t>
      </w:r>
      <w:r w:rsidRPr="00C973C7">
        <w:t xml:space="preserve">, </w:t>
      </w:r>
      <w:r w:rsidR="00C050E9" w:rsidRPr="00C973C7">
        <w:t xml:space="preserve">however, </w:t>
      </w:r>
      <w:r w:rsidRPr="00C973C7">
        <w:t xml:space="preserve">the real-life </w:t>
      </w:r>
      <w:r w:rsidR="00D67D67" w:rsidRPr="00C973C7">
        <w:t>statements</w:t>
      </w:r>
      <w:r w:rsidR="00C050E9" w:rsidRPr="00C973C7">
        <w:t xml:space="preserve"> based on scenario situations</w:t>
      </w:r>
      <w:r w:rsidR="00D67D67" w:rsidRPr="00C973C7">
        <w:t xml:space="preserve"> used within the survey</w:t>
      </w:r>
      <w:r w:rsidR="00B7639B">
        <w:t>s</w:t>
      </w:r>
      <w:r w:rsidR="00D67D67" w:rsidRPr="00C973C7">
        <w:t xml:space="preserve"> </w:t>
      </w:r>
      <w:r w:rsidRPr="00C973C7">
        <w:t xml:space="preserve">demonstrated </w:t>
      </w:r>
      <w:r w:rsidR="00B7639B">
        <w:t>some</w:t>
      </w:r>
      <w:r w:rsidR="00B7639B" w:rsidRPr="00C973C7">
        <w:t xml:space="preserve"> </w:t>
      </w:r>
      <w:r w:rsidRPr="00C973C7">
        <w:t>judgemental and negative attitudes towards autistic colleagues</w:t>
      </w:r>
      <w:r w:rsidR="00D67D67" w:rsidRPr="00C973C7">
        <w:t>.</w:t>
      </w:r>
    </w:p>
    <w:p w14:paraId="3550F4E9" w14:textId="77777777" w:rsidR="00466AC9" w:rsidRPr="00C973C7" w:rsidRDefault="00466AC9" w:rsidP="009244AD">
      <w:pPr>
        <w:pStyle w:val="H2Heading2NDA"/>
      </w:pPr>
      <w:bookmarkStart w:id="97" w:name="_Toc197099926"/>
      <w:bookmarkStart w:id="98" w:name="_Toc198219196"/>
      <w:r w:rsidRPr="00C973C7">
        <w:t>Public spaces</w:t>
      </w:r>
      <w:bookmarkEnd w:id="97"/>
      <w:bookmarkEnd w:id="98"/>
    </w:p>
    <w:p w14:paraId="7DD05958" w14:textId="342DEA26" w:rsidR="00466AC9" w:rsidRPr="00C973C7" w:rsidRDefault="00466AC9" w:rsidP="00466AC9">
      <w:r w:rsidRPr="00C973C7">
        <w:t>More than half (57%)</w:t>
      </w:r>
      <w:r w:rsidR="00364248" w:rsidRPr="00C973C7">
        <w:t xml:space="preserve"> of participants</w:t>
      </w:r>
      <w:r w:rsidRPr="00C973C7">
        <w:t xml:space="preserve"> in</w:t>
      </w:r>
      <w:r w:rsidR="004C7FB2" w:rsidRPr="00C973C7">
        <w:t xml:space="preserve"> </w:t>
      </w:r>
      <w:proofErr w:type="spellStart"/>
      <w:r w:rsidR="004C7FB2" w:rsidRPr="00C973C7">
        <w:t>AsIAm’s</w:t>
      </w:r>
      <w:proofErr w:type="spellEnd"/>
      <w:r w:rsidR="004C7FB2" w:rsidRPr="00C973C7">
        <w:t xml:space="preserve"> 2024 Same Chance report</w:t>
      </w:r>
      <w:r w:rsidRPr="00C973C7">
        <w:t xml:space="preserve"> </w:t>
      </w:r>
      <w:r w:rsidR="004C7FB2" w:rsidRPr="00C973C7">
        <w:t>agreed with the statement</w:t>
      </w:r>
      <w:r w:rsidRPr="00C973C7">
        <w:t xml:space="preserve"> that, if someone cannot sit still or stay quiet in the cinema or theatre, they should not go to these public spaces, with 48% stating this was because they personally would find it distracting being around someone who could not sit still. </w:t>
      </w:r>
      <w:r w:rsidRPr="00C973C7">
        <w:fldChar w:fldCharType="begin"/>
      </w:r>
      <w:r w:rsidR="00C46CB2">
        <w:instrText xml:space="preserve"> ADDIN ZOTERO_ITEM CSL_CITATION {"citationID":"ZcabpChe","properties":{"formattedCitation":"(6)","plainCitation":"(6)","noteIndex":0},"citationItems":[{"id":619,"uris":["http://zotero.org/users/local/2KLdJHRl/items/V6LY3V7K"],"itemData":{"id":619,"type":"document","publisher":"AsIAm","title":"Same Chance Report","author":[{"family":"AsIAm","given":""}],"issued":{"date-parts":[["2024"]]}}}],"schema":"https://github.com/citation-style-language/schema/raw/master/csl-citation.json"} </w:instrText>
      </w:r>
      <w:r w:rsidRPr="00C973C7">
        <w:fldChar w:fldCharType="separate"/>
      </w:r>
      <w:r w:rsidR="00C46CB2" w:rsidRPr="00C46CB2">
        <w:t>(6)</w:t>
      </w:r>
      <w:r w:rsidRPr="00C973C7">
        <w:fldChar w:fldCharType="end"/>
      </w:r>
      <w:r w:rsidRPr="00C973C7">
        <w:t xml:space="preserve"> </w:t>
      </w:r>
      <w:r w:rsidR="00D407CE" w:rsidRPr="00C973C7">
        <w:t>Over a third of participants (</w:t>
      </w:r>
      <w:r w:rsidRPr="00C973C7">
        <w:t>36%</w:t>
      </w:r>
      <w:r w:rsidR="00D407CE" w:rsidRPr="00C973C7">
        <w:t>)</w:t>
      </w:r>
      <w:r w:rsidRPr="00C973C7">
        <w:t xml:space="preserve"> stated that they would not be happy to change restaurants if they were with someone who could not manage the smell of certain foods, with 29% not having an opinion either way. </w:t>
      </w:r>
      <w:r w:rsidRPr="00C973C7">
        <w:fldChar w:fldCharType="begin"/>
      </w:r>
      <w:r w:rsidR="00C46CB2">
        <w:instrText xml:space="preserve"> ADDIN ZOTERO_ITEM CSL_CITATION {"citationID":"PzM4AU35","properties":{"formattedCitation":"(6)","plainCitation":"(6)","noteIndex":0},"citationItems":[{"id":619,"uris":["http://zotero.org/users/local/2KLdJHRl/items/V6LY3V7K"],"itemData":{"id":619,"type":"document","publisher":"AsIAm","title":"Same Chance Report","author":[{"family":"AsIAm","given":""}],"issued":{"date-parts":[["2024"]]}}}],"schema":"https://github.com/citation-style-language/schema/raw/master/csl-citation.json"} </w:instrText>
      </w:r>
      <w:r w:rsidRPr="00C973C7">
        <w:fldChar w:fldCharType="separate"/>
      </w:r>
      <w:r w:rsidR="00C46CB2" w:rsidRPr="00C46CB2">
        <w:t>(6)</w:t>
      </w:r>
      <w:r w:rsidRPr="00C973C7">
        <w:fldChar w:fldCharType="end"/>
      </w:r>
      <w:r w:rsidRPr="00C973C7">
        <w:t xml:space="preserve"> The negative attitude that places blame on the autistic person for hindering entertaining experiences for non-autistic people is identified here, where the autistic person </w:t>
      </w:r>
      <w:r w:rsidR="009B5793" w:rsidRPr="00C973C7">
        <w:t>is expected to conform with</w:t>
      </w:r>
      <w:r w:rsidRPr="00C973C7">
        <w:t xml:space="preserve"> the socially accepted behaviours of non-autistic people or otherwise are not welcome in these spaces.  </w:t>
      </w:r>
    </w:p>
    <w:p w14:paraId="3D0088D8" w14:textId="284EF037" w:rsidR="00466AC9" w:rsidRPr="00C973C7" w:rsidRDefault="00466AC9" w:rsidP="00466AC9">
      <w:r w:rsidRPr="00C973C7">
        <w:t xml:space="preserve">Autistic children were found to be </w:t>
      </w:r>
      <w:r w:rsidR="00A715F4" w:rsidRPr="00C973C7">
        <w:t xml:space="preserve">judged </w:t>
      </w:r>
      <w:r w:rsidRPr="00C973C7">
        <w:t xml:space="preserve">by </w:t>
      </w:r>
      <w:r w:rsidR="00A715F4" w:rsidRPr="00C973C7">
        <w:t>members of the public</w:t>
      </w:r>
      <w:r w:rsidRPr="00C973C7">
        <w:t xml:space="preserve"> for stimming in public places, a form of repetitive behaviour engaged with to self-regulate sensory overload and/or emotions</w:t>
      </w:r>
      <w:r w:rsidR="00B7639B">
        <w:t xml:space="preserve">. This is reflected in a quote from the </w:t>
      </w:r>
      <w:r w:rsidR="00455EE8">
        <w:t xml:space="preserve">2024 </w:t>
      </w:r>
      <w:r w:rsidR="00B7639B">
        <w:t>Same Chance report</w:t>
      </w:r>
      <w:r w:rsidR="00455EE8">
        <w:t>:</w:t>
      </w:r>
    </w:p>
    <w:p w14:paraId="588E9451" w14:textId="21817096" w:rsidR="00466AC9" w:rsidRPr="00C973C7" w:rsidRDefault="00466AC9" w:rsidP="00466AC9">
      <w:pPr>
        <w:pStyle w:val="Quote"/>
      </w:pPr>
      <w:r w:rsidRPr="00C973C7">
        <w:t xml:space="preserve">“While stimming, vocal stim, he [the respondent’s son] was asked to stop or parents would be contacted, maintaining it was disruptive.” </w:t>
      </w:r>
      <w:r w:rsidRPr="00C973C7">
        <w:fldChar w:fldCharType="begin"/>
      </w:r>
      <w:r w:rsidR="00C46CB2">
        <w:instrText xml:space="preserve"> ADDIN ZOTERO_ITEM CSL_CITATION {"citationID":"VWSYgzen","properties":{"formattedCitation":"(6)","plainCitation":"(6)","noteIndex":0},"citationItems":[{"id":619,"uris":["http://zotero.org/users/local/2KLdJHRl/items/V6LY3V7K"],"itemData":{"id":619,"type":"document","publisher":"AsIAm","title":"Same Chance Report","author":[{"family":"AsIAm","given":""}],"issued":{"date-parts":[["2024"]]}}}],"schema":"https://github.com/citation-style-language/schema/raw/master/csl-citation.json"} </w:instrText>
      </w:r>
      <w:r w:rsidRPr="00C973C7">
        <w:fldChar w:fldCharType="separate"/>
      </w:r>
      <w:r w:rsidR="00C46CB2" w:rsidRPr="00C46CB2">
        <w:t>(6)</w:t>
      </w:r>
      <w:r w:rsidRPr="00C973C7">
        <w:fldChar w:fldCharType="end"/>
      </w:r>
      <w:r w:rsidRPr="00C973C7">
        <w:t>(p.11)</w:t>
      </w:r>
    </w:p>
    <w:p w14:paraId="70DCDD0F" w14:textId="2C056692" w:rsidR="00466AC9" w:rsidRPr="00C973C7" w:rsidRDefault="00466AC9" w:rsidP="00466AC9">
      <w:r w:rsidRPr="00C973C7">
        <w:t xml:space="preserve">Being “mocked verbally when stimming in public” was also experienced by autistic people. </w:t>
      </w:r>
      <w:r w:rsidRPr="00C973C7">
        <w:fldChar w:fldCharType="begin"/>
      </w:r>
      <w:r w:rsidR="00C46CB2">
        <w:instrText xml:space="preserve"> ADDIN ZOTERO_ITEM CSL_CITATION {"citationID":"W9TgHOMb","properties":{"formattedCitation":"(6)","plainCitation":"(6)","noteIndex":0},"citationItems":[{"id":619,"uris":["http://zotero.org/users/local/2KLdJHRl/items/V6LY3V7K"],"itemData":{"id":619,"type":"document","publisher":"AsIAm","title":"Same Chance Report","author":[{"family":"AsIAm","given":""}],"issued":{"date-parts":[["2024"]]}}}],"schema":"https://github.com/citation-style-language/schema/raw/master/csl-citation.json"} </w:instrText>
      </w:r>
      <w:r w:rsidRPr="00C973C7">
        <w:fldChar w:fldCharType="separate"/>
      </w:r>
      <w:r w:rsidR="00C46CB2" w:rsidRPr="00C46CB2">
        <w:t>(6)</w:t>
      </w:r>
      <w:r w:rsidRPr="00C973C7">
        <w:fldChar w:fldCharType="end"/>
      </w:r>
      <w:r w:rsidRPr="00C973C7">
        <w:t xml:space="preserve">(p.11) This form of </w:t>
      </w:r>
      <w:r w:rsidR="00FF0A30" w:rsidRPr="00C973C7">
        <w:t xml:space="preserve">negative responses </w:t>
      </w:r>
      <w:r w:rsidRPr="00C973C7">
        <w:t xml:space="preserve">influenced by a lack of public knowledge on coping strategies for self-regulating behaviour as an autistic person may provide context as to why the rate of public knowledge on stimming has decreased from approximately 50% in 2022, to just 22% in 2024 as autistic people may be masking stimming to </w:t>
      </w:r>
      <w:r w:rsidR="00A715F4" w:rsidRPr="00C973C7">
        <w:t>gain social acceptance</w:t>
      </w:r>
      <w:r w:rsidRPr="00C973C7">
        <w:t xml:space="preserve"> in public spaces. </w:t>
      </w:r>
      <w:r w:rsidRPr="00C973C7">
        <w:fldChar w:fldCharType="begin"/>
      </w:r>
      <w:r w:rsidR="00C46CB2">
        <w:instrText xml:space="preserve"> ADDIN ZOTERO_ITEM CSL_CITATION {"citationID":"VWtF1ZJ4","properties":{"formattedCitation":"(6)","plainCitation":"(6)","noteIndex":0},"citationItems":[{"id":619,"uris":["http://zotero.org/users/local/2KLdJHRl/items/V6LY3V7K"],"itemData":{"id":619,"type":"document","publisher":"AsIAm","title":"Same Chance Report","author":[{"family":"AsIAm","given":""}],"issued":{"date-parts":[["2024"]]}}}],"schema":"https://github.com/citation-style-language/schema/raw/master/csl-citation.json"} </w:instrText>
      </w:r>
      <w:r w:rsidRPr="00C973C7">
        <w:fldChar w:fldCharType="separate"/>
      </w:r>
      <w:r w:rsidR="00C46CB2" w:rsidRPr="00C46CB2">
        <w:t>(6)</w:t>
      </w:r>
      <w:r w:rsidRPr="00C973C7">
        <w:fldChar w:fldCharType="end"/>
      </w:r>
    </w:p>
    <w:p w14:paraId="64198F65" w14:textId="23D65248" w:rsidR="00466AC9" w:rsidRPr="00C973C7" w:rsidRDefault="00466AC9" w:rsidP="00466AC9">
      <w:r w:rsidRPr="00C973C7">
        <w:t xml:space="preserve">Therefore, in the case of public spaces, the general Irish public view is that there is nothing wrong with the social environment itself, such as the cinema, theatre, or restaurant, but the issue is with the autistic person who are deemed responsible for their behaviour and experiences within </w:t>
      </w:r>
      <w:r w:rsidRPr="00C973C7">
        <w:lastRenderedPageBreak/>
        <w:t xml:space="preserve">these spaces. This public attitude perpetuates the view that should autistic people’s behaviour not fall in line with social expectations or cause annoyance to non-autistic people, then it is the responsibility of the autistic person to either avoid these public spaces altogether or manage their behaviour by themselves. </w:t>
      </w:r>
    </w:p>
    <w:p w14:paraId="44213D06" w14:textId="428C0D16" w:rsidR="00466AC9" w:rsidRPr="00C973C7" w:rsidRDefault="00466AC9" w:rsidP="00466AC9">
      <w:r w:rsidRPr="00C973C7">
        <w:t>In Ireland</w:t>
      </w:r>
      <w:r w:rsidR="00FB4C1D" w:rsidRPr="00C973C7">
        <w:t xml:space="preserve"> according to </w:t>
      </w:r>
      <w:proofErr w:type="spellStart"/>
      <w:r w:rsidR="00FB4C1D" w:rsidRPr="00C973C7">
        <w:t>AsIAm’s</w:t>
      </w:r>
      <w:proofErr w:type="spellEnd"/>
      <w:r w:rsidR="00FB4C1D" w:rsidRPr="00C973C7">
        <w:t xml:space="preserve"> 2024 Same Chance report, </w:t>
      </w:r>
      <w:r w:rsidRPr="00C973C7">
        <w:t xml:space="preserve">the majority </w:t>
      </w:r>
      <w:r w:rsidR="00FB4C1D" w:rsidRPr="00C973C7">
        <w:t xml:space="preserve">of survey participants </w:t>
      </w:r>
      <w:r w:rsidRPr="00C973C7">
        <w:t xml:space="preserve">believe it is the role of the parent to manage their autistic child, while 64% of participants believe that parents should be stricter with their children if they become loud or frustrated in public settings. </w:t>
      </w:r>
      <w:r w:rsidRPr="00C973C7">
        <w:fldChar w:fldCharType="begin"/>
      </w:r>
      <w:r w:rsidR="00C46CB2">
        <w:instrText xml:space="preserve"> ADDIN ZOTERO_ITEM CSL_CITATION {"citationID":"MxvhFCVJ","properties":{"formattedCitation":"(6)","plainCitation":"(6)","noteIndex":0},"citationItems":[{"id":619,"uris":["http://zotero.org/users/local/2KLdJHRl/items/V6LY3V7K"],"itemData":{"id":619,"type":"document","publisher":"AsIAm","title":"Same Chance Report","author":[{"family":"AsIAm","given":""}],"issued":{"date-parts":[["2024"]]}}}],"schema":"https://github.com/citation-style-language/schema/raw/master/csl-citation.json"} </w:instrText>
      </w:r>
      <w:r w:rsidRPr="00C973C7">
        <w:fldChar w:fldCharType="separate"/>
      </w:r>
      <w:r w:rsidR="00C46CB2" w:rsidRPr="00C46CB2">
        <w:t>(6)</w:t>
      </w:r>
      <w:r w:rsidRPr="00C973C7">
        <w:fldChar w:fldCharType="end"/>
      </w:r>
      <w:r w:rsidRPr="00C973C7">
        <w:t xml:space="preserve"> Having a view that parents ought to control their autistic child in public spaces for the comfort of others highlights significant gaps in knowledge and understanding of autism in the Irish public as it underpins the attitude that parents must take sole responsibility for their child’s behaviour.</w:t>
      </w:r>
    </w:p>
    <w:p w14:paraId="342247C2" w14:textId="04A1C33F" w:rsidR="00CC204B" w:rsidRPr="00C973C7" w:rsidRDefault="00466AC9" w:rsidP="009244AD">
      <w:pPr>
        <w:pStyle w:val="H2Heading2NDA"/>
      </w:pPr>
      <w:bookmarkStart w:id="99" w:name="_Toc197099927"/>
      <w:bookmarkStart w:id="100" w:name="_Toc198219197"/>
      <w:r w:rsidRPr="00C973C7">
        <w:t>Education</w:t>
      </w:r>
      <w:bookmarkEnd w:id="99"/>
      <w:bookmarkEnd w:id="100"/>
      <w:r w:rsidR="00E41985" w:rsidRPr="00C973C7">
        <w:t xml:space="preserve"> </w:t>
      </w:r>
    </w:p>
    <w:p w14:paraId="3CF1F85D" w14:textId="191992D7" w:rsidR="00254213" w:rsidRPr="00C973C7" w:rsidRDefault="00254213" w:rsidP="00F425A5">
      <w:proofErr w:type="spellStart"/>
      <w:r>
        <w:t>AsIAm’s</w:t>
      </w:r>
      <w:proofErr w:type="spellEnd"/>
      <w:r>
        <w:t xml:space="preserve"> 2025 Same Chance Report found high p</w:t>
      </w:r>
      <w:r w:rsidRPr="00254213">
        <w:t xml:space="preserve">ublic support for inclusive education </w:t>
      </w:r>
      <w:r>
        <w:t>with 86% of participants agreeing that autistic students should</w:t>
      </w:r>
      <w:r w:rsidRPr="00254213">
        <w:t xml:space="preserve"> </w:t>
      </w:r>
      <w:r>
        <w:t>access local schools</w:t>
      </w:r>
      <w:r w:rsidRPr="00254213">
        <w:t xml:space="preserve"> and have the right to mainstream education (84%). </w:t>
      </w:r>
      <w:r w:rsidR="00153E44">
        <w:fldChar w:fldCharType="begin"/>
      </w:r>
      <w:r w:rsidR="00455EE8">
        <w:instrText xml:space="preserve"> ADDIN ZOTERO_ITEM CSL_CITATION {"citationID":"xq3DxWtr","properties":{"formattedCitation":"(4)","plainCitation":"(4)","noteIndex":0},"citationItems":[{"id":953,"uris":["http://zotero.org/users/local/2KLdJHRl/items/GC2RC8AG"],"itemData":{"id":953,"type":"report","event-place":"Dublin","publisher":"AsIAm","publisher-place":"Dublin","title":"Same Chance Report","author":[{"family":"AsIAm","given":""}],"issued":{"date-parts":[["2025"]]}}}],"schema":"https://github.com/citation-style-language/schema/raw/master/csl-citation.json"} </w:instrText>
      </w:r>
      <w:r w:rsidR="00153E44">
        <w:fldChar w:fldCharType="separate"/>
      </w:r>
      <w:r w:rsidR="00153E44" w:rsidRPr="00837599">
        <w:rPr>
          <w:rFonts w:cs="Times New Roman"/>
          <w:kern w:val="0"/>
        </w:rPr>
        <w:t>(4)</w:t>
      </w:r>
      <w:r w:rsidR="00153E44">
        <w:fldChar w:fldCharType="end"/>
      </w:r>
      <w:r w:rsidR="00153E44">
        <w:t xml:space="preserve"> </w:t>
      </w:r>
      <w:r>
        <w:t xml:space="preserve">Almost a quarter, </w:t>
      </w:r>
      <w:r w:rsidRPr="00254213">
        <w:t>24% express</w:t>
      </w:r>
      <w:r>
        <w:t>ed</w:t>
      </w:r>
      <w:r w:rsidRPr="00254213">
        <w:t xml:space="preserve"> discomfort with neurotypical and Autistic children learning together.</w:t>
      </w:r>
      <w:r w:rsidR="00455EE8">
        <w:t xml:space="preserve"> </w:t>
      </w:r>
      <w:r w:rsidR="00455EE8">
        <w:fldChar w:fldCharType="begin"/>
      </w:r>
      <w:r w:rsidR="00455EE8">
        <w:instrText xml:space="preserve"> ADDIN ZOTERO_ITEM CSL_CITATION {"citationID":"a1ftkjfe38u","properties":{"formattedCitation":"(4)","plainCitation":"(4)","noteIndex":0},"citationItems":[{"id":953,"uris":["http://zotero.org/users/local/2KLdJHRl/items/GC2RC8AG"],"itemData":{"id":953,"type":"report","event-place":"Dublin","publisher":"AsIAm","publisher-place":"Dublin","title":"Same Chance Report","author":[{"family":"AsIAm","given":""}],"issued":{"date-parts":[["2025"]]}}}],"schema":"https://github.com/citation-style-language/schema/raw/master/csl-citation.json"} </w:instrText>
      </w:r>
      <w:r w:rsidR="00455EE8">
        <w:fldChar w:fldCharType="separate"/>
      </w:r>
      <w:r w:rsidR="00455EE8" w:rsidRPr="00455EE8">
        <w:rPr>
          <w:rFonts w:cs="Times New Roman"/>
          <w:kern w:val="0"/>
        </w:rPr>
        <w:t>(4)</w:t>
      </w:r>
      <w:r w:rsidR="00455EE8">
        <w:fldChar w:fldCharType="end"/>
      </w:r>
      <w:r w:rsidRPr="00254213">
        <w:t xml:space="preserve"> </w:t>
      </w:r>
      <w:r>
        <w:t>This is lower than findings from t</w:t>
      </w:r>
      <w:r w:rsidRPr="00C973C7">
        <w:t xml:space="preserve">he NDA’s 2017 </w:t>
      </w:r>
      <w:r>
        <w:t xml:space="preserve">National Survey of </w:t>
      </w:r>
      <w:r w:rsidRPr="00C973C7">
        <w:t xml:space="preserve">Public Attitudes </w:t>
      </w:r>
      <w:r>
        <w:t>to</w:t>
      </w:r>
      <w:r w:rsidRPr="00C973C7">
        <w:t xml:space="preserve"> Disability</w:t>
      </w:r>
      <w:r>
        <w:t xml:space="preserve"> in Ireland</w:t>
      </w:r>
      <w:r w:rsidR="00153E44">
        <w:t>. It</w:t>
      </w:r>
      <w:r w:rsidRPr="00C973C7">
        <w:t xml:space="preserve"> </w:t>
      </w:r>
      <w:r>
        <w:t xml:space="preserve">asked </w:t>
      </w:r>
      <w:r w:rsidRPr="00C973C7">
        <w:t>participants</w:t>
      </w:r>
      <w:r>
        <w:t xml:space="preserve"> about their level of agreement that children with five different disability types should attend the same schools as children without disabilities. Over half (54%) of participants</w:t>
      </w:r>
      <w:r w:rsidRPr="00C973C7">
        <w:t xml:space="preserve"> </w:t>
      </w:r>
      <w:r>
        <w:t xml:space="preserve">agreed that autistic </w:t>
      </w:r>
      <w:r w:rsidRPr="00C973C7">
        <w:t xml:space="preserve">children </w:t>
      </w:r>
      <w:r>
        <w:t>should</w:t>
      </w:r>
      <w:r w:rsidRPr="00C973C7">
        <w:t xml:space="preserve"> attending the same school as children without disabilities</w:t>
      </w:r>
      <w:r>
        <w:t xml:space="preserve">. The highest agreement levels were for children with physical disabilities (75%) and lowest for children with mental health difficulties (49%). </w:t>
      </w:r>
      <w:r w:rsidRPr="00C973C7">
        <w:fldChar w:fldCharType="begin"/>
      </w:r>
      <w:r>
        <w:instrText xml:space="preserve"> ADDIN ZOTERO_ITEM CSL_CITATION {"citationID":"0sS79vh5","properties":{"formattedCitation":"(14)","plainCitation":"(14)","noteIndex":0},"citationItems":[{"id":937,"uris":["http://zotero.org/users/local/2KLdJHRl/items/FF4ST3UR"],"itemData":{"id":937,"type":"report","event-place":"Dublin","page":"1-144","publisher":"National Disability Authority","publisher-place":"Dublin","title":"Public Attitudes to Disability In Ireland Survey 2017","URL":"https://nda.ie/publications/2017-public-attitudes-to-disability-in-ireland-survey","author":[{"family":"National Disability Authority","given":""}],"issued":{"date-parts":[["2017"]]}}}],"schema":"https://github.com/citation-style-language/schema/raw/master/csl-citation.json"} </w:instrText>
      </w:r>
      <w:r w:rsidRPr="00C973C7">
        <w:fldChar w:fldCharType="separate"/>
      </w:r>
      <w:r w:rsidRPr="00C46CB2">
        <w:t>(14)</w:t>
      </w:r>
      <w:r w:rsidRPr="00C973C7">
        <w:fldChar w:fldCharType="end"/>
      </w:r>
    </w:p>
    <w:p w14:paraId="2CDAEE58" w14:textId="08050687" w:rsidR="00687C62" w:rsidRPr="00C973C7" w:rsidRDefault="00F425A5" w:rsidP="00F425A5">
      <w:r w:rsidRPr="00C973C7">
        <w:t>In an online survey conducted with 661 parents and staff from primary, post-primary, and special schools in Ireland, 68% of staff felt autistic children could attend their school, but only 31% believed there were sufficient resources to support those with complex needs.</w:t>
      </w:r>
      <w:r w:rsidR="006814E2" w:rsidRPr="00C973C7">
        <w:t xml:space="preserve"> </w:t>
      </w:r>
      <w:r w:rsidR="006363CF" w:rsidRPr="00C973C7">
        <w:fldChar w:fldCharType="begin"/>
      </w:r>
      <w:r w:rsidR="00455EE8">
        <w:instrText xml:space="preserve"> ADDIN ZOTERO_ITEM CSL_CITATION {"citationID":"UugKpp8v","properties":{"formattedCitation":"(56)","plainCitation":"(56)","noteIndex":0},"citationItems":[{"id":886,"uris":["http://zotero.org/users/local/2KLdJHRl/items/JUYA933N"],"itemData":{"id":886,"type":"article-journal","container-title":"Preprint","title":"Knowledge of autism and attitudes towards inclusive education for autistic pupils: A representative survey of school communities in Ireland","author":[{"family":"Keenan","given":"L"},{"family":"Sweeney","given":"M.R"},{"family":"McNally","given":"S"}],"issued":{"date-parts":[["2025"]]}}}],"schema":"https://github.com/citation-style-language/schema/raw/master/csl-citation.json"} </w:instrText>
      </w:r>
      <w:r w:rsidR="006363CF" w:rsidRPr="00C973C7">
        <w:fldChar w:fldCharType="separate"/>
      </w:r>
      <w:r w:rsidR="00455EE8" w:rsidRPr="00455EE8">
        <w:t>(56)</w:t>
      </w:r>
      <w:r w:rsidR="006363CF" w:rsidRPr="00C973C7">
        <w:fldChar w:fldCharType="end"/>
      </w:r>
      <w:r w:rsidR="006363CF" w:rsidRPr="00C973C7">
        <w:t xml:space="preserve"> </w:t>
      </w:r>
      <w:r w:rsidRPr="00C973C7">
        <w:t>Similarly, 69% of parent</w:t>
      </w:r>
      <w:r w:rsidR="0076540A" w:rsidRPr="00C973C7">
        <w:t xml:space="preserve"> participants with and without an autistic child</w:t>
      </w:r>
      <w:r w:rsidRPr="00C973C7">
        <w:t xml:space="preserve"> thought their child’s school was inclusive, but only 26% felt the Irish education syste</w:t>
      </w:r>
      <w:r w:rsidR="009E58B6">
        <w:t>m</w:t>
      </w:r>
      <w:r w:rsidRPr="00C973C7">
        <w:t xml:space="preserve"> </w:t>
      </w:r>
      <w:proofErr w:type="gramStart"/>
      <w:r w:rsidRPr="00C973C7">
        <w:t>as a whole was</w:t>
      </w:r>
      <w:proofErr w:type="gramEnd"/>
      <w:r w:rsidRPr="00C973C7">
        <w:t xml:space="preserve"> inclusive</w:t>
      </w:r>
      <w:r w:rsidR="00051497" w:rsidRPr="00C973C7">
        <w:t>. The proportion of ‘Unsure’ responses from parents was almost twice that from staff (Parents: 23% vs Staff: 12%).</w:t>
      </w:r>
      <w:r w:rsidRPr="00C973C7">
        <w:t xml:space="preserve"> </w:t>
      </w:r>
      <w:r w:rsidRPr="00C973C7">
        <w:fldChar w:fldCharType="begin"/>
      </w:r>
      <w:r w:rsidR="00455EE8">
        <w:instrText xml:space="preserve"> ADDIN ZOTERO_ITEM CSL_CITATION {"citationID":"XUjLqF8D","properties":{"formattedCitation":"(56)","plainCitation":"(56)","noteIndex":0},"citationItems":[{"id":886,"uris":["http://zotero.org/users/local/2KLdJHRl/items/JUYA933N"],"itemData":{"id":886,"type":"article-journal","container-title":"Preprint","title":"Knowledge of autism and attitudes towards inclusive education for autistic pupils: A representative survey of school communities in Ireland","author":[{"family":"Keenan","given":"L"},{"family":"Sweeney","given":"M.R"},{"family":"McNally","given":"S"}],"issued":{"date-parts":[["2025"]]}}}],"schema":"https://github.com/citation-style-language/schema/raw/master/csl-citation.json"} </w:instrText>
      </w:r>
      <w:r w:rsidRPr="00C973C7">
        <w:fldChar w:fldCharType="separate"/>
      </w:r>
      <w:r w:rsidR="00455EE8" w:rsidRPr="00455EE8">
        <w:t>(56)</w:t>
      </w:r>
      <w:r w:rsidRPr="00C973C7">
        <w:fldChar w:fldCharType="end"/>
      </w:r>
      <w:r w:rsidR="00946156" w:rsidRPr="00C973C7">
        <w:t xml:space="preserve"> </w:t>
      </w:r>
    </w:p>
    <w:p w14:paraId="2ED37EA0" w14:textId="57B55CC4" w:rsidR="00F425A5" w:rsidRPr="00C973C7" w:rsidRDefault="00946156" w:rsidP="00F425A5">
      <w:r w:rsidRPr="00C973C7">
        <w:t>A study by Ring et al. found that across 24 education sites including primary and post-primary settings with and without special classrooms, all staff across all sites were most concerned about the wellbeing of autistic children</w:t>
      </w:r>
      <w:r w:rsidR="00AB420F" w:rsidRPr="00C973C7">
        <w:t xml:space="preserve"> because of how reliant schools were on mainstream teachers with little experience of supporting autistic children. </w:t>
      </w:r>
      <w:r w:rsidR="00B16D80" w:rsidRPr="00C973C7">
        <w:fldChar w:fldCharType="begin"/>
      </w:r>
      <w:r w:rsidR="00455EE8">
        <w:instrText xml:space="preserve"> ADDIN ZOTERO_ITEM CSL_CITATION {"citationID":"1wAK0NIs","properties":{"formattedCitation":"(35)","plainCitation":"(35)","noteIndex":0},"citationItems":[{"id":938,"uris":["http://zotero.org/users/local/2KLdJHRl/items/LU793VLU"],"itemData":{"id":938,"type":"report","genre":"Research","number":"21","page":"1-295","publisher":"National Council for Special Education","title":"An Evaluation of Education Provision for Students with Autism Spectrum Disorder in Ireland","author":[{"family":"Ring","given":"E"},{"family":"Egan","given":"M"},{"family":"Fitzgerald","given":"J"},{"family":"Griffin","given":"C"},{"family":"Long","given":"Sheila"},{"family":"McCarthy","given":"E"},{"family":"Moloney","given":"M"},{"family":"O'Brien","given":"T"},{"family":"O'Byrne","given":"A"},{"family":"O'Sullivan","given":"S"},{"family":"Ryan","given":"M"},{"family":"Wall","given":"E"}],"issued":{"date-parts":[["2016"]]}}}],"schema":"https://github.com/citation-style-language/schema/raw/master/csl-citation.json"} </w:instrText>
      </w:r>
      <w:r w:rsidR="00B16D80" w:rsidRPr="00C973C7">
        <w:fldChar w:fldCharType="separate"/>
      </w:r>
      <w:r w:rsidR="00455EE8" w:rsidRPr="00455EE8">
        <w:t>(35)</w:t>
      </w:r>
      <w:r w:rsidR="00B16D80" w:rsidRPr="00C973C7">
        <w:fldChar w:fldCharType="end"/>
      </w:r>
      <w:r w:rsidR="00B16D80" w:rsidRPr="00C973C7">
        <w:t xml:space="preserve"> Mainstream</w:t>
      </w:r>
      <w:r w:rsidR="00AB420F" w:rsidRPr="00C973C7">
        <w:t xml:space="preserve"> teachers </w:t>
      </w:r>
      <w:r w:rsidR="004A11AA" w:rsidRPr="00C973C7">
        <w:t xml:space="preserve">in Ireland </w:t>
      </w:r>
      <w:r w:rsidR="00AB420F" w:rsidRPr="00C973C7">
        <w:t>were more comfortable having an autistic child in their class if there was a special class present in the school</w:t>
      </w:r>
      <w:r w:rsidR="004A11AA" w:rsidRPr="00C973C7">
        <w:t xml:space="preserve">, and </w:t>
      </w:r>
      <w:r w:rsidR="004A11AA" w:rsidRPr="00C973C7">
        <w:lastRenderedPageBreak/>
        <w:t>s</w:t>
      </w:r>
      <w:r w:rsidR="00AB420F" w:rsidRPr="00C973C7">
        <w:t>taff heavily relied on special class teachers as ‘safety nets’ when issues of concern arose wh</w:t>
      </w:r>
      <w:r w:rsidR="004A11AA" w:rsidRPr="00C973C7">
        <w:t>ile</w:t>
      </w:r>
      <w:r w:rsidR="00AB420F" w:rsidRPr="00C973C7">
        <w:t xml:space="preserve"> working with autistic children. </w:t>
      </w:r>
      <w:r w:rsidR="00B16D80" w:rsidRPr="00C973C7">
        <w:fldChar w:fldCharType="begin"/>
      </w:r>
      <w:r w:rsidR="00455EE8">
        <w:instrText xml:space="preserve"> ADDIN ZOTERO_ITEM CSL_CITATION {"citationID":"tXlAp0Zl","properties":{"formattedCitation":"(35)","plainCitation":"(35)","noteIndex":0},"citationItems":[{"id":938,"uris":["http://zotero.org/users/local/2KLdJHRl/items/LU793VLU"],"itemData":{"id":938,"type":"report","genre":"Research","number":"21","page":"1-295","publisher":"National Council for Special Education","title":"An Evaluation of Education Provision for Students with Autism Spectrum Disorder in Ireland","author":[{"family":"Ring","given":"E"},{"family":"Egan","given":"M"},{"family":"Fitzgerald","given":"J"},{"family":"Griffin","given":"C"},{"family":"Long","given":"Sheila"},{"family":"McCarthy","given":"E"},{"family":"Moloney","given":"M"},{"family":"O'Brien","given":"T"},{"family":"O'Byrne","given":"A"},{"family":"O'Sullivan","given":"S"},{"family":"Ryan","given":"M"},{"family":"Wall","given":"E"}],"issued":{"date-parts":[["2016"]]}}}],"schema":"https://github.com/citation-style-language/schema/raw/master/csl-citation.json"} </w:instrText>
      </w:r>
      <w:r w:rsidR="00B16D80" w:rsidRPr="00C973C7">
        <w:fldChar w:fldCharType="separate"/>
      </w:r>
      <w:r w:rsidR="00455EE8" w:rsidRPr="00455EE8">
        <w:t>(35)</w:t>
      </w:r>
      <w:r w:rsidR="00B16D80" w:rsidRPr="00C973C7">
        <w:fldChar w:fldCharType="end"/>
      </w:r>
      <w:r w:rsidR="009B64B0" w:rsidRPr="00C973C7">
        <w:t xml:space="preserve"> The National Council of Special Education’s 2018 review of the Special Needs Assisting Scheme determined that an overreliance on SNA support in educational contexts can result in students with disabilities experiencing increased alienation and stigma</w:t>
      </w:r>
      <w:r w:rsidR="004A11AA" w:rsidRPr="00C973C7">
        <w:t>.</w:t>
      </w:r>
      <w:r w:rsidR="00250EA3" w:rsidRPr="00C973C7">
        <w:t xml:space="preserve"> </w:t>
      </w:r>
      <w:r w:rsidR="00250EA3" w:rsidRPr="00C973C7">
        <w:fldChar w:fldCharType="begin"/>
      </w:r>
      <w:r w:rsidR="00455EE8">
        <w:instrText xml:space="preserve"> ADDIN ZOTERO_ITEM CSL_CITATION {"citationID":"21rredQL","properties":{"formattedCitation":"(57)","plainCitation":"(57)","noteIndex":0},"citationItems":[{"id":939,"uris":["http://zotero.org/users/local/2KLdJHRl/items/Q8PT8Z8P"],"itemData":{"id":939,"type":"report","event-place":"Meath","genre":"Policy paper","number":"6","page":"1-134","publisher":"National Council for Special Education","publisher-place":"Meath","title":"Comprehensive Review of the Special Needs Assistant Scheme","URL":"https://ncse.ie/wp-content/uploads/2018/05/NCSE-PAP6-Comprehensive-Review-SNA-Scheme.pdf","author":[{"family":"National Council for Special Education","given":""}],"issued":{"date-parts":[["2018",3]]}}}],"schema":"https://github.com/citation-style-language/schema/raw/master/csl-citation.json"} </w:instrText>
      </w:r>
      <w:r w:rsidR="00250EA3" w:rsidRPr="00C973C7">
        <w:fldChar w:fldCharType="separate"/>
      </w:r>
      <w:r w:rsidR="00455EE8" w:rsidRPr="00455EE8">
        <w:t>(57)</w:t>
      </w:r>
      <w:r w:rsidR="00250EA3" w:rsidRPr="00C973C7">
        <w:fldChar w:fldCharType="end"/>
      </w:r>
      <w:r w:rsidR="000F4BC4" w:rsidRPr="00C973C7">
        <w:t xml:space="preserve"> </w:t>
      </w:r>
    </w:p>
    <w:p w14:paraId="02AD9C97" w14:textId="55CF7173" w:rsidR="00F425A5" w:rsidRDefault="00F425A5" w:rsidP="00F425A5">
      <w:r w:rsidRPr="00C973C7">
        <w:t xml:space="preserve">Holloway et al. </w:t>
      </w:r>
      <w:r w:rsidRPr="00C973C7">
        <w:fldChar w:fldCharType="begin"/>
      </w:r>
      <w:r w:rsidR="00455EE8">
        <w:instrText xml:space="preserve"> ADDIN ZOTERO_ITEM CSL_CITATION {"citationID":"Cx9ZVYRr","properties":{"formattedCitation":"(58)","plainCitation":"(58)","noteIndex":0},"citationItems":[{"id":578,"uris":["http://zotero.org/users/local/2KLdJHRl/items/JZCT9WYQ"],"itemData":{"id":578,"type":"article-journal","abstract":"Background: Research suggests that autistic individuals may be more likely to come into contact with police and have more negative experiences in police custody. However, limited information about the difficulties they experience during the custody process is available. Aims: This study explores the experiences of autistic individuals and officers during a walkthrough of the custody process to identify specific difficulties in these encounters and what support is needed to overcome these.\nMethods and procedures: A participative walkthrough method was developed to provide autistic individuals and officers an interactive opportunity to identify areas where further support in the custody process was needed. Two autistic participants and three officers took part in the study. Outcomes and results: Autistic participants reported negative experiences due to: i) the emotional impact of the physical setting and custody process ii) communication barriers leading to increased anxiety and iii) exposure to sensory demands. Officers highlighted three factors which limit their ability to support autistic individuals effectively: i) the custody context ii) barriers to communication and iii) knowledge and understanding of autism.\nConclusions and implications: Adjustments are needed to the custody process and environment to support interactions between autistic individuals and officers and improve the overall wellbeing of autistic individuals.","container-title":"Research in Developmental Disabilities","DOI":"10.1016/j.ridd.2019.103545","ISSN":"08914222","journalAbbreviation":"Research in Developmental Disabilities","language":"en","page":"103545","source":"DOI.org (Crossref)","title":"Exploring the autistic and police perspectives of the custody process through a participative walkthrough","volume":"97","author":[{"family":"Holloway","given":"Chloe Alice"},{"family":"Munro","given":"Nell"},{"family":"Jackson","given":"John"},{"family":"Phillips","given":"Sophie"},{"family":"Ropar","given":"Danielle"}],"issued":{"date-parts":[["2020",2]]}}}],"schema":"https://github.com/citation-style-language/schema/raw/master/csl-citation.json"} </w:instrText>
      </w:r>
      <w:r w:rsidRPr="00C973C7">
        <w:fldChar w:fldCharType="separate"/>
      </w:r>
      <w:r w:rsidR="00455EE8" w:rsidRPr="00455EE8">
        <w:t>(58)</w:t>
      </w:r>
      <w:r w:rsidRPr="00C973C7">
        <w:fldChar w:fldCharType="end"/>
      </w:r>
      <w:r w:rsidRPr="00C973C7">
        <w:t xml:space="preserve"> revealed that teachers' attitudes</w:t>
      </w:r>
      <w:r w:rsidR="00B16D80" w:rsidRPr="00C973C7">
        <w:t xml:space="preserve"> in Ireland</w:t>
      </w:r>
      <w:r w:rsidRPr="00C973C7">
        <w:t xml:space="preserve"> towards autistic pupils were influenced by their level of training and professional support. Teachers with frequent support from professionals were more knowledgeable and confident, leading to more positive attitudes and increased use of EBPs. On the other hand, those with limited support or training had lower knowledge and less positive attitudes influenced by the limited institutional support for autism awareness and inclusion. As Skehan and O’Mahony </w:t>
      </w:r>
      <w:r w:rsidRPr="00C973C7">
        <w:fldChar w:fldCharType="begin"/>
      </w:r>
      <w:r w:rsidR="00455EE8">
        <w:instrText xml:space="preserve"> ADDIN ZOTERO_ITEM CSL_CITATION {"citationID":"kUPIQNbj","properties":{"formattedCitation":"(59)","plainCitation":"(59)","noteIndex":0},"citationItems":[{"id":852,"uris":["http://zotero.org/users/local/2KLdJHRl/items/7QK5YS9E"],"itemData":{"id":852,"type":"article-journal","container-title":"REACH: Journal of Inclusive Education in Ireland,","issue":"2","page":"100-112","title":"An Irish Study of the Perspectives of Special Class Teachers and Special School Teachers of Toileting Differences Experienced by Children and Adolescents on the Autism Spectrum","volume":"35","author":[{"family":"Skehan","given":"E"},{"family":"O'Mahony","given":"K"}],"issued":{"date-parts":[["2022"]]}}}],"schema":"https://github.com/citation-style-language/schema/raw/master/csl-citation.json"} </w:instrText>
      </w:r>
      <w:r w:rsidRPr="00C973C7">
        <w:fldChar w:fldCharType="separate"/>
      </w:r>
      <w:r w:rsidR="00455EE8" w:rsidRPr="00455EE8">
        <w:t>(59)</w:t>
      </w:r>
      <w:r w:rsidRPr="00C973C7">
        <w:fldChar w:fldCharType="end"/>
      </w:r>
      <w:r w:rsidRPr="00C973C7">
        <w:t xml:space="preserve"> highlighted, many teachers reported a lack of training and confidence to assist in basic toileting needs for autistic children, where teachers were uncertain about whether providing support for toileting fell within their responsibilities. This reveals the education system’s </w:t>
      </w:r>
      <w:r w:rsidR="00D74379">
        <w:t>approach</w:t>
      </w:r>
      <w:r w:rsidR="002424C0">
        <w:t xml:space="preserve"> </w:t>
      </w:r>
      <w:r w:rsidR="0031512F">
        <w:t>to</w:t>
      </w:r>
      <w:r w:rsidRPr="00C973C7">
        <w:t xml:space="preserve"> address</w:t>
      </w:r>
      <w:r w:rsidR="00D74379">
        <w:t>ing</w:t>
      </w:r>
      <w:r w:rsidRPr="00C973C7">
        <w:t xml:space="preserve"> autistic children’s rights </w:t>
      </w:r>
      <w:r w:rsidR="00D74379">
        <w:t>regarding</w:t>
      </w:r>
      <w:r w:rsidRPr="00C973C7">
        <w:t xml:space="preserve"> </w:t>
      </w:r>
      <w:r w:rsidR="0031512F">
        <w:t xml:space="preserve">consistent access to </w:t>
      </w:r>
      <w:r w:rsidRPr="00C973C7">
        <w:t>basic needs and educational standards.</w:t>
      </w:r>
    </w:p>
    <w:p w14:paraId="7C41EC08" w14:textId="0C93C210" w:rsidR="002424C0" w:rsidRPr="00C973C7" w:rsidRDefault="002424C0" w:rsidP="00F425A5">
      <w:r>
        <w:t>The Department of Education Inspectorate</w:t>
      </w:r>
      <w:r w:rsidR="00124B3B">
        <w:t xml:space="preserve"> (DEI)</w:t>
      </w:r>
      <w:r>
        <w:t xml:space="preserve"> published a report in May 2025 reviewing thirty admission policies of primary and post-primary special classes for autistic children and young people. </w:t>
      </w:r>
      <w:r>
        <w:fldChar w:fldCharType="begin"/>
      </w:r>
      <w:r w:rsidR="00455EE8">
        <w:instrText xml:space="preserve"> ADDIN ZOTERO_ITEM CSL_CITATION {"citationID":"OmTnx1xn","properties":{"formattedCitation":"(60)","plainCitation":"(60)","noteIndex":0},"citationItems":[{"id":951,"uris":["http://zotero.org/users/local/2KLdJHRl/items/C7ADMUDI"],"itemData":{"id":951,"type":"report","event-place":"Dublin","publisher":"Department of Education","publisher-place":"Dublin","title":"Supporting all children and young people to access an appropriate education","author":[{"family":"Department of Education Inspectorate","given":""}],"issued":{"date-parts":[["2025",5]]}}}],"schema":"https://github.com/citation-style-language/schema/raw/master/csl-citation.json"} </w:instrText>
      </w:r>
      <w:r>
        <w:fldChar w:fldCharType="separate"/>
      </w:r>
      <w:r w:rsidR="00455EE8" w:rsidRPr="00455EE8">
        <w:t>(60)</w:t>
      </w:r>
      <w:r>
        <w:fldChar w:fldCharType="end"/>
      </w:r>
      <w:r>
        <w:t xml:space="preserve"> They found that five out of fifteen post-primary</w:t>
      </w:r>
      <w:r w:rsidR="00F827BB">
        <w:t xml:space="preserve"> school</w:t>
      </w:r>
      <w:r>
        <w:t xml:space="preserve"> policies (33%) and three out of fifteen primary</w:t>
      </w:r>
      <w:r w:rsidR="00F827BB">
        <w:t xml:space="preserve"> school</w:t>
      </w:r>
      <w:r>
        <w:t xml:space="preserve"> policies (20%) had conditions </w:t>
      </w:r>
      <w:r w:rsidR="00F827BB">
        <w:t>in their admission policies</w:t>
      </w:r>
      <w:r>
        <w:t xml:space="preserve"> requiring children to be able to participate in mainstream lessons, an approach that </w:t>
      </w:r>
      <w:r w:rsidR="00F827BB">
        <w:t xml:space="preserve">may </w:t>
      </w:r>
      <w:r>
        <w:t xml:space="preserve">prevent children who require special class environments from accessing a special class place. </w:t>
      </w:r>
      <w:r>
        <w:fldChar w:fldCharType="begin"/>
      </w:r>
      <w:r w:rsidR="00455EE8">
        <w:instrText xml:space="preserve"> ADDIN ZOTERO_ITEM CSL_CITATION {"citationID":"a2pp6kur6rt","properties":{"formattedCitation":"(60)","plainCitation":"(60)","noteIndex":0},"citationItems":[{"id":951,"uris":["http://zotero.org/users/local/2KLdJHRl/items/C7ADMUDI"],"itemData":{"id":951,"type":"report","event-place":"Dublin","publisher":"Department of Education","publisher-place":"Dublin","title":"Supporting all children and young people to access an appropriate education","author":[{"family":"Department of Education Inspectorate","given":""}],"issued":{"date-parts":[["2025",5]]}}}],"schema":"https://github.com/citation-style-language/schema/raw/master/csl-citation.json"} </w:instrText>
      </w:r>
      <w:r>
        <w:fldChar w:fldCharType="separate"/>
      </w:r>
      <w:r w:rsidR="00455EE8" w:rsidRPr="00455EE8">
        <w:t>(60)</w:t>
      </w:r>
      <w:r>
        <w:fldChar w:fldCharType="end"/>
      </w:r>
      <w:r>
        <w:t xml:space="preserve"> Enrolment processes would only consider autistic children with a certain level of cognitive function in s</w:t>
      </w:r>
      <w:r w:rsidRPr="000023BC">
        <w:t>ix of the fifteen post-primary policies (over 33%) and one (7%) of the fifteen primary policies</w:t>
      </w:r>
      <w:r>
        <w:t>, which directly violates the NCSE’s guidance for setting up and organising special classes.</w:t>
      </w:r>
      <w:r w:rsidR="00BC49C2">
        <w:t xml:space="preserve"> </w:t>
      </w:r>
      <w:r w:rsidR="00BC49C2">
        <w:fldChar w:fldCharType="begin"/>
      </w:r>
      <w:r w:rsidR="00455EE8">
        <w:instrText xml:space="preserve"> ADDIN ZOTERO_ITEM CSL_CITATION {"citationID":"a8nns751ph","properties":{"formattedCitation":"(61)","plainCitation":"(61)","noteIndex":0},"citationItems":[{"id":952,"uris":["http://zotero.org/users/local/2KLdJHRl/items/SF35JUNP"],"itemData":{"id":952,"type":"report","event-place":"Meath","publisher":"National Council for Special Education","publisher-place":"Meath","title":"Guidelines for Setting Up and Organising Special Classes for Boards of Management and Principals of Primary and Post-Primary Schools","author":[{"family":"National Council for Special Education","given":""}],"issued":{"date-parts":[["2024"]]}}}],"schema":"https://github.com/citation-style-language/schema/raw/master/csl-citation.json"} </w:instrText>
      </w:r>
      <w:r w:rsidR="00BC49C2">
        <w:fldChar w:fldCharType="separate"/>
      </w:r>
      <w:r w:rsidR="00455EE8" w:rsidRPr="00455EE8">
        <w:t>(61)</w:t>
      </w:r>
      <w:r w:rsidR="00BC49C2">
        <w:fldChar w:fldCharType="end"/>
      </w:r>
      <w:r w:rsidR="00124B3B">
        <w:t xml:space="preserve"> </w:t>
      </w:r>
      <w:r>
        <w:t>Other findings</w:t>
      </w:r>
      <w:r w:rsidR="00124B3B">
        <w:t xml:space="preserve"> from the DEI</w:t>
      </w:r>
      <w:r w:rsidR="00F827BB">
        <w:t xml:space="preserve"> report</w:t>
      </w:r>
      <w:r>
        <w:t xml:space="preserve"> include policy clauses being implemented that can refuse admission access based on children’s perceived behaviour</w:t>
      </w:r>
      <w:r w:rsidR="00CF3A02">
        <w:t>,</w:t>
      </w:r>
      <w:r>
        <w:t xml:space="preserve"> parents of autistic children required to provide additional information for enrolment that parents without autistic children do not have to provide, and using resource availability as a basis for whether an autistic child can enrol in a school or not. </w:t>
      </w:r>
      <w:r>
        <w:fldChar w:fldCharType="begin"/>
      </w:r>
      <w:r w:rsidR="00455EE8">
        <w:instrText xml:space="preserve"> ADDIN ZOTERO_ITEM CSL_CITATION {"citationID":"a254m9vqo9g","properties":{"formattedCitation":"(60)","plainCitation":"(60)","noteIndex":0},"citationItems":[{"id":951,"uris":["http://zotero.org/users/local/2KLdJHRl/items/C7ADMUDI"],"itemData":{"id":951,"type":"report","event-place":"Dublin","publisher":"Department of Education","publisher-place":"Dublin","title":"Supporting all children and young people to access an appropriate education","author":[{"family":"Department of Education Inspectorate","given":""}],"issued":{"date-parts":[["2025",5]]}}}],"schema":"https://github.com/citation-style-language/schema/raw/master/csl-citation.json"} </w:instrText>
      </w:r>
      <w:r>
        <w:fldChar w:fldCharType="separate"/>
      </w:r>
      <w:r w:rsidR="00455EE8" w:rsidRPr="00455EE8">
        <w:t>(60)</w:t>
      </w:r>
      <w:r>
        <w:fldChar w:fldCharType="end"/>
      </w:r>
    </w:p>
    <w:p w14:paraId="10979981" w14:textId="509D5960" w:rsidR="00F425A5" w:rsidRPr="00C973C7" w:rsidRDefault="0000769F" w:rsidP="00CC204B">
      <w:r w:rsidRPr="00C973C7">
        <w:t xml:space="preserve">According to </w:t>
      </w:r>
      <w:proofErr w:type="spellStart"/>
      <w:r w:rsidRPr="00C973C7">
        <w:t>AsIAm’</w:t>
      </w:r>
      <w:r w:rsidR="00BC49C2">
        <w:t>s</w:t>
      </w:r>
      <w:proofErr w:type="spellEnd"/>
      <w:r w:rsidRPr="00C973C7">
        <w:t xml:space="preserve"> What We Wish You Knew 2024 Report, p</w:t>
      </w:r>
      <w:r w:rsidR="00CC204B" w:rsidRPr="00C973C7">
        <w:t xml:space="preserve">unishment experienced by </w:t>
      </w:r>
      <w:r w:rsidR="00D374AB" w:rsidRPr="00C973C7">
        <w:t xml:space="preserve">some </w:t>
      </w:r>
      <w:r w:rsidR="00CC204B" w:rsidRPr="00C973C7">
        <w:t>autistic children</w:t>
      </w:r>
      <w:r w:rsidR="00F425A5" w:rsidRPr="00C973C7">
        <w:t xml:space="preserve"> </w:t>
      </w:r>
      <w:r w:rsidR="00D374AB" w:rsidRPr="00C973C7">
        <w:t>by</w:t>
      </w:r>
      <w:r w:rsidR="00F425A5" w:rsidRPr="00C973C7">
        <w:t xml:space="preserve"> education professionals</w:t>
      </w:r>
      <w:r w:rsidR="00CC204B" w:rsidRPr="00C973C7">
        <w:t xml:space="preserve"> included </w:t>
      </w:r>
      <w:r w:rsidR="00FF6EFC" w:rsidRPr="00C973C7">
        <w:t xml:space="preserve">being put in seclusion, being restrained, </w:t>
      </w:r>
      <w:r w:rsidR="00CC204B" w:rsidRPr="00C973C7">
        <w:t xml:space="preserve">being suspended, put on reduced timetables, and being ignored </w:t>
      </w:r>
      <w:r w:rsidR="00FF6EFC" w:rsidRPr="00C973C7">
        <w:t xml:space="preserve">by teachers </w:t>
      </w:r>
      <w:r w:rsidR="00CC204B" w:rsidRPr="00C973C7">
        <w:t>when asking to use the bathroom</w:t>
      </w:r>
      <w:r w:rsidR="0006706A">
        <w:t xml:space="preserve">. </w:t>
      </w:r>
      <w:r w:rsidRPr="00837599">
        <w:t xml:space="preserve">Similarly, a vignette </w:t>
      </w:r>
      <w:r w:rsidR="0006706A" w:rsidRPr="00837599">
        <w:t xml:space="preserve">from a </w:t>
      </w:r>
      <w:r w:rsidRPr="00837599">
        <w:t xml:space="preserve">study by Timmons, McGinnity, and Carroll </w:t>
      </w:r>
      <w:r w:rsidR="007C7367" w:rsidRPr="00837599">
        <w:t xml:space="preserve">funded by the NDA </w:t>
      </w:r>
      <w:r w:rsidRPr="00837599">
        <w:t>assessing ableism in a</w:t>
      </w:r>
      <w:r w:rsidR="001A7AAE" w:rsidRPr="00837599">
        <w:t>n</w:t>
      </w:r>
      <w:r w:rsidRPr="00837599">
        <w:t xml:space="preserve"> </w:t>
      </w:r>
      <w:r w:rsidR="001A7AAE" w:rsidRPr="00837599">
        <w:t>Irish</w:t>
      </w:r>
      <w:r w:rsidRPr="00837599">
        <w:t xml:space="preserve"> representative sample of 2000 adults found that participants were more accepting of </w:t>
      </w:r>
      <w:r w:rsidR="0006706A" w:rsidRPr="00837599">
        <w:t xml:space="preserve">an </w:t>
      </w:r>
      <w:r w:rsidRPr="00837599">
        <w:t xml:space="preserve">autistic child having their timetable reduced in schools compared to a </w:t>
      </w:r>
      <w:r w:rsidRPr="00837599">
        <w:lastRenderedPageBreak/>
        <w:t xml:space="preserve">child with a speech and language disorder </w:t>
      </w:r>
      <w:r w:rsidRPr="00837599">
        <w:fldChar w:fldCharType="begin"/>
      </w:r>
      <w:r w:rsidR="00455EE8">
        <w:instrText xml:space="preserve"> ADDIN ZOTERO_ITEM CSL_CITATION {"citationID":"TPc3ibp2","properties":{"formattedCitation":"(62)","plainCitation":"(62)","noteIndex":0},"citationItems":[{"id":936,"uris":["http://zotero.org/users/local/2KLdJHRl/items/SZVKZKP8"],"itemData":{"id":936,"type":"article-journal","container-title":"British Journal of Social Psychology","DOI":"10.1111/bjso.12696","issue":"1","page":"637-657","title":"Ableism differs by disability, gender and socialcontext: Evidence from vignette experiments","volume":"63","author":[{"family":"Timmons","given":"S"},{"family":"McGinnity","given":"F"},{"family":"Carroll","given":"E"}],"issued":{"date-parts":[["2023"]]}}}],"schema":"https://github.com/citation-style-language/schema/raw/master/csl-citation.json"} </w:instrText>
      </w:r>
      <w:r w:rsidRPr="00837599">
        <w:fldChar w:fldCharType="separate"/>
      </w:r>
      <w:r w:rsidR="00455EE8" w:rsidRPr="00455EE8">
        <w:t>(62)</w:t>
      </w:r>
      <w:r w:rsidRPr="00837599">
        <w:fldChar w:fldCharType="end"/>
      </w:r>
      <w:r w:rsidRPr="00837599">
        <w:t>, highlighting the normalisation of</w:t>
      </w:r>
      <w:r w:rsidR="009B64B0" w:rsidRPr="00837599">
        <w:t xml:space="preserve"> a wider public</w:t>
      </w:r>
      <w:r w:rsidRPr="00837599">
        <w:t xml:space="preserve"> discrimination towards autistic children over children with different disabilities in educational contexts.</w:t>
      </w:r>
    </w:p>
    <w:p w14:paraId="18DD4C00" w14:textId="3E0017CC" w:rsidR="00024F60" w:rsidRDefault="009B64B0" w:rsidP="00415589">
      <w:r w:rsidRPr="00C973C7">
        <w:t>Additionally, school</w:t>
      </w:r>
      <w:r w:rsidR="00CC204B" w:rsidRPr="00C973C7">
        <w:t xml:space="preserve"> rules implemented</w:t>
      </w:r>
      <w:r w:rsidR="00F425A5" w:rsidRPr="00C973C7">
        <w:t xml:space="preserve"> by educational professionals</w:t>
      </w:r>
      <w:r w:rsidR="00CC204B" w:rsidRPr="00C973C7">
        <w:t>, such as strict dress codes and how discipline is applied, resulted in autistic children and their families becoming increasingly frustrated that the</w:t>
      </w:r>
      <w:r w:rsidR="00F425A5" w:rsidRPr="00C973C7">
        <w:t xml:space="preserve"> staff within their school were</w:t>
      </w:r>
      <w:r w:rsidR="00CC204B" w:rsidRPr="00C973C7">
        <w:t xml:space="preserve"> not respecting or accommodating the needs of autistic children.</w:t>
      </w:r>
      <w:r w:rsidR="006F64BD" w:rsidRPr="00C973C7">
        <w:t xml:space="preserve"> </w:t>
      </w:r>
      <w:r w:rsidR="006F64BD" w:rsidRPr="00C973C7">
        <w:fldChar w:fldCharType="begin"/>
      </w:r>
      <w:r w:rsidR="00C46CB2">
        <w:instrText xml:space="preserve"> ADDIN ZOTERO_ITEM CSL_CITATION {"citationID":"ytI9UW34","properties":{"formattedCitation":"(63)","plainCitation":"(63)","noteIndex":0},"citationItems":[{"id":642,"uris":["http://zotero.org/users/local/2KLdJHRl/items/YSI9AA2X"],"itemData":{"id":642,"type":"document","publisher":"AsIAm","title":"What We Wish You Knew A rights-based analysis of school codes of behaviour in Ireland","author":[{"family":"AsIAm","given":""}],"issued":{"date-parts":[["2024"]]}}}],"schema":"https://github.com/citation-style-language/schema/raw/master/csl-citation.json"} </w:instrText>
      </w:r>
      <w:r w:rsidR="006F64BD" w:rsidRPr="00C973C7">
        <w:fldChar w:fldCharType="separate"/>
      </w:r>
      <w:r w:rsidR="00C46CB2" w:rsidRPr="00C46CB2">
        <w:t>(63)</w:t>
      </w:r>
      <w:r w:rsidR="006F64BD" w:rsidRPr="00C973C7">
        <w:fldChar w:fldCharType="end"/>
      </w:r>
      <w:r w:rsidR="00CC204B" w:rsidRPr="00C973C7">
        <w:t xml:space="preserve"> </w:t>
      </w:r>
      <w:r w:rsidR="0006706A">
        <w:t>These experiences</w:t>
      </w:r>
      <w:r w:rsidR="0006706A" w:rsidRPr="00C973C7">
        <w:t xml:space="preserve"> highlighting </w:t>
      </w:r>
      <w:r w:rsidR="0006706A">
        <w:t>what could be considered a</w:t>
      </w:r>
      <w:r w:rsidR="0006706A" w:rsidRPr="00C973C7">
        <w:t xml:space="preserve"> discriminatory approach taken by</w:t>
      </w:r>
      <w:r w:rsidR="0006706A">
        <w:t xml:space="preserve"> some</w:t>
      </w:r>
      <w:r w:rsidR="0006706A" w:rsidRPr="00C973C7">
        <w:t xml:space="preserve"> education professionals towards autistic children. </w:t>
      </w:r>
      <w:r w:rsidR="0006706A" w:rsidRPr="00C973C7">
        <w:fldChar w:fldCharType="begin"/>
      </w:r>
      <w:r w:rsidR="0006706A">
        <w:instrText xml:space="preserve"> ADDIN ZOTERO_ITEM CSL_CITATION {"citationID":"l7gHsfus","properties":{"formattedCitation":"(63)","plainCitation":"(63)","noteIndex":0},"citationItems":[{"id":642,"uris":["http://zotero.org/users/local/2KLdJHRl/items/YSI9AA2X"],"itemData":{"id":642,"type":"document","publisher":"AsIAm","title":"What We Wish You Knew A rights-based analysis of school codes of behaviour in Ireland","author":[{"family":"AsIAm","given":""}],"issued":{"date-parts":[["2024"]]}}}],"schema":"https://github.com/citation-style-language/schema/raw/master/csl-citation.json"} </w:instrText>
      </w:r>
      <w:r w:rsidR="0006706A" w:rsidRPr="00C973C7">
        <w:fldChar w:fldCharType="separate"/>
      </w:r>
      <w:r w:rsidR="0006706A" w:rsidRPr="00C46CB2">
        <w:t>(63)</w:t>
      </w:r>
      <w:r w:rsidR="0006706A" w:rsidRPr="00C973C7">
        <w:fldChar w:fldCharType="end"/>
      </w:r>
    </w:p>
    <w:p w14:paraId="033DDE41" w14:textId="09239A98" w:rsidR="005F36E8" w:rsidRDefault="00FB0259" w:rsidP="00415589">
      <w:r w:rsidRPr="00C973C7">
        <w:t>The</w:t>
      </w:r>
      <w:r w:rsidR="005F36E8" w:rsidRPr="00C973C7">
        <w:t xml:space="preserve"> NCSE</w:t>
      </w:r>
      <w:r w:rsidR="0006706A">
        <w:t xml:space="preserve">, for their report on supporting autistic students in 2016, </w:t>
      </w:r>
      <w:r w:rsidR="005F36E8" w:rsidRPr="00C973C7">
        <w:t>conducted 30 meetings with educational partners and stakeholders</w:t>
      </w:r>
      <w:r w:rsidR="0006706A">
        <w:t>. They</w:t>
      </w:r>
      <w:r w:rsidR="0031512F">
        <w:t xml:space="preserve"> </w:t>
      </w:r>
      <w:r w:rsidR="005F36E8" w:rsidRPr="00C973C7">
        <w:t>found that schools fe</w:t>
      </w:r>
      <w:r w:rsidR="0006706A">
        <w:t>lt</w:t>
      </w:r>
      <w:r w:rsidR="005F36E8" w:rsidRPr="00C973C7">
        <w:t xml:space="preserve"> let down by the education system who at the time of the 2016 study did not have any clear guidance on how to support autistic children experiencing challenging or concerning behaviour, putting staff at severe risk. This has resulted in </w:t>
      </w:r>
      <w:r w:rsidRPr="00C973C7">
        <w:t>different attitudes towards</w:t>
      </w:r>
      <w:r w:rsidR="005F36E8" w:rsidRPr="00C973C7">
        <w:t xml:space="preserve"> what the appropriate practices should be when working with autistic children experiencing challenging behaviour</w:t>
      </w:r>
      <w:r w:rsidRPr="00C973C7">
        <w:t>. S</w:t>
      </w:r>
      <w:r w:rsidR="005F36E8" w:rsidRPr="00C973C7">
        <w:t>ome staff believ</w:t>
      </w:r>
      <w:r w:rsidRPr="00C973C7">
        <w:t>e</w:t>
      </w:r>
      <w:r w:rsidR="005F36E8" w:rsidRPr="00C973C7">
        <w:t xml:space="preserve"> that a separate room </w:t>
      </w:r>
      <w:r w:rsidR="00476967">
        <w:t>would</w:t>
      </w:r>
      <w:r w:rsidR="005F36E8" w:rsidRPr="00C973C7">
        <w:t xml:space="preserve"> not be useful under any circumstance as they felt it would be overused for seclusion practices. Some participants were concerned about how to transport an autistic child experiencing challenging behaviour to a separate room without putting the child or staff member at risk of harm, while other participants believed having a separate room was “absolutely essential” for health and safety and to handle autistic children experiencing violent outbursts.</w:t>
      </w:r>
      <w:r w:rsidR="00B1051C" w:rsidRPr="00C973C7">
        <w:t xml:space="preserve"> </w:t>
      </w:r>
      <w:r w:rsidR="00B1051C" w:rsidRPr="00C973C7">
        <w:fldChar w:fldCharType="begin"/>
      </w:r>
      <w:r w:rsidR="00455EE8">
        <w:instrText xml:space="preserve"> ADDIN ZOTERO_ITEM CSL_CITATION {"citationID":"wODINO0B","properties":{"formattedCitation":"(64)","plainCitation":"(64)","noteIndex":0},"citationItems":[{"id":930,"uris":["http://zotero.org/users/local/2KLdJHRl/items/TVM9R964"],"itemData":{"id":930,"type":"report","event-place":"Dublin","page":"1-18","publisher":"National Council for Special Education","publisher-place":"Dublin","title":"Supporting Students  with Autism Spectrum Disorder in Schools","URL":"https://ncse.ie/wp-content/uploads/2016/07/3_NCSE-Supporting-Students-with-ASD-Guide.pdf","author":[{"family":"National Council for Special Education","given":""}],"accessed":{"date-parts":[["2025",4,30]]},"issued":{"date-parts":[["2016"]]}}}],"schema":"https://github.com/citation-style-language/schema/raw/master/csl-citation.json"} </w:instrText>
      </w:r>
      <w:r w:rsidR="00B1051C" w:rsidRPr="00C973C7">
        <w:fldChar w:fldCharType="separate"/>
      </w:r>
      <w:r w:rsidR="00455EE8" w:rsidRPr="00455EE8">
        <w:t>(64)</w:t>
      </w:r>
      <w:r w:rsidR="00B1051C" w:rsidRPr="00C973C7">
        <w:fldChar w:fldCharType="end"/>
      </w:r>
    </w:p>
    <w:p w14:paraId="62F07F33" w14:textId="1ACD19CB" w:rsidR="00024F60" w:rsidRPr="00C973C7" w:rsidRDefault="00024F60" w:rsidP="00415589">
      <w:proofErr w:type="gramStart"/>
      <w:r>
        <w:t>The majority of</w:t>
      </w:r>
      <w:proofErr w:type="gramEnd"/>
      <w:r>
        <w:t xml:space="preserve"> participants from </w:t>
      </w:r>
      <w:proofErr w:type="spellStart"/>
      <w:r>
        <w:t>AsIAM’s</w:t>
      </w:r>
      <w:proofErr w:type="spellEnd"/>
      <w:r>
        <w:t xml:space="preserve"> </w:t>
      </w:r>
      <w:r w:rsidR="00DA2C4F">
        <w:t xml:space="preserve">2025 </w:t>
      </w:r>
      <w:r>
        <w:t xml:space="preserve">Same Chance </w:t>
      </w:r>
      <w:r w:rsidR="00DA2C4F">
        <w:t>report</w:t>
      </w:r>
      <w:r>
        <w:t xml:space="preserve"> believe that school staff who use restraint in an emergency situation should complete specific restraint training (84%) and that schools should get parental consent before any form of restraint is applied (73%) highlighting public support for safeguarding practices for autistic children in education</w:t>
      </w:r>
      <w:r w:rsidR="005B281F">
        <w:t xml:space="preserve"> contexts.</w:t>
      </w:r>
    </w:p>
    <w:p w14:paraId="59D0A207" w14:textId="00B3934B" w:rsidR="00F425A5" w:rsidRPr="00C973C7" w:rsidRDefault="00AA18B6" w:rsidP="00CC204B">
      <w:r w:rsidRPr="00C973C7">
        <w:t>T</w:t>
      </w:r>
      <w:r w:rsidR="00CB5139" w:rsidRPr="00C973C7">
        <w:t>he Department of Education published the Understanding Behaviours of Concern Guidelines</w:t>
      </w:r>
      <w:r w:rsidR="00FF6EFC" w:rsidRPr="00C973C7">
        <w:t xml:space="preserve"> in 2024</w:t>
      </w:r>
      <w:r w:rsidR="00E769A5">
        <w:t xml:space="preserve">. </w:t>
      </w:r>
      <w:r w:rsidR="00E769A5" w:rsidRPr="00C973C7">
        <w:fldChar w:fldCharType="begin"/>
      </w:r>
      <w:r w:rsidR="00455EE8">
        <w:instrText xml:space="preserve"> ADDIN ZOTERO_ITEM CSL_CITATION {"citationID":"xeFEFTAO","properties":{"formattedCitation":"(65)","plainCitation":"(65)","noteIndex":0},"citationItems":[{"id":928,"uris":["http://zotero.org/users/local/2KLdJHRl/items/Z2HRZTE8"],"itemData":{"id":928,"type":"report","event-place":"Dublin","publisher":"Governmen of Ireland","publisher-place":"Dublin","title":"Understanding Behaviours of Concern and Responding to Crisis Situations Guidelines for Schools in Supporting Students","URL":"https://www.gov.ie/en/department-of-education/publications/understanding-behaviours-of-concern-and-responding-to-crisis-situations/","author":[{"family":"Department of Education","given":""}],"accessed":{"date-parts":[["2025",4,23]]},"issued":{"date-parts":[["2024"]]}}}],"schema":"https://github.com/citation-style-language/schema/raw/master/csl-citation.json"} </w:instrText>
      </w:r>
      <w:r w:rsidR="00E769A5" w:rsidRPr="00C973C7">
        <w:fldChar w:fldCharType="separate"/>
      </w:r>
      <w:r w:rsidR="00455EE8" w:rsidRPr="00455EE8">
        <w:t>(65)</w:t>
      </w:r>
      <w:r w:rsidR="00E769A5" w:rsidRPr="00C973C7">
        <w:fldChar w:fldCharType="end"/>
      </w:r>
      <w:r w:rsidR="00E769A5">
        <w:t xml:space="preserve"> Although the guidelines</w:t>
      </w:r>
      <w:r w:rsidR="00CB5139" w:rsidRPr="00C973C7">
        <w:t xml:space="preserve"> ban </w:t>
      </w:r>
      <w:r w:rsidR="001069F9" w:rsidRPr="00C973C7">
        <w:t xml:space="preserve">the use of </w:t>
      </w:r>
      <w:r w:rsidR="00CB5139" w:rsidRPr="00C973C7">
        <w:t>seclusion as a means for behaviour management</w:t>
      </w:r>
      <w:r w:rsidR="00D9478A">
        <w:t>,</w:t>
      </w:r>
      <w:r w:rsidR="00E769A5">
        <w:t xml:space="preserve"> a number of organisations including</w:t>
      </w:r>
      <w:r w:rsidR="009E58B6">
        <w:t xml:space="preserve"> </w:t>
      </w:r>
      <w:r w:rsidR="00FE437B" w:rsidRPr="00C973C7">
        <w:t>the Ombudsman for Children, Inclusion Ireland,</w:t>
      </w:r>
      <w:r w:rsidR="00E769A5">
        <w:t xml:space="preserve"> and</w:t>
      </w:r>
      <w:r w:rsidR="00FE437B" w:rsidRPr="00C973C7">
        <w:t xml:space="preserve"> </w:t>
      </w:r>
      <w:proofErr w:type="spellStart"/>
      <w:r w:rsidR="00CB5139" w:rsidRPr="00C973C7">
        <w:t>AsIAm</w:t>
      </w:r>
      <w:proofErr w:type="spellEnd"/>
      <w:r w:rsidR="00D9478A">
        <w:t>,</w:t>
      </w:r>
      <w:r w:rsidR="00FE437B" w:rsidRPr="00C973C7">
        <w:t xml:space="preserve"> </w:t>
      </w:r>
      <w:r w:rsidR="00CB5139" w:rsidRPr="00C973C7">
        <w:t>issued statement</w:t>
      </w:r>
      <w:r w:rsidR="00FE437B" w:rsidRPr="00C973C7">
        <w:t>s</w:t>
      </w:r>
      <w:r w:rsidR="001105D4" w:rsidRPr="00C973C7">
        <w:t xml:space="preserve"> in December 2024</w:t>
      </w:r>
      <w:r w:rsidR="00CB5139" w:rsidRPr="00C973C7">
        <w:t xml:space="preserve"> </w:t>
      </w:r>
      <w:r w:rsidR="001105D4" w:rsidRPr="00C973C7">
        <w:t>highlighting</w:t>
      </w:r>
      <w:r w:rsidR="00FE437B" w:rsidRPr="00C973C7">
        <w:t xml:space="preserve"> </w:t>
      </w:r>
      <w:r w:rsidR="001105D4" w:rsidRPr="00C973C7">
        <w:t>their view that</w:t>
      </w:r>
      <w:r w:rsidR="00CB5139" w:rsidRPr="00C973C7">
        <w:t xml:space="preserve"> this guidance will not be useful to enhance the inclusivity of children</w:t>
      </w:r>
      <w:r w:rsidR="001105D4" w:rsidRPr="00C973C7">
        <w:t xml:space="preserve"> with disabilities</w:t>
      </w:r>
      <w:r w:rsidR="00CB5139" w:rsidRPr="00C973C7">
        <w:t xml:space="preserve"> in schools as they believe the guidelines </w:t>
      </w:r>
      <w:r w:rsidR="00FE437B" w:rsidRPr="00C973C7">
        <w:t>were</w:t>
      </w:r>
      <w:r w:rsidR="00CB5139" w:rsidRPr="00C973C7">
        <w:t xml:space="preserve"> not rights-based, child centred or robust enough</w:t>
      </w:r>
      <w:r w:rsidR="00FE437B" w:rsidRPr="00C973C7">
        <w:t xml:space="preserve"> and needed strengthening in many areas</w:t>
      </w:r>
      <w:r w:rsidR="00CB5139" w:rsidRPr="00C973C7">
        <w:t xml:space="preserve"> </w:t>
      </w:r>
      <w:r w:rsidR="00CB5139" w:rsidRPr="00C973C7">
        <w:fldChar w:fldCharType="begin"/>
      </w:r>
      <w:r w:rsidR="00455EE8">
        <w:instrText xml:space="preserve"> ADDIN ZOTERO_ITEM CSL_CITATION {"citationID":"gylKc2NK","properties":{"formattedCitation":"(66\\uc0\\u8211{}68)","plainCitation":"(66–68)","noteIndex":0},"citationItems":[{"id":851,"uris":["http://zotero.org/users/local/2KLdJHRl/items/LIYQYUQX"],"itemData":{"id":851,"type":"article-newspaper","title":"AsIAm Statement on Department of Education’s Updated Guidelines on Seclusion and Restraint","URL":"https://asiam.ie/news/asiam-statement-on-department-of-educations-updated-guidelines-on-seclusion-and-constraint?mc_cid=901f19d456&amp;mc_eid=3e46d46430","author":[{"family":"AsIAm","given":""}],"issued":{"date-parts":[["2024"]]}}},{"id":941,"uris":["http://zotero.org/users/local/2KLdJHRl/items/6X3RJXZ4"],"itemData":{"id":941,"type":"report","event-place":"Online","publisher":"Ombudsman for Children's Office","publisher-place":"Online","title":"Statement from the OCO on the new guidelines for schools dealing with behaviours of concern","URL":"https://www.oco.ie/news/statement-from-the-oco-on-the-new-guidelines-for-schools-dealing-with-behaviours-of-concern/","author":[{"family":"Ombudsman for Children","given":""}],"issued":{"date-parts":[["2024",12]]}}},{"id":940,"uris":["http://zotero.org/users/local/2KLdJHRl/items/TJ5XRB8F"],"itemData":{"id":940,"type":"report","event-place":"Online","publisher-place":"Online","title":"Department of Education Fail in their Duty to Protect Disabled Children against Seclusion and Restraint","URL":"https://inclusionireland.ie/news-events/department-of-education-fail-in-their-duty-to-protect-disabled-children-against-seclusion-and-restraint/","author":[{"family":"Inclusion Ireland","given":""}],"accessed":{"date-parts":[["2025",2,5]]},"issued":{"date-parts":[["2024",12]]}}}],"schema":"https://github.com/citation-style-language/schema/raw/master/csl-citation.json"} </w:instrText>
      </w:r>
      <w:r w:rsidR="00CB5139" w:rsidRPr="00C973C7">
        <w:fldChar w:fldCharType="separate"/>
      </w:r>
      <w:r w:rsidR="00455EE8" w:rsidRPr="00455EE8">
        <w:rPr>
          <w:rFonts w:cs="Times New Roman"/>
          <w:kern w:val="0"/>
        </w:rPr>
        <w:t>(66–68)</w:t>
      </w:r>
      <w:r w:rsidR="00CB5139" w:rsidRPr="00C973C7">
        <w:fldChar w:fldCharType="end"/>
      </w:r>
      <w:r w:rsidR="001105D4" w:rsidRPr="00C973C7">
        <w:t xml:space="preserve">, particularly for autistic children </w:t>
      </w:r>
      <w:r w:rsidR="001105D4" w:rsidRPr="00C973C7">
        <w:fldChar w:fldCharType="begin"/>
      </w:r>
      <w:r w:rsidR="00455EE8">
        <w:instrText xml:space="preserve"> ADDIN ZOTERO_ITEM CSL_CITATION {"citationID":"zRcgs0NI","properties":{"formattedCitation":"(66)","plainCitation":"(66)","noteIndex":0},"citationItems":[{"id":851,"uris":["http://zotero.org/users/local/2KLdJHRl/items/LIYQYUQX"],"itemData":{"id":851,"type":"article-newspaper","title":"AsIAm Statement on Department of Education’s Updated Guidelines on Seclusion and Restraint","URL":"https://asiam.ie/news/asiam-statement-on-department-of-educations-updated-guidelines-on-seclusion-and-constraint?mc_cid=901f19d456&amp;mc_eid=3e46d46430","author":[{"family":"AsIAm","given":""}],"issued":{"date-parts":[["2024"]]}}}],"schema":"https://github.com/citation-style-language/schema/raw/master/csl-citation.json"} </w:instrText>
      </w:r>
      <w:r w:rsidR="001105D4" w:rsidRPr="00C973C7">
        <w:fldChar w:fldCharType="separate"/>
      </w:r>
      <w:r w:rsidR="00455EE8" w:rsidRPr="00455EE8">
        <w:t>(66)</w:t>
      </w:r>
      <w:r w:rsidR="001105D4" w:rsidRPr="00C973C7">
        <w:fldChar w:fldCharType="end"/>
      </w:r>
      <w:r w:rsidR="001105D4" w:rsidRPr="00C973C7">
        <w:t xml:space="preserve">. </w:t>
      </w:r>
      <w:r w:rsidR="002803CE" w:rsidRPr="00C973C7">
        <w:t>Therefore, while</w:t>
      </w:r>
      <w:r w:rsidR="00E769A5">
        <w:t xml:space="preserve"> efforts are being made to reduce</w:t>
      </w:r>
      <w:r w:rsidR="002803CE" w:rsidRPr="00C973C7">
        <w:t xml:space="preserve"> </w:t>
      </w:r>
      <w:r w:rsidR="00FF6EFC" w:rsidRPr="00C973C7">
        <w:t>discriminatory</w:t>
      </w:r>
      <w:r w:rsidR="002803CE" w:rsidRPr="00C973C7">
        <w:t xml:space="preserve"> school practices</w:t>
      </w:r>
      <w:r w:rsidR="00972BEA">
        <w:t>,</w:t>
      </w:r>
      <w:r w:rsidR="002803CE" w:rsidRPr="00C973C7">
        <w:t xml:space="preserve"> </w:t>
      </w:r>
      <w:r w:rsidR="00E769A5">
        <w:t>there are challenges and some</w:t>
      </w:r>
      <w:r w:rsidR="002803CE" w:rsidRPr="00C973C7">
        <w:t xml:space="preserve"> </w:t>
      </w:r>
      <w:r w:rsidR="00972BEA">
        <w:t xml:space="preserve">educational </w:t>
      </w:r>
      <w:r w:rsidR="002803CE" w:rsidRPr="00C973C7">
        <w:t xml:space="preserve">practices </w:t>
      </w:r>
      <w:r w:rsidR="00E769A5">
        <w:t>that may be considered discriminatory</w:t>
      </w:r>
      <w:r w:rsidR="00972BEA">
        <w:t xml:space="preserve"> towards autistic children</w:t>
      </w:r>
      <w:r w:rsidR="002803CE" w:rsidRPr="00C973C7">
        <w:t xml:space="preserve">. </w:t>
      </w:r>
    </w:p>
    <w:p w14:paraId="39263BFE" w14:textId="5C7A1A06" w:rsidR="007C0C66" w:rsidRPr="00C973C7" w:rsidRDefault="007C0C66" w:rsidP="009244AD">
      <w:pPr>
        <w:pStyle w:val="H2Heading2NDA"/>
      </w:pPr>
      <w:bookmarkStart w:id="101" w:name="_Toc197099928"/>
      <w:bookmarkStart w:id="102" w:name="_Toc198219198"/>
      <w:bookmarkStart w:id="103" w:name="_Toc184801298"/>
      <w:r w:rsidRPr="00C973C7">
        <w:lastRenderedPageBreak/>
        <w:t>Health</w:t>
      </w:r>
      <w:r w:rsidR="00466AC9" w:rsidRPr="00C973C7">
        <w:t xml:space="preserve"> and social </w:t>
      </w:r>
      <w:r w:rsidRPr="00C973C7">
        <w:t>care</w:t>
      </w:r>
      <w:bookmarkEnd w:id="101"/>
      <w:bookmarkEnd w:id="102"/>
      <w:r w:rsidRPr="00C973C7">
        <w:t xml:space="preserve"> </w:t>
      </w:r>
    </w:p>
    <w:p w14:paraId="7A5C00C4" w14:textId="2F9E00E9" w:rsidR="00DA5097" w:rsidRDefault="00DA5097" w:rsidP="00DA5097">
      <w:r>
        <w:t xml:space="preserve">Public support for autistic people’s statutory rights </w:t>
      </w:r>
      <w:r w:rsidR="00D9478A">
        <w:t>to</w:t>
      </w:r>
      <w:r>
        <w:t xml:space="preserve"> healthcare access were evident in </w:t>
      </w:r>
      <w:proofErr w:type="spellStart"/>
      <w:r>
        <w:t>AsIAm’s</w:t>
      </w:r>
      <w:proofErr w:type="spellEnd"/>
      <w:r>
        <w:t xml:space="preserve"> Same Chance report 2025 where </w:t>
      </w:r>
      <w:proofErr w:type="gramStart"/>
      <w:r>
        <w:t>the majority</w:t>
      </w:r>
      <w:r w:rsidR="00D9478A">
        <w:t xml:space="preserve"> of</w:t>
      </w:r>
      <w:proofErr w:type="gramEnd"/>
      <w:r w:rsidR="00D9478A">
        <w:t xml:space="preserve"> respondents</w:t>
      </w:r>
      <w:r>
        <w:t xml:space="preserve"> believe that autistic people should have a statutory right to therapeutic services</w:t>
      </w:r>
      <w:r w:rsidRPr="00C973C7">
        <w:t xml:space="preserve"> </w:t>
      </w:r>
      <w:r>
        <w:t xml:space="preserve">(83%), timely assessment (81%); and mental health services (78%). </w:t>
      </w:r>
    </w:p>
    <w:p w14:paraId="3E858456" w14:textId="513E43F0" w:rsidR="007C0C66" w:rsidRPr="00C973C7" w:rsidRDefault="007C0C66" w:rsidP="007C0C66">
      <w:r w:rsidRPr="00C973C7">
        <w:t>Psychiatrists reported that working with autistic patients was a rewarding part of their role, reflecting a generally positive attitude toward supporting this group of patients</w:t>
      </w:r>
      <w:r w:rsidR="007C2B8C" w:rsidRPr="00C973C7">
        <w:t xml:space="preserve">. </w:t>
      </w:r>
      <w:r w:rsidR="007C2B8C" w:rsidRPr="00C973C7">
        <w:fldChar w:fldCharType="begin"/>
      </w:r>
      <w:r w:rsidR="00455EE8">
        <w:instrText xml:space="preserve"> ADDIN ZOTERO_ITEM CSL_CITATION {"citationID":"gtszdyzT","properties":{"formattedCitation":"(44)","plainCitation":"(44)","noteIndex":0},"citationItems":[{"id":840,"uris":["http://zotero.org/users/local/2KLdJHRl/items/N79SXR6V"],"itemData":{"id":840,"type":"article-journal","DOI":"https://doi.org/10.1192/bjo.2019.12.","issue":"3","title":"Understanding psychiatrists’ knowledge, attitudes and experiences in identifying and supporting their patients on the autism spectrum: Online survey.","volume":"5","author":[{"family":"Crane","given":"L"},{"family":"Davidson","given":"I"},{"family":"Prosser","given":"R"},{"family":"Pellicano","given":"Elizabeth"}],"issued":{"date-parts":[["2019"]]}}}],"schema":"https://github.com/citation-style-language/schema/raw/master/csl-citation.json"} </w:instrText>
      </w:r>
      <w:r w:rsidR="007C2B8C" w:rsidRPr="00C973C7">
        <w:fldChar w:fldCharType="separate"/>
      </w:r>
      <w:r w:rsidR="00455EE8" w:rsidRPr="00455EE8">
        <w:t>(44)</w:t>
      </w:r>
      <w:r w:rsidR="007C2B8C" w:rsidRPr="00C973C7">
        <w:fldChar w:fldCharType="end"/>
      </w:r>
      <w:r w:rsidR="007C2B8C" w:rsidRPr="00C973C7">
        <w:t xml:space="preserve"> </w:t>
      </w:r>
      <w:r w:rsidRPr="00C973C7">
        <w:t xml:space="preserve">However, their attitudes were also influenced by systemic challenges that limited their ability to deliver effective care. These challenges included lengthy waiting times for autism diagnoses, unclear diagnostic pathways, and limited post-diagnostic support. </w:t>
      </w:r>
      <w:r w:rsidR="001B6F75" w:rsidRPr="00C973C7">
        <w:t>The p</w:t>
      </w:r>
      <w:r w:rsidRPr="00C973C7">
        <w:t>sychiatrists expressed concerns about their ability to provide adequate care for autistic patients with co-occurring mental health conditions due to the reluctance of both mental health and autism-specific services to collaborate.</w:t>
      </w:r>
      <w:r w:rsidR="007C2B8C" w:rsidRPr="00C973C7">
        <w:t xml:space="preserve"> </w:t>
      </w:r>
      <w:r w:rsidR="007C2B8C" w:rsidRPr="00C973C7">
        <w:fldChar w:fldCharType="begin"/>
      </w:r>
      <w:r w:rsidR="00455EE8">
        <w:instrText xml:space="preserve"> ADDIN ZOTERO_ITEM CSL_CITATION {"citationID":"g1uv4gXv","properties":{"formattedCitation":"(44)","plainCitation":"(44)","noteIndex":0},"citationItems":[{"id":840,"uris":["http://zotero.org/users/local/2KLdJHRl/items/N79SXR6V"],"itemData":{"id":840,"type":"article-journal","DOI":"https://doi.org/10.1192/bjo.2019.12.","issue":"3","title":"Understanding psychiatrists’ knowledge, attitudes and experiences in identifying and supporting their patients on the autism spectrum: Online survey.","volume":"5","author":[{"family":"Crane","given":"L"},{"family":"Davidson","given":"I"},{"family":"Prosser","given":"R"},{"family":"Pellicano","given":"Elizabeth"}],"issued":{"date-parts":[["2019"]]}}}],"schema":"https://github.com/citation-style-language/schema/raw/master/csl-citation.json"} </w:instrText>
      </w:r>
      <w:r w:rsidR="007C2B8C" w:rsidRPr="00C973C7">
        <w:fldChar w:fldCharType="separate"/>
      </w:r>
      <w:r w:rsidR="00455EE8" w:rsidRPr="00455EE8">
        <w:t>(44)</w:t>
      </w:r>
      <w:r w:rsidR="007C2B8C" w:rsidRPr="00C973C7">
        <w:fldChar w:fldCharType="end"/>
      </w:r>
      <w:r w:rsidRPr="00C973C7">
        <w:t xml:space="preserve"> These systemic barriers, while not reflecting negative attitudes towards autism itself, show how broader factors can affect the practical application of psychiatrists’ positive attitudes in the care of autistic patients.</w:t>
      </w:r>
    </w:p>
    <w:p w14:paraId="128B4141" w14:textId="7FC4B493" w:rsidR="00A04475" w:rsidRPr="00C973C7" w:rsidRDefault="00A04475" w:rsidP="00A04475">
      <w:r w:rsidRPr="00C973C7">
        <w:t>However, for GPs, the gap in confidence</w:t>
      </w:r>
      <w:r w:rsidR="00E769A5">
        <w:t xml:space="preserve"> in supporting autistic people</w:t>
      </w:r>
      <w:r w:rsidR="008A774E" w:rsidRPr="00C973C7">
        <w:t xml:space="preserve"> </w:t>
      </w:r>
      <w:r w:rsidRPr="00C973C7">
        <w:t>indicate</w:t>
      </w:r>
      <w:r w:rsidR="006652EE" w:rsidRPr="00C973C7">
        <w:t>d</w:t>
      </w:r>
      <w:r w:rsidRPr="00C973C7">
        <w:t xml:space="preserve"> that GPs' attitudes towards autism, while generally open and positive, are shaped by the limitations of the healthcare system</w:t>
      </w:r>
      <w:r w:rsidR="005628CE" w:rsidRPr="00C973C7">
        <w:t xml:space="preserve">. </w:t>
      </w:r>
      <w:r w:rsidR="005628CE" w:rsidRPr="00C973C7">
        <w:fldChar w:fldCharType="begin"/>
      </w:r>
      <w:r w:rsidR="00455EE8">
        <w:instrText xml:space="preserve"> ADDIN ZOTERO_ITEM CSL_CITATION {"citationID":"JzyuF1W7","properties":{"formattedCitation":"(45)","plainCitation":"(45)","noteIndex":0},"citationItems":[{"id":841,"uris":["http://zotero.org/users/local/2KLdJHRl/items/4NJ52VL7"],"itemData":{"id":841,"type":"article-journal","issue":"659","page":"445-452","title":"GPs’ confidence in caring for their patients on the autism spectrum: an online self-report study","volume":"67","author":[{"family":"Uniqwe","given":"S"},{"family":"Buckley","given":"C"},{"family":"Crane","given":"L"},{"family":"Kenny","given":"L"},{"family":"Remington","given":"A"},{"family":"Pellicano","given":"E"}],"issued":{"date-parts":[["2017"]]}}}],"schema":"https://github.com/citation-style-language/schema/raw/master/csl-citation.json"} </w:instrText>
      </w:r>
      <w:r w:rsidR="005628CE" w:rsidRPr="00C973C7">
        <w:fldChar w:fldCharType="separate"/>
      </w:r>
      <w:r w:rsidR="00455EE8" w:rsidRPr="00455EE8">
        <w:t>(45)</w:t>
      </w:r>
      <w:r w:rsidR="005628CE" w:rsidRPr="00C973C7">
        <w:fldChar w:fldCharType="end"/>
      </w:r>
      <w:r w:rsidR="005628CE" w:rsidRPr="00C973C7">
        <w:t xml:space="preserve"> </w:t>
      </w:r>
      <w:r w:rsidRPr="00C973C7">
        <w:t xml:space="preserve">This is supported by </w:t>
      </w:r>
      <w:r w:rsidR="006652EE" w:rsidRPr="00C973C7">
        <w:t xml:space="preserve">Cordon et al. </w:t>
      </w:r>
      <w:r w:rsidR="005628CE" w:rsidRPr="00C973C7">
        <w:fldChar w:fldCharType="begin"/>
      </w:r>
      <w:r w:rsidR="00455EE8">
        <w:instrText xml:space="preserve"> ADDIN ZOTERO_ITEM CSL_CITATION {"citationID":"alFjvhj0","properties":{"formattedCitation":"(42)","plainCitation":"(42)","noteIndex":0},"citationItems":[{"id":838,"uris":["http://zotero.org/users/local/2KLdJHRl/items/62I5ZF6R"],"itemData":{"id":838,"type":"article-journal","container-title":"Review Journal of Autism and Developmental Disorders","issue":"1","page":"386-399","title":"A Systematic Review of Healthcare Professionals’ Knowledge, Self-Efficacy and Attitudes Towards Working with Autistic People.","volume":"9","author":[{"family":"Corden","given":"K"},{"family":"Brewer","given":"R"},{"family":"Cage","given":"E"}],"issued":{"date-parts":[["2022"]]}}}],"schema":"https://github.com/citation-style-language/schema/raw/master/csl-citation.json"} </w:instrText>
      </w:r>
      <w:r w:rsidR="005628CE" w:rsidRPr="00C973C7">
        <w:fldChar w:fldCharType="separate"/>
      </w:r>
      <w:r w:rsidR="00455EE8" w:rsidRPr="00455EE8">
        <w:t>(42)</w:t>
      </w:r>
      <w:r w:rsidR="005628CE" w:rsidRPr="00C973C7">
        <w:fldChar w:fldCharType="end"/>
      </w:r>
      <w:r w:rsidR="005628CE" w:rsidRPr="00C973C7">
        <w:t xml:space="preserve"> </w:t>
      </w:r>
      <w:r w:rsidRPr="00C973C7">
        <w:t xml:space="preserve">who found that health workers with higher knowledge levels may have more positive attitudes and greater self-efficacy in providing care, whereas those with lower knowledge might feel less equipped and more uncertain in their ability to effectively support autistic </w:t>
      </w:r>
      <w:r w:rsidR="00C55A6C" w:rsidRPr="00C973C7">
        <w:t>people</w:t>
      </w:r>
      <w:r w:rsidRPr="00C973C7">
        <w:t>.</w:t>
      </w:r>
    </w:p>
    <w:p w14:paraId="376AD4DF" w14:textId="1A4A9BE7" w:rsidR="00B333B1" w:rsidRPr="00C973C7" w:rsidRDefault="001B6F75" w:rsidP="001B6F75">
      <w:r w:rsidRPr="00C973C7">
        <w:t>In a recent qualitative study conducted in Ireland involving 20 disabled participants, three of whom were autistic, along with five healthcare professionals and five family carers, participants highlighted the role of negative assumptions in undermining access to essential health services, including cancer screening.</w:t>
      </w:r>
      <w:r w:rsidR="00B333B1" w:rsidRPr="00C973C7">
        <w:t xml:space="preserve"> T</w:t>
      </w:r>
      <w:r w:rsidRPr="00C973C7">
        <w:t xml:space="preserve">he study </w:t>
      </w:r>
      <w:r w:rsidR="00B333B1" w:rsidRPr="00C973C7">
        <w:t>found that</w:t>
      </w:r>
      <w:r w:rsidRPr="00C973C7">
        <w:t xml:space="preserve"> disabled people, including autistic people, </w:t>
      </w:r>
      <w:r w:rsidR="004C0138">
        <w:t>have faced direct and</w:t>
      </w:r>
      <w:r w:rsidRPr="00C973C7">
        <w:t xml:space="preserve"> indirect exclusion from screening programmes due to presumptive judgments made by healthcare professionals</w:t>
      </w:r>
      <w:r w:rsidR="004C0138">
        <w:t>, with one example outlining how a healthcare professional wrote a letter stating a patient</w:t>
      </w:r>
      <w:r w:rsidR="0083774D">
        <w:t xml:space="preserve"> with profound intellectual disabilities</w:t>
      </w:r>
      <w:r w:rsidR="00F91F33" w:rsidRPr="00C973C7">
        <w:t xml:space="preserve"> </w:t>
      </w:r>
      <w:r w:rsidR="004C0138">
        <w:t>did not require cervical</w:t>
      </w:r>
      <w:r w:rsidR="00053F75" w:rsidRPr="00C973C7">
        <w:t xml:space="preserve"> cancer screening</w:t>
      </w:r>
      <w:r w:rsidR="004C0138">
        <w:t xml:space="preserve"> because “they didn’t require it”</w:t>
      </w:r>
      <w:r w:rsidRPr="00C973C7">
        <w:t>.</w:t>
      </w:r>
      <w:r w:rsidR="004C0138">
        <w:t xml:space="preserve"> (p.46)</w:t>
      </w:r>
      <w:r w:rsidR="007E2393" w:rsidRPr="00C973C7">
        <w:fldChar w:fldCharType="begin"/>
      </w:r>
      <w:r w:rsidR="00455EE8">
        <w:instrText xml:space="preserve"> ADDIN ZOTERO_ITEM CSL_CITATION {"citationID":"08CfJEzx","properties":{"formattedCitation":"(69)","plainCitation":"(69)","noteIndex":0},"citationItems":[{"id":899,"uris":["http://zotero.org/users/local/2KLdJHRl/items/D83L3T9Q"],"itemData":{"id":899,"type":"article-journal","container-title":"Dublin City University","title":"Breaking Down Barriers: An Assessment of the Needs of Disabled People in Accessing Population-Based Screening Services in Ireland.","author":[{"family":"Cithambaram","given":"K"},{"family":"Corby","given":"D"},{"family":"Harnett","given":"L"},{"family":"Healy","given":"S"},{"family":"Joyce","given":"D"}],"issued":{"date-parts":[["2023"]]}}}],"schema":"https://github.com/citation-style-language/schema/raw/master/csl-citation.json"} </w:instrText>
      </w:r>
      <w:r w:rsidR="007E2393" w:rsidRPr="00C973C7">
        <w:fldChar w:fldCharType="separate"/>
      </w:r>
      <w:r w:rsidR="00455EE8" w:rsidRPr="00455EE8">
        <w:t>(69)</w:t>
      </w:r>
      <w:r w:rsidR="007E2393" w:rsidRPr="00C973C7">
        <w:fldChar w:fldCharType="end"/>
      </w:r>
    </w:p>
    <w:p w14:paraId="4E17CA68" w14:textId="1500A25E" w:rsidR="0056794C" w:rsidRPr="00C973C7" w:rsidRDefault="00B333B1" w:rsidP="001B6F75">
      <w:r w:rsidRPr="00C973C7">
        <w:t xml:space="preserve">Autistic people are more likely to experience stigma within the healthcare context compared to non-autistic people stemming from the attitudes of healthcare staff. For example, autistic participants in a UK-based survey reported that their Autism Health passport (AHP) was ignored or dismissed by their healthcare professional, even when supplemented with </w:t>
      </w:r>
      <w:r w:rsidRPr="00C973C7">
        <w:lastRenderedPageBreak/>
        <w:t xml:space="preserve">additional written summaries of their needs. The </w:t>
      </w:r>
      <w:r w:rsidR="007E2393" w:rsidRPr="00C973C7">
        <w:t xml:space="preserve">autistic </w:t>
      </w:r>
      <w:r w:rsidRPr="00C973C7">
        <w:t xml:space="preserve">participants’ negative experiences with healthcare professionals resulted in a decision to not directly ‘out’ themselves as </w:t>
      </w:r>
      <w:r w:rsidR="00674800" w:rsidRPr="00C973C7">
        <w:t>a</w:t>
      </w:r>
      <w:r w:rsidRPr="00C973C7">
        <w:t>utistic to health professionals.</w:t>
      </w:r>
      <w:r w:rsidR="003E170A" w:rsidRPr="00C973C7">
        <w:t xml:space="preserve"> </w:t>
      </w:r>
      <w:r w:rsidR="003E170A" w:rsidRPr="00C973C7">
        <w:fldChar w:fldCharType="begin"/>
      </w:r>
      <w:r w:rsidR="00455EE8">
        <w:instrText xml:space="preserve"> ADDIN ZOTERO_ITEM CSL_CITATION {"citationID":"lRCKuqHZ","properties":{"formattedCitation":"(49)","plainCitation":"(49)","noteIndex":0},"citationItems":[{"id":901,"uris":["http://zotero.org/users/local/2KLdJHRl/items/F2D7RXVZ"],"itemData":{"id":901,"type":"article-journal","container-title":"PLOS ONE","DOI":"e0303873","issue":"5","page":"1-18","title":"\"I am afraid of being treated badly if I show it”: A cross-sectional study of healthcare accessibility and Autism Health Passports among UK Autistic adults","volume":"19","author":[{"family":"Grant","given":"A"},{"family":"Turner","given":"S"},{"family":"Shaw","given":"SCK"},{"family":"Williams","given":"K"},{"family":"Morgan","given":"H"},{"family":"Ellis","given":"R"},{"family":"et al.","given":""}]}}],"schema":"https://github.com/citation-style-language/schema/raw/master/csl-citation.json"} </w:instrText>
      </w:r>
      <w:r w:rsidR="003E170A" w:rsidRPr="00C973C7">
        <w:fldChar w:fldCharType="separate"/>
      </w:r>
      <w:r w:rsidR="00455EE8" w:rsidRPr="00455EE8">
        <w:t>(49)</w:t>
      </w:r>
      <w:r w:rsidR="003E170A" w:rsidRPr="00C973C7">
        <w:fldChar w:fldCharType="end"/>
      </w:r>
      <w:r w:rsidRPr="00C973C7">
        <w:t xml:space="preserve"> </w:t>
      </w:r>
    </w:p>
    <w:p w14:paraId="0225217C" w14:textId="2BE82CB6" w:rsidR="00DA5097" w:rsidRDefault="00B333B1" w:rsidP="001B6F75">
      <w:r w:rsidRPr="00C973C7">
        <w:t>Negative</w:t>
      </w:r>
      <w:r w:rsidR="00674800" w:rsidRPr="00C973C7">
        <w:t xml:space="preserve"> staff</w:t>
      </w:r>
      <w:r w:rsidRPr="00C973C7">
        <w:t xml:space="preserve"> attitudes</w:t>
      </w:r>
      <w:r w:rsidR="00674800" w:rsidRPr="00C973C7">
        <w:t xml:space="preserve"> towards autistic people</w:t>
      </w:r>
      <w:r w:rsidRPr="00C973C7">
        <w:t xml:space="preserve"> in </w:t>
      </w:r>
      <w:r w:rsidR="00674800" w:rsidRPr="00C973C7">
        <w:t xml:space="preserve">the </w:t>
      </w:r>
      <w:r w:rsidRPr="00C973C7">
        <w:t xml:space="preserve">healthcare </w:t>
      </w:r>
      <w:r w:rsidR="00674800" w:rsidRPr="00C973C7">
        <w:t xml:space="preserve">context </w:t>
      </w:r>
      <w:r w:rsidR="007A642D" w:rsidRPr="00C973C7">
        <w:t>are</w:t>
      </w:r>
      <w:r w:rsidRPr="00C973C7">
        <w:t xml:space="preserve"> </w:t>
      </w:r>
      <w:r w:rsidR="00883A9C" w:rsidRPr="00C973C7">
        <w:t>a significant</w:t>
      </w:r>
      <w:r w:rsidR="0019789A" w:rsidRPr="00C973C7">
        <w:t xml:space="preserve"> </w:t>
      </w:r>
      <w:r w:rsidR="00883A9C" w:rsidRPr="00C973C7">
        <w:t>barrier for autistic people in accessing healthcare services and is one prevailing factor as to</w:t>
      </w:r>
      <w:r w:rsidRPr="00C973C7">
        <w:t xml:space="preserve"> why autistic people have worse physical and mental health as well as shorter life expectancy</w:t>
      </w:r>
      <w:r w:rsidR="00674800" w:rsidRPr="00C973C7">
        <w:t>.</w:t>
      </w:r>
      <w:r w:rsidR="007E2393" w:rsidRPr="00C973C7">
        <w:t xml:space="preserve"> </w:t>
      </w:r>
      <w:r w:rsidR="0056794C" w:rsidRPr="00C973C7">
        <w:fldChar w:fldCharType="begin"/>
      </w:r>
      <w:r w:rsidR="00455EE8">
        <w:instrText xml:space="preserve"> ADDIN ZOTERO_ITEM CSL_CITATION {"citationID":"c4jjeWrs","properties":{"formattedCitation":"(70,71)","plainCitation":"(70,71)","noteIndex":0},"citationItems":[{"id":910,"uris":["http://zotero.org/users/local/2KLdJHRl/items/45KGGMY9"],"itemData":{"id":910,"type":"article-journal","container-title":"The Lancet Regional Health - Europe","DOI":"https://doi.org/10.1016/j.lanepe.2023.100776","issue":"1","page":"1-13","title":"Estimating life expectancy and years of life lost for autistic people in the UK: a matched cohort study","volume":"36","author":[{"family":"O'Nions","given":"E"},{"family":"Lewer","given":"D"},{"family":"Petersen","given":"I"},{"family":"Brown","given":"J"},{"family":"Buckman","given":"J"},{"family":"Charlton","given":"R"},{"family":"Cooper","given":"C"},{"family":"et al.","given":""}],"issued":{"date-parts":[["2024"]]}}},{"id":911,"uris":["http://zotero.org/users/local/2KLdJHRl/items/FGMQ7P56"],"itemData":{"id":911,"type":"article-journal","container-title":"Journal of Autism and Developmental Disorders","DOI":"https://doi.org/10.1007/s10803-017-3251-9","issue":"11","page":"3380-3391","title":"A Scoping Review of Health Disparities in Autism Spectrum Disorder","volume":"47","author":[{"family":"Bishop-Fitzpatrick","given":"L"},{"family":"Kind","given":"AJH"}],"issued":{"date-parts":[["2017"]]}}}],"schema":"https://github.com/citation-style-language/schema/raw/master/csl-citation.json"} </w:instrText>
      </w:r>
      <w:r w:rsidR="0056794C" w:rsidRPr="00C973C7">
        <w:fldChar w:fldCharType="separate"/>
      </w:r>
      <w:r w:rsidR="00455EE8" w:rsidRPr="00455EE8">
        <w:t>(70,71)</w:t>
      </w:r>
      <w:r w:rsidR="0056794C" w:rsidRPr="00C973C7">
        <w:fldChar w:fldCharType="end"/>
      </w:r>
    </w:p>
    <w:p w14:paraId="6DE7BC34" w14:textId="3F5930C1" w:rsidR="000062E0" w:rsidRPr="00C973C7" w:rsidRDefault="009F470B" w:rsidP="009244AD">
      <w:pPr>
        <w:pStyle w:val="H2Heading2NDA"/>
      </w:pPr>
      <w:bookmarkStart w:id="104" w:name="_Toc197099929"/>
      <w:bookmarkStart w:id="105" w:name="_Toc198219199"/>
      <w:bookmarkEnd w:id="103"/>
      <w:r w:rsidRPr="00C973C7">
        <w:t xml:space="preserve">The </w:t>
      </w:r>
      <w:r w:rsidR="0019789A" w:rsidRPr="00C973C7">
        <w:t>justice system</w:t>
      </w:r>
      <w:bookmarkEnd w:id="104"/>
      <w:bookmarkEnd w:id="105"/>
    </w:p>
    <w:p w14:paraId="3C585BAD" w14:textId="0AAB6EDB" w:rsidR="00DD3E89" w:rsidRPr="00C973C7" w:rsidRDefault="00074B49" w:rsidP="000062E0">
      <w:r w:rsidRPr="00C973C7">
        <w:t xml:space="preserve">A </w:t>
      </w:r>
      <w:r w:rsidR="00385D49" w:rsidRPr="00C973C7">
        <w:t xml:space="preserve">study </w:t>
      </w:r>
      <w:r w:rsidRPr="00C973C7">
        <w:t xml:space="preserve">examining </w:t>
      </w:r>
      <w:r w:rsidR="00385D49" w:rsidRPr="00C973C7">
        <w:t>the attitudes of police officers towards autistic people in Northern Ireland showed that</w:t>
      </w:r>
      <w:r w:rsidR="00E44990" w:rsidRPr="00C973C7">
        <w:t xml:space="preserve"> attitudes </w:t>
      </w:r>
      <w:r w:rsidR="00385D49" w:rsidRPr="00C973C7">
        <w:t>were</w:t>
      </w:r>
      <w:r w:rsidR="00E44990" w:rsidRPr="00C973C7">
        <w:t xml:space="preserve"> mixed, with significant variations depending on personal experience and training.</w:t>
      </w:r>
      <w:r w:rsidR="00856FFC" w:rsidRPr="00C973C7">
        <w:t xml:space="preserve"> </w:t>
      </w:r>
      <w:r w:rsidR="00856FFC" w:rsidRPr="00C973C7">
        <w:fldChar w:fldCharType="begin"/>
      </w:r>
      <w:r w:rsidR="00455EE8">
        <w:instrText xml:space="preserve"> ADDIN ZOTERO_ITEM CSL_CITATION {"citationID":"hwKjaxcA","properties":{"formattedCitation":"(58)","plainCitation":"(58)","noteIndex":0},"citationItems":[{"id":578,"uris":["http://zotero.org/users/local/2KLdJHRl/items/JZCT9WYQ"],"itemData":{"id":578,"type":"article-journal","abstract":"Background: Research suggests that autistic individuals may be more likely to come into contact with police and have more negative experiences in police custody. However, limited information about the difficulties they experience during the custody process is available. Aims: This study explores the experiences of autistic individuals and officers during a walkthrough of the custody process to identify specific difficulties in these encounters and what support is needed to overcome these.\nMethods and procedures: A participative walkthrough method was developed to provide autistic individuals and officers an interactive opportunity to identify areas where further support in the custody process was needed. Two autistic participants and three officers took part in the study. Outcomes and results: Autistic participants reported negative experiences due to: i) the emotional impact of the physical setting and custody process ii) communication barriers leading to increased anxiety and iii) exposure to sensory demands. Officers highlighted three factors which limit their ability to support autistic individuals effectively: i) the custody context ii) barriers to communication and iii) knowledge and understanding of autism.\nConclusions and implications: Adjustments are needed to the custody process and environment to support interactions between autistic individuals and officers and improve the overall wellbeing of autistic individuals.","container-title":"Research in Developmental Disabilities","DOI":"10.1016/j.ridd.2019.103545","ISSN":"08914222","journalAbbreviation":"Research in Developmental Disabilities","language":"en","page":"103545","source":"DOI.org (Crossref)","title":"Exploring the autistic and police perspectives of the custody process through a participative walkthrough","volume":"97","author":[{"family":"Holloway","given":"Chloe Alice"},{"family":"Munro","given":"Nell"},{"family":"Jackson","given":"John"},{"family":"Phillips","given":"Sophie"},{"family":"Ropar","given":"Danielle"}],"issued":{"date-parts":[["2020",2]]}}}],"schema":"https://github.com/citation-style-language/schema/raw/master/csl-citation.json"} </w:instrText>
      </w:r>
      <w:r w:rsidR="00856FFC" w:rsidRPr="00C973C7">
        <w:fldChar w:fldCharType="separate"/>
      </w:r>
      <w:r w:rsidR="00455EE8" w:rsidRPr="00455EE8">
        <w:t>(58)</w:t>
      </w:r>
      <w:r w:rsidR="00856FFC" w:rsidRPr="00C973C7">
        <w:fldChar w:fldCharType="end"/>
      </w:r>
      <w:r w:rsidR="00E44990" w:rsidRPr="00C973C7">
        <w:t xml:space="preserve"> The qualitative responses showed frustration with the perceived inadequacy of their training, with officers expressing the need for more comprehensive, specific, and ongoing autism training. </w:t>
      </w:r>
      <w:r w:rsidRPr="00C973C7">
        <w:t>There</w:t>
      </w:r>
      <w:r w:rsidR="00E44990" w:rsidRPr="00C973C7">
        <w:t xml:space="preserve"> was a strong desire for more detailed guidance on working with autistic </w:t>
      </w:r>
      <w:r w:rsidR="00C55A6C" w:rsidRPr="00C973C7">
        <w:t>people</w:t>
      </w:r>
      <w:r w:rsidR="00E44990" w:rsidRPr="00C973C7">
        <w:t xml:space="preserve">, especially in high-stress situations. This is evident in the suggestions for future training to include communication techniques, de-escalation strategies, and input from autistic </w:t>
      </w:r>
      <w:r w:rsidR="00C55A6C" w:rsidRPr="00C973C7">
        <w:t>people</w:t>
      </w:r>
      <w:r w:rsidR="00E44990" w:rsidRPr="00C973C7">
        <w:t xml:space="preserve"> themselves, highlighting an openness to improving their understanding and approaches to working with this group.</w:t>
      </w:r>
      <w:r w:rsidR="00856FFC" w:rsidRPr="00C973C7">
        <w:t xml:space="preserve"> </w:t>
      </w:r>
      <w:r w:rsidR="00856FFC" w:rsidRPr="00C973C7">
        <w:fldChar w:fldCharType="begin"/>
      </w:r>
      <w:r w:rsidR="00455EE8">
        <w:instrText xml:space="preserve"> ADDIN ZOTERO_ITEM CSL_CITATION {"citationID":"g2x0akny","properties":{"formattedCitation":"(58)","plainCitation":"(58)","noteIndex":0},"citationItems":[{"id":578,"uris":["http://zotero.org/users/local/2KLdJHRl/items/JZCT9WYQ"],"itemData":{"id":578,"type":"article-journal","abstract":"Background: Research suggests that autistic individuals may be more likely to come into contact with police and have more negative experiences in police custody. However, limited information about the difficulties they experience during the custody process is available. Aims: This study explores the experiences of autistic individuals and officers during a walkthrough of the custody process to identify specific difficulties in these encounters and what support is needed to overcome these.\nMethods and procedures: A participative walkthrough method was developed to provide autistic individuals and officers an interactive opportunity to identify areas where further support in the custody process was needed. Two autistic participants and three officers took part in the study. Outcomes and results: Autistic participants reported negative experiences due to: i) the emotional impact of the physical setting and custody process ii) communication barriers leading to increased anxiety and iii) exposure to sensory demands. Officers highlighted three factors which limit their ability to support autistic individuals effectively: i) the custody context ii) barriers to communication and iii) knowledge and understanding of autism.\nConclusions and implications: Adjustments are needed to the custody process and environment to support interactions between autistic individuals and officers and improve the overall wellbeing of autistic individuals.","container-title":"Research in Developmental Disabilities","DOI":"10.1016/j.ridd.2019.103545","ISSN":"08914222","journalAbbreviation":"Research in Developmental Disabilities","language":"en","page":"103545","source":"DOI.org (Crossref)","title":"Exploring the autistic and police perspectives of the custody process through a participative walkthrough","volume":"97","author":[{"family":"Holloway","given":"Chloe Alice"},{"family":"Munro","given":"Nell"},{"family":"Jackson","given":"John"},{"family":"Phillips","given":"Sophie"},{"family":"Ropar","given":"Danielle"}],"issued":{"date-parts":[["2020",2]]}}}],"schema":"https://github.com/citation-style-language/schema/raw/master/csl-citation.json"} </w:instrText>
      </w:r>
      <w:r w:rsidR="00856FFC" w:rsidRPr="00C973C7">
        <w:fldChar w:fldCharType="separate"/>
      </w:r>
      <w:r w:rsidR="00455EE8" w:rsidRPr="00455EE8">
        <w:t>(58)</w:t>
      </w:r>
      <w:r w:rsidR="00856FFC" w:rsidRPr="00C973C7">
        <w:fldChar w:fldCharType="end"/>
      </w:r>
      <w:r w:rsidR="00125C0B" w:rsidRPr="00C973C7">
        <w:t xml:space="preserve"> This shows that while police officers are enduring frustration from a lack of autistic knowledge, this is not cultivating negative attitudes towards autistic people but is creating recognition of the importance in having resources that enhance practical supports when working with autistic people.</w:t>
      </w:r>
    </w:p>
    <w:p w14:paraId="2D784E99" w14:textId="4061A310" w:rsidR="003D6297" w:rsidRPr="00C973C7" w:rsidRDefault="003D6297" w:rsidP="000062E0">
      <w:r w:rsidRPr="00C973C7">
        <w:t xml:space="preserve">In Ireland, a qualitative study was conducted </w:t>
      </w:r>
      <w:r w:rsidR="00D74379">
        <w:t xml:space="preserve">by O’Leary and Feely </w:t>
      </w:r>
      <w:r w:rsidRPr="00C973C7">
        <w:t>with four practicing barristers, a law academic with a specific interest in disability issues, a legal professional working in a law reform agency, a paralegal professional who had recently established an organisation related to disability issues in the criminal justice system, and a disability advocate</w:t>
      </w:r>
      <w:r w:rsidR="00D74379">
        <w:t>.</w:t>
      </w:r>
      <w:r w:rsidR="009D1886" w:rsidRPr="00C973C7">
        <w:fldChar w:fldCharType="begin"/>
      </w:r>
      <w:r w:rsidR="00455EE8">
        <w:instrText xml:space="preserve"> ADDIN ZOTERO_ITEM CSL_CITATION {"citationID":"2Qceu741","properties":{"formattedCitation":"(72)","plainCitation":"(72)","noteIndex":0},"citationItems":[{"id":947,"uris":["http://zotero.org/users/local/2KLdJHRl/items/SHRB8JQ8"],"itemData":{"id":947,"type":"article-journal","container-title":"Disability Studies Quarterly","issue":"1","title":"Alignment of the Irish legal system and Article 13.1 of the CRPD for witnesses with communication difficulties","volume":"38","author":[{"family":"O'Leary","given":"C"},{"family":"Feely","given":"M"}],"issued":{"date-parts":[["2018"]]}}}],"schema":"https://github.com/citation-style-language/schema/raw/master/csl-citation.json"} </w:instrText>
      </w:r>
      <w:r w:rsidR="009D1886" w:rsidRPr="00C973C7">
        <w:fldChar w:fldCharType="separate"/>
      </w:r>
      <w:r w:rsidR="00455EE8" w:rsidRPr="00455EE8">
        <w:t>(72)</w:t>
      </w:r>
      <w:r w:rsidR="009D1886" w:rsidRPr="00C973C7">
        <w:fldChar w:fldCharType="end"/>
      </w:r>
      <w:r w:rsidRPr="00C973C7">
        <w:t xml:space="preserve"> Regarding autism specifi</w:t>
      </w:r>
      <w:r w:rsidR="009D1886" w:rsidRPr="00C973C7">
        <w:t>c data</w:t>
      </w:r>
      <w:r w:rsidRPr="00C973C7">
        <w:t xml:space="preserve">, barristers were more likely to worry about putting an autistic </w:t>
      </w:r>
      <w:r w:rsidR="00D74379">
        <w:t>child</w:t>
      </w:r>
      <w:r w:rsidRPr="00C973C7">
        <w:t xml:space="preserve"> on the stand because of the fear the autistic </w:t>
      </w:r>
      <w:r w:rsidR="00D74379">
        <w:t>child</w:t>
      </w:r>
      <w:r w:rsidRPr="00C973C7">
        <w:t xml:space="preserve"> could not give evidence. However, it was found that, in this particular situation after the </w:t>
      </w:r>
      <w:r w:rsidR="00D74379">
        <w:t>child</w:t>
      </w:r>
      <w:r w:rsidR="00A72F34">
        <w:t xml:space="preserve"> </w:t>
      </w:r>
      <w:r w:rsidRPr="00C973C7">
        <w:t xml:space="preserve">testified, the barrister claimed the </w:t>
      </w:r>
      <w:r w:rsidR="00D74379">
        <w:t>child</w:t>
      </w:r>
      <w:r w:rsidRPr="00C973C7">
        <w:t xml:space="preserve"> did excellently, highlighting that pre-judgements were often unfounded</w:t>
      </w:r>
      <w:r w:rsidR="00D74379">
        <w:t xml:space="preserve"> in individual cases involving autistic people</w:t>
      </w:r>
      <w:r w:rsidRPr="00C973C7">
        <w:t xml:space="preserve">. </w:t>
      </w:r>
      <w:r w:rsidR="009D1886" w:rsidRPr="00C973C7">
        <w:fldChar w:fldCharType="begin"/>
      </w:r>
      <w:r w:rsidR="00455EE8">
        <w:instrText xml:space="preserve"> ADDIN ZOTERO_ITEM CSL_CITATION {"citationID":"tpkYfWLJ","properties":{"formattedCitation":"(72)","plainCitation":"(72)","noteIndex":0},"citationItems":[{"id":947,"uris":["http://zotero.org/users/local/2KLdJHRl/items/SHRB8JQ8"],"itemData":{"id":947,"type":"article-journal","container-title":"Disability Studies Quarterly","issue":"1","title":"Alignment of the Irish legal system and Article 13.1 of the CRPD for witnesses with communication difficulties","volume":"38","author":[{"family":"O'Leary","given":"C"},{"family":"Feely","given":"M"}],"issued":{"date-parts":[["2018"]]}}}],"schema":"https://github.com/citation-style-language/schema/raw/master/csl-citation.json"} </w:instrText>
      </w:r>
      <w:r w:rsidR="009D1886" w:rsidRPr="00C973C7">
        <w:fldChar w:fldCharType="separate"/>
      </w:r>
      <w:r w:rsidR="00455EE8" w:rsidRPr="00455EE8">
        <w:t>(72)</w:t>
      </w:r>
      <w:r w:rsidR="009D1886" w:rsidRPr="00C973C7">
        <w:fldChar w:fldCharType="end"/>
      </w:r>
      <w:r w:rsidR="009D1886" w:rsidRPr="00C973C7">
        <w:t xml:space="preserve"> B</w:t>
      </w:r>
      <w:r w:rsidRPr="00C973C7">
        <w:t xml:space="preserve">arristers </w:t>
      </w:r>
      <w:r w:rsidR="009D1886" w:rsidRPr="00C973C7">
        <w:t xml:space="preserve">also </w:t>
      </w:r>
      <w:r w:rsidRPr="00C973C7">
        <w:t xml:space="preserve">highlighted a systematic issue when supporting autistic defendants in court, particularly those with selective mutism, </w:t>
      </w:r>
      <w:r w:rsidR="00E769A5">
        <w:t>as it could be</w:t>
      </w:r>
      <w:r w:rsidRPr="00C973C7">
        <w:t xml:space="preserve"> perceived by court officials as the defendant not being co-operative.</w:t>
      </w:r>
      <w:r w:rsidR="009D1886" w:rsidRPr="00C973C7">
        <w:t xml:space="preserve"> </w:t>
      </w:r>
      <w:r w:rsidR="009D1886" w:rsidRPr="00C973C7">
        <w:fldChar w:fldCharType="begin"/>
      </w:r>
      <w:r w:rsidR="00455EE8">
        <w:instrText xml:space="preserve"> ADDIN ZOTERO_ITEM CSL_CITATION {"citationID":"fZlI0gs1","properties":{"formattedCitation":"(72)","plainCitation":"(72)","noteIndex":0},"citationItems":[{"id":947,"uris":["http://zotero.org/users/local/2KLdJHRl/items/SHRB8JQ8"],"itemData":{"id":947,"type":"article-journal","container-title":"Disability Studies Quarterly","issue":"1","title":"Alignment of the Irish legal system and Article 13.1 of the CRPD for witnesses with communication difficulties","volume":"38","author":[{"family":"O'Leary","given":"C"},{"family":"Feely","given":"M"}],"issued":{"date-parts":[["2018"]]}}}],"schema":"https://github.com/citation-style-language/schema/raw/master/csl-citation.json"} </w:instrText>
      </w:r>
      <w:r w:rsidR="009D1886" w:rsidRPr="00C973C7">
        <w:fldChar w:fldCharType="separate"/>
      </w:r>
      <w:r w:rsidR="00455EE8" w:rsidRPr="00455EE8">
        <w:t>(72)</w:t>
      </w:r>
      <w:r w:rsidR="009D1886" w:rsidRPr="00C973C7">
        <w:fldChar w:fldCharType="end"/>
      </w:r>
    </w:p>
    <w:p w14:paraId="22683EA5" w14:textId="26ECB69C" w:rsidR="00B45B89" w:rsidRPr="00C973C7" w:rsidRDefault="00B45B89" w:rsidP="00B45B89">
      <w:r w:rsidRPr="00C973C7">
        <w:t xml:space="preserve">A </w:t>
      </w:r>
      <w:r w:rsidR="009E24EB" w:rsidRPr="00C973C7">
        <w:t xml:space="preserve">UK study by Blackhurst et al. </w:t>
      </w:r>
      <w:r w:rsidR="009E24EB" w:rsidRPr="00C973C7">
        <w:fldChar w:fldCharType="begin"/>
      </w:r>
      <w:r w:rsidR="00455EE8">
        <w:instrText xml:space="preserve"> ADDIN ZOTERO_ITEM CSL_CITATION {"citationID":"ubVa7Ylf","properties":{"formattedCitation":"(73)","plainCitation":"(73)","noteIndex":0},"citationItems":[{"id":277,"uris":["http://zotero.org/users/local/2KLdJHRl/items/FDLSCC4E"],"itemData":{"id":277,"type":"article-journal","abstract":"Purpose – This study aims to investigate whether awareness of an ASD diagnostic label, knowledge of psychological conditions, and trait-empathy influence mock-jurors’ judgements of an autistic defendant. Some autistic adults have an increased risk of acting illegally and standing trial as a defendant because of their behavioural and cognitive characteristics. In court, they may display behaviours stereotypically perceived by jurors as indicators of guilt (e.g. averted gaze), potentially resulting in negative judgements. However, if autistic defendants disclose their condition, this may positively influence jurors’ judgements by offering an alternative explanation for their behaviour. This effect may be stronger in jurors who are highly knowledgeable about psychological conditions and empathic.","container-title":"Journal of Intellectual Disabilities and Offending Behaviour","DOI":"10.1108/JIDOB-09-2022-0007","ISSN":"2050-8824, 2050-8824","issue":"3/4","journalAbbreviation":"JIDOB","language":"en","license":"https://www.emerald.com/insight/site-policies","page":"90-101","source":"DOI.org (Crossref)","title":"Jurors’ judgements of an autistic defendant are influenced by awareness of autism, knowledge of psychological conditions and trait-empathy","volume":"13","author":[{"family":"Blackhurst","given":"Tiegan"},{"family":"Hartley","given":"Calum"},{"family":"Turner","given":"Polly"},{"family":"Warmelink","given":"Lara"}],"issued":{"date-parts":[["2022",11,22]]}}}],"schema":"https://github.com/citation-style-language/schema/raw/master/csl-citation.json"} </w:instrText>
      </w:r>
      <w:r w:rsidR="009E24EB" w:rsidRPr="00C973C7">
        <w:fldChar w:fldCharType="separate"/>
      </w:r>
      <w:r w:rsidR="00455EE8" w:rsidRPr="00455EE8">
        <w:t>(73)</w:t>
      </w:r>
      <w:r w:rsidR="009E24EB" w:rsidRPr="00C973C7">
        <w:fldChar w:fldCharType="end"/>
      </w:r>
      <w:r w:rsidRPr="00C973C7">
        <w:t xml:space="preserve"> involving 328 non-autistic participants explored public attitudes toward autistic individuals within the context of criminal justice, providing key insights into how diagnostic disclosure influences perceptions of character, blame, and empathy. Participants were initially presented with a scenario involving a </w:t>
      </w:r>
      <w:r w:rsidRPr="00C973C7">
        <w:lastRenderedPageBreak/>
        <w:t>defendant’s criminal behaviour and courtroom conduct, and asked to evaluate the defendant’s honesty, blameworthiness, likeability, and the degree of empathy they felt towards them. Participants were informed that the defendant was autistic and provided with a brief explanation of autism, after which they re-evaluated their earlier judgments. The study found that participants’ attitudes generally improved following the disclosure of the autism diagnosis. On average, the defendant was judged to be more honest and less blameworthy after the autism label was introduced.</w:t>
      </w:r>
      <w:r w:rsidR="004126E3" w:rsidRPr="00C973C7">
        <w:t xml:space="preserve"> </w:t>
      </w:r>
      <w:r w:rsidR="004126E3" w:rsidRPr="00C973C7">
        <w:fldChar w:fldCharType="begin"/>
      </w:r>
      <w:r w:rsidR="00455EE8">
        <w:instrText xml:space="preserve"> ADDIN ZOTERO_ITEM CSL_CITATION {"citationID":"hWLZFNRI","properties":{"formattedCitation":"(73)","plainCitation":"(73)","noteIndex":0},"citationItems":[{"id":277,"uris":["http://zotero.org/users/local/2KLdJHRl/items/FDLSCC4E"],"itemData":{"id":277,"type":"article-journal","abstract":"Purpose – This study aims to investigate whether awareness of an ASD diagnostic label, knowledge of psychological conditions, and trait-empathy influence mock-jurors’ judgements of an autistic defendant. Some autistic adults have an increased risk of acting illegally and standing trial as a defendant because of their behavioural and cognitive characteristics. In court, they may display behaviours stereotypically perceived by jurors as indicators of guilt (e.g. averted gaze), potentially resulting in negative judgements. However, if autistic defendants disclose their condition, this may positively influence jurors’ judgements by offering an alternative explanation for their behaviour. This effect may be stronger in jurors who are highly knowledgeable about psychological conditions and empathic.","container-title":"Journal of Intellectual Disabilities and Offending Behaviour","DOI":"10.1108/JIDOB-09-2022-0007","ISSN":"2050-8824, 2050-8824","issue":"3/4","journalAbbreviation":"JIDOB","language":"en","license":"https://www.emerald.com/insight/site-policies","page":"90-101","source":"DOI.org (Crossref)","title":"Jurors’ judgements of an autistic defendant are influenced by awareness of autism, knowledge of psychological conditions and trait-empathy","volume":"13","author":[{"family":"Blackhurst","given":"Tiegan"},{"family":"Hartley","given":"Calum"},{"family":"Turner","given":"Polly"},{"family":"Warmelink","given":"Lara"}],"issued":{"date-parts":[["2022",11,22]]}}}],"schema":"https://github.com/citation-style-language/schema/raw/master/csl-citation.json"} </w:instrText>
      </w:r>
      <w:r w:rsidR="004126E3" w:rsidRPr="00C973C7">
        <w:fldChar w:fldCharType="separate"/>
      </w:r>
      <w:r w:rsidR="00455EE8" w:rsidRPr="00455EE8">
        <w:t>(73)</w:t>
      </w:r>
      <w:r w:rsidR="004126E3" w:rsidRPr="00C973C7">
        <w:fldChar w:fldCharType="end"/>
      </w:r>
      <w:r w:rsidR="004F7FF0">
        <w:t xml:space="preserve"> </w:t>
      </w:r>
      <w:r w:rsidRPr="00C973C7">
        <w:t>Participants with higher trait empathy were more likely to rate the defendant as likeable, honest, and to feel both cognitive and affective empathy following the diagnostic disclosure. These findings suggest that individuals who naturally exhibit higher empathy may be more willing to view autism-related behaviours through a lens of understanding and compassion.</w:t>
      </w:r>
      <w:r w:rsidR="00674800" w:rsidRPr="00C973C7">
        <w:t xml:space="preserve"> Importantly, the study supports prior findings that autistic individuals </w:t>
      </w:r>
      <w:r w:rsidR="004126E3" w:rsidRPr="00C973C7">
        <w:t xml:space="preserve">in the UK </w:t>
      </w:r>
      <w:r w:rsidR="00674800" w:rsidRPr="00C973C7">
        <w:t>often fear disclosing their diagnosis due to concerns about discrimination and stigma</w:t>
      </w:r>
      <w:r w:rsidR="004126E3" w:rsidRPr="00C973C7">
        <w:t xml:space="preserve">. </w:t>
      </w:r>
      <w:r w:rsidR="004126E3" w:rsidRPr="00C973C7">
        <w:fldChar w:fldCharType="begin"/>
      </w:r>
      <w:r w:rsidR="00455EE8">
        <w:instrText xml:space="preserve"> ADDIN ZOTERO_ITEM CSL_CITATION {"citationID":"PLWfctbq","properties":{"formattedCitation":"(74)","plainCitation":"(74)","noteIndex":0},"citationItems":[{"id":907,"uris":["http://zotero.org/users/local/2KLdJHRl/items/J65VNBUR"],"itemData":{"id":907,"type":"article-journal","DOI":"http://dx.doi.org/10.1177/1362361315573636","issue":"2","page":"153-162","title":"“Experiencesof autism diagnosis:a survey of over 1000 parents in the United Kingdom","volume":"20","author":[{"family":"Crane","given":"L"},{"family":"Chester","given":"J.W"},{"family":"Goddard","given":"L"},{"family":"Henry","given":"L.A"},{"family":"Hill","given":"E"}],"issued":{"date-parts":[["2016"]]}}}],"schema":"https://github.com/citation-style-language/schema/raw/master/csl-citation.json"} </w:instrText>
      </w:r>
      <w:r w:rsidR="004126E3" w:rsidRPr="00C973C7">
        <w:fldChar w:fldCharType="separate"/>
      </w:r>
      <w:r w:rsidR="00455EE8" w:rsidRPr="00455EE8">
        <w:t>(74)</w:t>
      </w:r>
      <w:r w:rsidR="004126E3" w:rsidRPr="00C973C7">
        <w:fldChar w:fldCharType="end"/>
      </w:r>
      <w:r w:rsidR="00674800" w:rsidRPr="00C973C7">
        <w:t xml:space="preserve"> </w:t>
      </w:r>
    </w:p>
    <w:p w14:paraId="0FD64F16" w14:textId="61BDFEC0" w:rsidR="00286306" w:rsidRPr="00C973C7" w:rsidRDefault="00286306" w:rsidP="00286306">
      <w:r w:rsidRPr="00C973C7">
        <w:t xml:space="preserve">Lastly, George et al. conducted a survey and follow-up conversations with legal professionals. </w:t>
      </w:r>
      <w:r w:rsidR="00D74379">
        <w:t xml:space="preserve"> I</w:t>
      </w:r>
      <w:r w:rsidR="00D9478A">
        <w:t>t</w:t>
      </w:r>
      <w:r w:rsidR="00D74379">
        <w:t xml:space="preserve"> found that legal professionals had a number of misconceptions including that autistic people would be more prone to violence</w:t>
      </w:r>
      <w:r w:rsidRPr="00C973C7">
        <w:t xml:space="preserve"> and are more easily led by non-autistic people. </w:t>
      </w:r>
      <w:r w:rsidRPr="00C973C7">
        <w:fldChar w:fldCharType="begin"/>
      </w:r>
      <w:r w:rsidR="00455EE8">
        <w:instrText xml:space="preserve"> ADDIN ZOTERO_ITEM CSL_CITATION {"citationID":"HdSUNsql","properties":{"formattedCitation":"(53)","plainCitation":"(53)","noteIndex":0},"citationItems":[{"id":946,"uris":["http://zotero.org/users/local/2KLdJHRl/items/UMZK3NJC"],"itemData":{"id":946,"type":"article-journal","container-title":"Journal of Social Welfare and Family Law","DOI":"https://doi.org/10.1080/09649069.2018.1414381","issue":"1","page":"78-97","title":"Legal professionals’ knowledge and experience of autistic adults in the family justice system","volume":"40","author":[{"family":"George","given":"R"},{"family":"Crane","given":"L"},{"family":"Bingham","given":"A"},{"family":"Pophale","given":"C"},{"family":"Remington","given":"A"}],"issued":{"date-parts":[["2018"]]}}}],"schema":"https://github.com/citation-style-language/schema/raw/master/csl-citation.json"} </w:instrText>
      </w:r>
      <w:r w:rsidRPr="00C973C7">
        <w:fldChar w:fldCharType="separate"/>
      </w:r>
      <w:r w:rsidR="00455EE8" w:rsidRPr="00455EE8">
        <w:t>(53)</w:t>
      </w:r>
      <w:r w:rsidRPr="00C973C7">
        <w:fldChar w:fldCharType="end"/>
      </w:r>
    </w:p>
    <w:p w14:paraId="4DAF39B5" w14:textId="2C3C12D5" w:rsidR="00286306" w:rsidRPr="00C973C7" w:rsidRDefault="00286306" w:rsidP="00B45B89">
      <w:r w:rsidRPr="00C973C7">
        <w:t>The data highlights that misconceptions and pre-judgements are evident in the attitudes of those working within the justice system. However, sharing autistic diagnosis with legal professionals was found to improve the likelihood that autistic people will be understood better.</w:t>
      </w:r>
    </w:p>
    <w:p w14:paraId="15F302E8" w14:textId="7DAA83A8" w:rsidR="008414F1" w:rsidRPr="00C973C7" w:rsidRDefault="008414F1" w:rsidP="009244AD">
      <w:pPr>
        <w:pStyle w:val="H1Heading1NDA"/>
      </w:pPr>
      <w:bookmarkStart w:id="106" w:name="_Toc197099930"/>
      <w:bookmarkStart w:id="107" w:name="_Toc198219200"/>
      <w:r w:rsidRPr="00C973C7">
        <w:t xml:space="preserve">Findings 3: </w:t>
      </w:r>
      <w:r w:rsidR="00895B8B" w:rsidRPr="00C973C7">
        <w:t>Public campaign effectiveness</w:t>
      </w:r>
      <w:bookmarkEnd w:id="106"/>
      <w:bookmarkEnd w:id="107"/>
    </w:p>
    <w:p w14:paraId="76B29C17" w14:textId="369AC531" w:rsidR="005258BC" w:rsidRDefault="005258BC" w:rsidP="00DE57D2">
      <w:r w:rsidRPr="00C973C7">
        <w:t xml:space="preserve">A campaign is defined as a purposeful attempt to inform, motivate, and shape behaviour towards a desirable social outcome, typically within a given timeframe. </w:t>
      </w:r>
      <w:r w:rsidRPr="00C973C7">
        <w:fldChar w:fldCharType="begin"/>
      </w:r>
      <w:r w:rsidR="00455EE8">
        <w:instrText xml:space="preserve"> ADDIN ZOTERO_ITEM CSL_CITATION {"citationID":"8dtjcatQ","properties":{"formattedCitation":"(75)","plainCitation":"(75)","noteIndex":0},"citationItems":[{"id":806,"uris":["http://zotero.org/users/local/2KLdJHRl/items/58LS3QSD"],"itemData":{"id":806,"type":"article-journal","container-title":"Journal of Policy Analysis and Management","issue":"1","page":"82-119","title":"Public information campaigns as policy instruments.","volume":"13","author":[{"family":"Weiss","given":"J. A."},{"family":"Tschirhart","given":"M."}],"issued":{"date-parts":[["1994"]]}}}],"schema":"https://github.com/citation-style-language/schema/raw/master/csl-citation.json"} </w:instrText>
      </w:r>
      <w:r w:rsidRPr="00C973C7">
        <w:fldChar w:fldCharType="separate"/>
      </w:r>
      <w:r w:rsidR="00455EE8" w:rsidRPr="00455EE8">
        <w:t>(75)</w:t>
      </w:r>
      <w:r w:rsidRPr="00C973C7">
        <w:fldChar w:fldCharType="end"/>
      </w:r>
      <w:r w:rsidRPr="00C973C7">
        <w:t xml:space="preserve"> Campaigns are short, often narrow in focus and seek to make a large impact through brief exposure. </w:t>
      </w:r>
      <w:r w:rsidRPr="00C973C7">
        <w:fldChar w:fldCharType="begin"/>
      </w:r>
      <w:r w:rsidR="00455EE8">
        <w:instrText xml:space="preserve"> ADDIN ZOTERO_ITEM CSL_CITATION {"citationID":"P8iNnEmd","properties":{"formattedCitation":"(76)","plainCitation":"(76)","noteIndex":0},"citationItems":[{"id":883,"uris":["http://zotero.org/users/local/2KLdJHRl/items/VEKUNW5M"],"itemData":{"id":883,"type":"book","edition":"Fourth Edition","event-place":"London, UK","publisher":"SAGE Publications","publisher-place":"London, UK","title":"Public Communication Campaigns.","author":[{"family":"Rice","given":"R"},{"family":"Atkin","given":"C"}],"issued":{"date-parts":[["2017"]]}}}],"schema":"https://github.com/citation-style-language/schema/raw/master/csl-citation.json"} </w:instrText>
      </w:r>
      <w:r w:rsidRPr="00C973C7">
        <w:fldChar w:fldCharType="separate"/>
      </w:r>
      <w:r w:rsidR="00455EE8" w:rsidRPr="00455EE8">
        <w:t>(76)</w:t>
      </w:r>
      <w:r w:rsidRPr="00C973C7">
        <w:fldChar w:fldCharType="end"/>
      </w:r>
      <w:r w:rsidRPr="00C973C7">
        <w:t xml:space="preserve"> Specifically, an awareness campaign seeks to increase public awareness about a topic using mass media. </w:t>
      </w:r>
      <w:r w:rsidRPr="00C973C7">
        <w:fldChar w:fldCharType="begin"/>
      </w:r>
      <w:r w:rsidR="00455EE8">
        <w:instrText xml:space="preserve"> ADDIN ZOTERO_ITEM CSL_CITATION {"citationID":"qVx2Vso2","properties":{"formattedCitation":"(77)","plainCitation":"(77)","noteIndex":0},"citationItems":[{"id":893,"uris":["http://zotero.org/users/local/2KLdJHRl/items/2DEWD2HE"],"itemData":{"id":893,"type":"article-journal","container-title":"Health Promotion Practice","issue":"5","page":"907-920","title":"A Systematic Review of the Impacts of Media Mental Health Awareness Campaigns on Young People","volume":"25","author":[{"family":"Tam","given":"M"},{"family":"et al.","given":""}],"issued":{"date-parts":[["2024"]]}}}],"schema":"https://github.com/citation-style-language/schema/raw/master/csl-citation.json"} </w:instrText>
      </w:r>
      <w:r w:rsidRPr="00C973C7">
        <w:fldChar w:fldCharType="separate"/>
      </w:r>
      <w:r w:rsidR="00455EE8" w:rsidRPr="00455EE8">
        <w:t>(77)</w:t>
      </w:r>
      <w:r w:rsidRPr="00C973C7">
        <w:fldChar w:fldCharType="end"/>
      </w:r>
      <w:r w:rsidRPr="00C973C7">
        <w:t xml:space="preserve"> While a public campaign seeks to target mass populations from the </w:t>
      </w:r>
      <w:proofErr w:type="gramStart"/>
      <w:r w:rsidRPr="00C973C7">
        <w:t>general public</w:t>
      </w:r>
      <w:proofErr w:type="gramEnd"/>
      <w:r w:rsidRPr="00C973C7">
        <w:t xml:space="preserve">, a targeted campaign sets out specific messaging aimed at a specific group to improve knowledge, attitudes and/or behaviour. </w:t>
      </w:r>
    </w:p>
    <w:p w14:paraId="21E045EC" w14:textId="679C0685" w:rsidR="005258BC" w:rsidRDefault="004F7FF0" w:rsidP="00DE57D2">
      <w:r>
        <w:t>A</w:t>
      </w:r>
      <w:r w:rsidR="005258BC" w:rsidRPr="00C973C7">
        <w:t>wareness in itself does not make attitudinal change happen, but can sometimes evoke negative feelings within populations as awareness without acceptance allows stigma, stereotypes, and negative assumptions to</w:t>
      </w:r>
      <w:r w:rsidR="008B5469">
        <w:t xml:space="preserve"> be</w:t>
      </w:r>
      <w:r w:rsidR="005258BC" w:rsidRPr="00C973C7">
        <w:t xml:space="preserve"> cultivate</w:t>
      </w:r>
      <w:r w:rsidR="008B5469">
        <w:t>d</w:t>
      </w:r>
      <w:r w:rsidR="005258BC" w:rsidRPr="00C973C7">
        <w:t xml:space="preserve"> within society. </w:t>
      </w:r>
      <w:r w:rsidR="005258BC" w:rsidRPr="00C973C7">
        <w:fldChar w:fldCharType="begin"/>
      </w:r>
      <w:r w:rsidR="00455EE8">
        <w:instrText xml:space="preserve"> ADDIN ZOTERO_ITEM CSL_CITATION {"citationID":"mIzYQ5v0","properties":{"formattedCitation":"(78)","plainCitation":"(78)","noteIndex":0},"citationItems":[{"id":889,"uris":["http://zotero.org/users/local/2KLdJHRl/items/KQJ2RLC5"],"itemData":{"id":889,"type":"article-newspaper","container-title":"Psychology Today","title":"Moving Beyond Autism Awareness to Autism Acceptance","URL":"https://www.psychologytoday.com/au/blog/insights-about-autism/202004/moving-beyond-autism-awareness-autism-acceptance","author":[{"family":"Bulluss","given":"E"},{"family":"Seskerka","given":"A"}],"issued":{"date-parts":[["2020"]]}}}],"schema":"https://github.com/citation-style-language/schema/raw/master/csl-citation.json"} </w:instrText>
      </w:r>
      <w:r w:rsidR="005258BC" w:rsidRPr="00C973C7">
        <w:fldChar w:fldCharType="separate"/>
      </w:r>
      <w:r w:rsidR="00455EE8" w:rsidRPr="00455EE8">
        <w:t>(78)</w:t>
      </w:r>
      <w:r w:rsidR="005258BC" w:rsidRPr="00C973C7">
        <w:fldChar w:fldCharType="end"/>
      </w:r>
      <w:r w:rsidR="005258BC" w:rsidRPr="00C973C7">
        <w:t xml:space="preserve"> However, </w:t>
      </w:r>
      <w:r w:rsidR="002972A9">
        <w:t>developing</w:t>
      </w:r>
      <w:r w:rsidR="008B5469" w:rsidRPr="00C973C7">
        <w:t xml:space="preserve"> </w:t>
      </w:r>
      <w:r w:rsidR="005258BC" w:rsidRPr="00C973C7">
        <w:t>a public autism acceptance and understanding campaign</w:t>
      </w:r>
      <w:r w:rsidR="005258BC">
        <w:t>, rather than just an awareness campaign</w:t>
      </w:r>
      <w:r w:rsidR="005258BC" w:rsidRPr="00C973C7">
        <w:t xml:space="preserve"> could prove more effective as it seeks to improve attitudes based on the holistic comprehension of autism that goes beyond factual knowledge. </w:t>
      </w:r>
      <w:r w:rsidR="005258BC" w:rsidRPr="00C973C7">
        <w:fldChar w:fldCharType="begin"/>
      </w:r>
      <w:r w:rsidR="00455EE8">
        <w:instrText xml:space="preserve"> ADDIN ZOTERO_ITEM CSL_CITATION {"citationID":"6Y0puI6D","properties":{"formattedCitation":"(79)","plainCitation":"(79)","noteIndex":0},"citationItems":[{"id":929,"uris":["http://zotero.org/users/local/2KLdJHRl/items/HDDDB7CX"],"itemData":{"id":929,"type":"article-journal","container-title":"Autism in Adulthood","issue":"1","title":"Understanding Stigma in Autism: A Narrative Review and Theoretical Model","volume":"4","author":[{"family":"Turnock","given":"A"},{"family":"Langley","given":"K"},{"family":"Jones","given":"C"}],"issued":{"date-parts":[["2022"]]}}}],"schema":"https://github.com/citation-style-language/schema/raw/master/csl-citation.json"} </w:instrText>
      </w:r>
      <w:r w:rsidR="005258BC" w:rsidRPr="00C973C7">
        <w:fldChar w:fldCharType="separate"/>
      </w:r>
      <w:r w:rsidR="00455EE8" w:rsidRPr="00455EE8">
        <w:t>(79)</w:t>
      </w:r>
      <w:r w:rsidR="005258BC" w:rsidRPr="00C973C7">
        <w:fldChar w:fldCharType="end"/>
      </w:r>
      <w:r w:rsidR="005258BC" w:rsidRPr="00C973C7">
        <w:t xml:space="preserve"> This is vital as a person having high-levels of autism </w:t>
      </w:r>
      <w:r w:rsidR="005258BC" w:rsidRPr="00C973C7">
        <w:lastRenderedPageBreak/>
        <w:t xml:space="preserve">knowledge alone may not improve overall attitudes towards autistic people but may result in further stigmatisation of autistic people. </w:t>
      </w:r>
      <w:r w:rsidR="005258BC" w:rsidRPr="00C973C7">
        <w:fldChar w:fldCharType="begin"/>
      </w:r>
      <w:r w:rsidR="00455EE8">
        <w:instrText xml:space="preserve"> ADDIN ZOTERO_ITEM CSL_CITATION {"citationID":"E3luMZeU","properties":{"formattedCitation":"(7,73,80)","plainCitation":"(7,73,80)","noteIndex":0},"citationItems":[{"id":199,"uris":["http://zotero.org/users/local/2KLdJHRl/items/JSRI2W4T"],"itemData":{"id":199,"type":"chapter","abstract":"Levels of stigma toward autism have greatly reduced over the past two decades, particularly since the introduction of various anti-stigma and educational campaigns. However, stigma does remain negatively impacting the lives of people with autism, despite attempts to educate the public about the condition. One country in which this is apparent is Ireland, where, although various autism campaigns have been implemented, and there is evidence of improved attitudes and behavior toward individuals with autism, there still remains a lack of knowledge and understanding with regard to the condition. This chapter presents some novel findings regarding the knowledge, attitudes, and behavior of the Irish public toward autism. In an exploratory analysis, results demonstrate that whilst the Irish public professes an awareness of autism, a deep understanding of the condition is not present. There is also confusion regarding factors that contribute to autism. Reassuringly, there is little evidence of discrimination toward autistic individuals, but there are elements of prejudice that still exist. Details of these findings are outlined and discussed.","container-title":"Autism Spectrum Disorders - Recent Advances and New Perspectives","ISBN":"978-1-83768-342-0","language":"en","license":"https://creativecommons.org/licenses/by/3.0/legalcode","note":"DOI: 10.5772/intechopen.108670","publisher":"IntechOpen","source":"DOI.org (Crossref)","title":"Stigma: An Investigative Analysis of the Irish Public’s Knowledge and Perception of Autism","title-short":"Stigma","URL":"https://www.intechopen.com/chapters/84776","editor":[{"family":"Carotenuto","given":"Marco"}],"author":[{"family":"Hargreaves","given":"April"},{"family":"Mothersill","given":"David"},{"family":"Loughnane","given":"Gerard"}],"accessed":{"date-parts":[["2024",9,23]]},"issued":{"date-parts":[["2023",4,26]]}}},{"id":355,"uris":["http://zotero.org/users/local/2KLdJHRl/items/FAFL8I5A"],"itemData":{"id":355,"type":"article-journal","abstract":"This study explored the relationship between autism knowledge, autistic traits, frequency of contact with autistic people and attitudes towards these individuals in British and South Korean student nurses and whether these relationships were affected by the presence of autistic traits. In total, 331 participants (156 South Korean and 175 British) completed selfreport measures of autism knowledge, attitudes towards autistic people, frequency of contact with these individuals and autistic traits. Although British participants demonstrated greater knowledge and more favourable attitudes, significant knowledge deficiencies were noted in both groups. Among British participants, knowledge was found to be a significant, but a very marginal, predictor of attitudes, whereas neither knowledge nor frequency of contact were predictive of attitudes among South Korean participants. Contrary to previous research findings, cultural differences in the presence of autistic traits were not noted, nor were these traits found to correlate with attitudes towards autistic people. The findings suggest that awareness initiatives which aim to address attitudes towards autism need more than simply increasing factual knowledge. More importantly, the results suggest that Western-developed autism awareness initiatives may be ineffectual if cultural idiosyncrasies are not considered.","container-title":"Autism","DOI":"10.1177/1362361319898362","ISSN":"1362-3613, 1461-7005","issue":"5","journalAbbreviation":"Autism","language":"en","page":"1177-1190","source":"DOI.org (Crossref)","title":"Factually based autism awareness campaigns may not always be effective in changing attitudes towards autism: Evidence from British and South Korean nursing students","title-short":"Factually based autism awareness campaigns may not always be effective in changing attitudes towards autism","volume":"24","author":[{"family":"Mac Cárthaigh","given":"Saoirse"},{"family":"López","given":"Beatriz"}],"issued":{"date-parts":[["2020",7]]}}},{"id":277,"uris":["http://zotero.org/users/local/2KLdJHRl/items/FDLSCC4E"],"itemData":{"id":277,"type":"article-journal","abstract":"Purpose – This study aims to investigate whether awareness of an ASD diagnostic label, knowledge of psychological conditions, and trait-empathy influence mock-jurors’ judgements of an autistic defendant. Some autistic adults have an increased risk of acting illegally and standing trial as a defendant because of their behavioural and cognitive characteristics. In court, they may display behaviours stereotypically perceived by jurors as indicators of guilt (e.g. averted gaze), potentially resulting in negative judgements. However, if autistic defendants disclose their condition, this may positively influence jurors’ judgements by offering an alternative explanation for their behaviour. This effect may be stronger in jurors who are highly knowledgeable about psychological conditions and empathic.","container-title":"Journal of Intellectual Disabilities and Offending Behaviour","DOI":"10.1108/JIDOB-09-2022-0007","ISSN":"2050-8824, 2050-8824","issue":"3/4","journalAbbreviation":"JIDOB","language":"en","license":"https://www.emerald.com/insight/site-policies","page":"90-101","source":"DOI.org (Crossref)","title":"Jurors’ judgements of an autistic defendant are influenced by awareness of autism, knowledge of psychological conditions and trait-empathy","volume":"13","author":[{"family":"Blackhurst","given":"Tiegan"},{"family":"Hartley","given":"Calum"},{"family":"Turner","given":"Polly"},{"family":"Warmelink","given":"Lara"}],"issued":{"date-parts":[["2022",11,22]]}}}],"schema":"https://github.com/citation-style-language/schema/raw/master/csl-citation.json"} </w:instrText>
      </w:r>
      <w:r w:rsidR="005258BC" w:rsidRPr="00C973C7">
        <w:fldChar w:fldCharType="separate"/>
      </w:r>
      <w:r w:rsidR="00455EE8" w:rsidRPr="00455EE8">
        <w:t>(7,73,80)</w:t>
      </w:r>
      <w:r w:rsidR="005258BC" w:rsidRPr="00C973C7">
        <w:fldChar w:fldCharType="end"/>
      </w:r>
    </w:p>
    <w:p w14:paraId="0FA0BE3A" w14:textId="55CF2CF8" w:rsidR="00AD1414" w:rsidRPr="00C973C7" w:rsidRDefault="00AD1414" w:rsidP="00DE57D2">
      <w:proofErr w:type="gramStart"/>
      <w:r w:rsidRPr="00C973C7">
        <w:t>The majority of</w:t>
      </w:r>
      <w:proofErr w:type="gramEnd"/>
      <w:r w:rsidRPr="00C973C7">
        <w:t xml:space="preserve"> the resources for public campaigns goes </w:t>
      </w:r>
      <w:r w:rsidR="00367963" w:rsidRPr="00C973C7">
        <w:t>towards design and delivery</w:t>
      </w:r>
      <w:r w:rsidR="00B5195E">
        <w:t>. A</w:t>
      </w:r>
      <w:r w:rsidRPr="00C973C7">
        <w:t>s a result</w:t>
      </w:r>
      <w:r w:rsidR="00B5195E">
        <w:t xml:space="preserve">, </w:t>
      </w:r>
      <w:r w:rsidR="00367963" w:rsidRPr="00C973C7">
        <w:t>evaluations of public campaigns are often underfunded, limiting insights into their effectiveness</w:t>
      </w:r>
      <w:r w:rsidR="00A104BB" w:rsidRPr="00C973C7">
        <w:t xml:space="preserve">. </w:t>
      </w:r>
      <w:r w:rsidR="00A104BB" w:rsidRPr="00C973C7">
        <w:fldChar w:fldCharType="begin"/>
      </w:r>
      <w:r w:rsidR="00455EE8">
        <w:instrText xml:space="preserve"> ADDIN ZOTERO_ITEM CSL_CITATION {"citationID":"laBGrDro","properties":{"formattedCitation":"(81)","plainCitation":"(81)","noteIndex":0},"citationItems":[{"id":926,"uris":["http://zotero.org/users/local/2KLdJHRl/items/695JITPV"],"itemData":{"id":926,"type":"article-journal","container-title":"American Journal of Health Promotion","DOI":"https://doi.org/10.1177/08901171211052279","issue":"2","page":"367-378","title":"Process Evaluation in Health Communication Media Campaigns: A Systematic Review","volume":"36","author":[{"family":"Getachew-Smith","given":"H"},{"family":"King","given":"AJ"},{"family":"Marshall","given":"C"},{"family":"Scherr","given":"CL"}],"issued":{"date-parts":[["2021"]]}}}],"schema":"https://github.com/citation-style-language/schema/raw/master/csl-citation.json"} </w:instrText>
      </w:r>
      <w:r w:rsidR="00A104BB" w:rsidRPr="00C973C7">
        <w:fldChar w:fldCharType="separate"/>
      </w:r>
      <w:r w:rsidR="00455EE8" w:rsidRPr="00455EE8">
        <w:t>(81)</w:t>
      </w:r>
      <w:r w:rsidR="00A104BB" w:rsidRPr="00C973C7">
        <w:fldChar w:fldCharType="end"/>
      </w:r>
      <w:r w:rsidR="00A104BB" w:rsidRPr="00C973C7">
        <w:t xml:space="preserve"> </w:t>
      </w:r>
      <w:r w:rsidRPr="00C973C7">
        <w:t>C</w:t>
      </w:r>
      <w:r w:rsidR="00367963" w:rsidRPr="00C973C7">
        <w:t>omprehensive evaluations of public campaigns are rare</w:t>
      </w:r>
      <w:r w:rsidR="008A7681" w:rsidRPr="00C973C7">
        <w:t xml:space="preserve"> </w:t>
      </w:r>
      <w:r w:rsidR="00367963" w:rsidRPr="00C973C7">
        <w:t xml:space="preserve">which makes it challenging to assess their impact fully. Therefore, this section will </w:t>
      </w:r>
      <w:r w:rsidRPr="00C973C7">
        <w:t xml:space="preserve">examine the effectiveness of </w:t>
      </w:r>
      <w:r w:rsidR="00367963" w:rsidRPr="00C973C7">
        <w:t xml:space="preserve">evaluations of public campaigns in Ireland aimed at </w:t>
      </w:r>
      <w:r w:rsidRPr="00C973C7">
        <w:t xml:space="preserve">influencing public knowledge and </w:t>
      </w:r>
      <w:r w:rsidR="00367963" w:rsidRPr="00C973C7">
        <w:t>public attitudes</w:t>
      </w:r>
      <w:r w:rsidR="00B5195E">
        <w:t xml:space="preserve"> in the education and healthcare contexts</w:t>
      </w:r>
      <w:r w:rsidRPr="00C973C7">
        <w:t>. Due to the limited number of public Irish campaigns that have been evaluated</w:t>
      </w:r>
      <w:r w:rsidR="005B094B" w:rsidRPr="00C973C7">
        <w:t>,</w:t>
      </w:r>
      <w:r w:rsidRPr="00C973C7">
        <w:t xml:space="preserve"> </w:t>
      </w:r>
      <w:r w:rsidR="00367963" w:rsidRPr="00C973C7">
        <w:t xml:space="preserve">international </w:t>
      </w:r>
      <w:r w:rsidR="005B094B" w:rsidRPr="00C973C7">
        <w:t>data related to public campaign evaluation</w:t>
      </w:r>
      <w:r w:rsidR="00367963" w:rsidRPr="00C973C7">
        <w:t xml:space="preserve"> </w:t>
      </w:r>
      <w:r w:rsidRPr="00C973C7">
        <w:t>are also included</w:t>
      </w:r>
      <w:r w:rsidR="00367963" w:rsidRPr="00C973C7">
        <w:t xml:space="preserve">. It will examine media framing strategies, </w:t>
      </w:r>
      <w:r w:rsidR="000A475E" w:rsidRPr="00C973C7">
        <w:t xml:space="preserve">use of </w:t>
      </w:r>
      <w:r w:rsidR="00367963" w:rsidRPr="00C973C7">
        <w:t>spokespersons, and multi-channel delivery</w:t>
      </w:r>
      <w:r w:rsidRPr="00C973C7">
        <w:t>. The Irish campaigns included are</w:t>
      </w:r>
      <w:r w:rsidR="00C13AAE">
        <w:t>:</w:t>
      </w:r>
    </w:p>
    <w:p w14:paraId="5CA9E41C" w14:textId="636E3559" w:rsidR="00AD1414" w:rsidRPr="00C973C7" w:rsidRDefault="007F75D1" w:rsidP="00DB6E12">
      <w:pPr>
        <w:pStyle w:val="BulletNDA"/>
      </w:pPr>
      <w:r w:rsidRPr="00C973C7">
        <w:rPr>
          <w:i/>
          <w:iCs/>
        </w:rPr>
        <w:t>Take the First Step</w:t>
      </w:r>
      <w:r w:rsidR="005B094B" w:rsidRPr="00C973C7">
        <w:rPr>
          <w:i/>
          <w:iCs/>
        </w:rPr>
        <w:t xml:space="preserve">, </w:t>
      </w:r>
      <w:r w:rsidR="005B094B" w:rsidRPr="00C973C7">
        <w:t>a national public information campaign delivered by the National Adult Literacy Agency (NALA) to encourage those who have difficulties with numeracy and literacy to contact NALA or their local ETB to get support to improve their skill</w:t>
      </w:r>
      <w:r w:rsidR="00123BD4" w:rsidRPr="00C973C7">
        <w:t xml:space="preserve"> </w:t>
      </w:r>
      <w:r w:rsidR="00123BD4" w:rsidRPr="00C973C7">
        <w:fldChar w:fldCharType="begin"/>
      </w:r>
      <w:r w:rsidR="00455EE8">
        <w:instrText xml:space="preserve"> ADDIN ZOTERO_ITEM CSL_CITATION {"citationID":"4L6bNczc","properties":{"formattedCitation":"(82)","plainCitation":"(82)","noteIndex":0},"citationItems":[{"id":924,"uris":["http://zotero.org/users/local/2KLdJHRl/items/D7ERNCKE"],"itemData":{"id":924,"type":"report","event-place":"Dublin","page":"1-61","publisher":"National Adult Literacy Agency","publisher-place":"Dublin","title":"National Adult Literacy and Numeracy Awareness Campaign Summary and evaluation report","URL":"https://www.nala.ie/publications/2020-national-adult-literacy-awareness-campaign-evaluation-phase-5/","author":[{"family":"National Adult Literacy Agency","given":""}],"accessed":{"date-parts":[["2025",4,23]]},"issued":{"date-parts":[["2021"]]}}}],"schema":"https://github.com/citation-style-language/schema/raw/master/csl-citation.json"} </w:instrText>
      </w:r>
      <w:r w:rsidR="00123BD4" w:rsidRPr="00C973C7">
        <w:fldChar w:fldCharType="separate"/>
      </w:r>
      <w:r w:rsidR="00455EE8" w:rsidRPr="00455EE8">
        <w:t>(82)</w:t>
      </w:r>
      <w:r w:rsidR="00123BD4" w:rsidRPr="00C973C7">
        <w:fldChar w:fldCharType="end"/>
      </w:r>
    </w:p>
    <w:p w14:paraId="5C2A3252" w14:textId="6A405161" w:rsidR="00AD1414" w:rsidRPr="00C973C7" w:rsidRDefault="00367963" w:rsidP="00DB6E12">
      <w:pPr>
        <w:pStyle w:val="BulletNDA"/>
      </w:pPr>
      <w:r w:rsidRPr="00C973C7">
        <w:rPr>
          <w:i/>
          <w:iCs/>
        </w:rPr>
        <w:t>Together for Yes</w:t>
      </w:r>
      <w:r w:rsidRPr="00C973C7">
        <w:t>, a</w:t>
      </w:r>
      <w:r w:rsidR="005B094B" w:rsidRPr="00C973C7">
        <w:t>n abortion rights campaign that successfully influenced a Yes vote in the 2018 referendum to ratify the Thirty-sixth Amendment, removing the Eighth Amendment's constitutional ban on abortion in Ireland,</w:t>
      </w:r>
      <w:r w:rsidR="00123BD4" w:rsidRPr="00C973C7">
        <w:t xml:space="preserve"> </w:t>
      </w:r>
      <w:r w:rsidR="00123BD4" w:rsidRPr="00C973C7">
        <w:fldChar w:fldCharType="begin"/>
      </w:r>
      <w:r w:rsidR="00455EE8">
        <w:instrText xml:space="preserve"> ADDIN ZOTERO_ITEM CSL_CITATION {"citationID":"ZfAsCBkr","properties":{"formattedCitation":"(83)","plainCitation":"(83)","noteIndex":0},"citationItems":[{"id":923,"uris":["http://zotero.org/users/local/2KLdJHRl/items/I9JGVUZJ"],"itemData":{"id":923,"type":"report","event-place":"Dublin","page":"1-95","publisher":"The National Women's Council of Ireland","publisher-place":"Dublin","title":"Learning from the 2018 Together for Yes Campaign","URL":"https://www.nwci.ie/images/uploads/15089_TFY_Review_WEB.pdf","author":[{"family":"The National Women's Council of Ireland","given":""}],"accessed":{"date-parts":[["2025",4,23]]},"issued":{"date-parts":[["2019"]]}}}],"schema":"https://github.com/citation-style-language/schema/raw/master/csl-citation.json"} </w:instrText>
      </w:r>
      <w:r w:rsidR="00123BD4" w:rsidRPr="00C973C7">
        <w:fldChar w:fldCharType="separate"/>
      </w:r>
      <w:r w:rsidR="00455EE8" w:rsidRPr="00455EE8">
        <w:t>(83)</w:t>
      </w:r>
      <w:r w:rsidR="00123BD4" w:rsidRPr="00C973C7">
        <w:fldChar w:fldCharType="end"/>
      </w:r>
      <w:r w:rsidR="005B094B" w:rsidRPr="00C973C7">
        <w:t xml:space="preserve"> and </w:t>
      </w:r>
    </w:p>
    <w:p w14:paraId="77741A9D" w14:textId="7F0243D7" w:rsidR="00AD1414" w:rsidRPr="00C973C7" w:rsidRDefault="00367963" w:rsidP="00DB6E12">
      <w:pPr>
        <w:pStyle w:val="BulletNDA"/>
      </w:pPr>
      <w:r w:rsidRPr="00C13AAE">
        <w:rPr>
          <w:i/>
          <w:iCs/>
        </w:rPr>
        <w:t>Creating Our Future</w:t>
      </w:r>
      <w:r w:rsidR="005B094B" w:rsidRPr="00C973C7">
        <w:t>,</w:t>
      </w:r>
      <w:r w:rsidRPr="00C973C7">
        <w:t xml:space="preserve"> </w:t>
      </w:r>
      <w:r w:rsidR="00480908" w:rsidRPr="00C973C7">
        <w:t>a public campaign</w:t>
      </w:r>
      <w:r w:rsidR="00480908" w:rsidRPr="00C973C7">
        <w:rPr>
          <w:rFonts w:ascii="Source Sans Pro" w:hAnsi="Source Sans Pro"/>
          <w:color w:val="000000"/>
          <w:sz w:val="27"/>
          <w:szCs w:val="27"/>
          <w:shd w:val="clear" w:color="auto" w:fill="FFFFFF"/>
        </w:rPr>
        <w:t xml:space="preserve"> </w:t>
      </w:r>
      <w:r w:rsidR="00480908" w:rsidRPr="00C973C7">
        <w:t>encouraging the public to engage in dialogue with researchers to develop a better understanding of each other’s perspectives on what topics current and future research projects should explore to improve Ireland’s societal future.</w:t>
      </w:r>
      <w:r w:rsidR="00123BD4" w:rsidRPr="00C973C7">
        <w:t xml:space="preserve"> </w:t>
      </w:r>
      <w:r w:rsidR="00123BD4" w:rsidRPr="00C973C7">
        <w:fldChar w:fldCharType="begin"/>
      </w:r>
      <w:r w:rsidR="00455EE8">
        <w:instrText xml:space="preserve"> ADDIN ZOTERO_ITEM CSL_CITATION {"citationID":"yaiodrUp","properties":{"formattedCitation":"(84)","plainCitation":"(84)","noteIndex":0},"citationItems":[{"id":922,"uris":["http://zotero.org/users/local/2KLdJHRl/items/QXCC7D3W"],"itemData":{"id":922,"type":"report","event-place":"Dublin","genre":"Evaluation","page":"1-43","publisher":"Government of Ireland","publisher-place":"Dublin","title":"Creating Our Future Camapign Report","URL":"https://www.creatingourfuture.ie/wp-content/uploads/2022/07/Creating-Our-Future-Campaign-Report.pdf","author":[{"family":"Department of Further and Higher Education, Research, Innovation and Science","given":""}],"accessed":{"date-parts":[["2025",4,23]]},"issued":{"date-parts":[["2022"]]}}}],"schema":"https://github.com/citation-style-language/schema/raw/master/csl-citation.json"} </w:instrText>
      </w:r>
      <w:r w:rsidR="00123BD4" w:rsidRPr="00C973C7">
        <w:fldChar w:fldCharType="separate"/>
      </w:r>
      <w:r w:rsidR="00455EE8" w:rsidRPr="00455EE8">
        <w:t>(84)</w:t>
      </w:r>
      <w:r w:rsidR="00123BD4" w:rsidRPr="00C973C7">
        <w:fldChar w:fldCharType="end"/>
      </w:r>
    </w:p>
    <w:p w14:paraId="2FF2198C" w14:textId="7C5851CE" w:rsidR="00367963" w:rsidRPr="00C973C7" w:rsidRDefault="00367963" w:rsidP="00DE57D2">
      <w:r w:rsidRPr="00C973C7">
        <w:t>Th</w:t>
      </w:r>
      <w:r w:rsidR="00AD1414" w:rsidRPr="00C973C7">
        <w:t>is</w:t>
      </w:r>
      <w:r w:rsidRPr="00C973C7">
        <w:t xml:space="preserve"> section will also highlight the importance of</w:t>
      </w:r>
      <w:r w:rsidR="000143FF" w:rsidRPr="00C973C7">
        <w:t xml:space="preserve"> cultural considerations for public campaigns and</w:t>
      </w:r>
      <w:r w:rsidR="00AD1414" w:rsidRPr="00C973C7">
        <w:t xml:space="preserve"> </w:t>
      </w:r>
      <w:r w:rsidRPr="00C973C7">
        <w:t xml:space="preserve">involving the autistic community in the design and implementation of public campaigns to ensure messaging and delivery are accurate and empowering. </w:t>
      </w:r>
    </w:p>
    <w:p w14:paraId="28A2DF7D" w14:textId="262D009C" w:rsidR="000B6D57" w:rsidRPr="00C973C7" w:rsidRDefault="0082438A" w:rsidP="009244AD">
      <w:pPr>
        <w:pStyle w:val="H2Heading2NDA"/>
      </w:pPr>
      <w:bookmarkStart w:id="108" w:name="_Toc198219201"/>
      <w:bookmarkStart w:id="109" w:name="_Toc197099931"/>
      <w:r w:rsidRPr="00C973C7">
        <w:t>M</w:t>
      </w:r>
      <w:r w:rsidR="000B6D57" w:rsidRPr="00C973C7">
        <w:t>edia framing</w:t>
      </w:r>
      <w:bookmarkEnd w:id="108"/>
      <w:r w:rsidR="000B6D57" w:rsidRPr="00C973C7">
        <w:t xml:space="preserve"> </w:t>
      </w:r>
      <w:bookmarkEnd w:id="109"/>
    </w:p>
    <w:p w14:paraId="5D06E0D5" w14:textId="3E3C6DE9" w:rsidR="00E20861" w:rsidRPr="00C973C7" w:rsidRDefault="00F34D0B" w:rsidP="005A2474">
      <w:r w:rsidRPr="00C973C7">
        <w:t xml:space="preserve">The </w:t>
      </w:r>
      <w:r w:rsidR="008B49DC" w:rsidRPr="00C973C7">
        <w:t xml:space="preserve">media </w:t>
      </w:r>
      <w:r w:rsidR="005A2474" w:rsidRPr="00C973C7">
        <w:t xml:space="preserve">framing of a public campaign plays a crucial role in </w:t>
      </w:r>
      <w:r w:rsidR="00F30936" w:rsidRPr="00C973C7">
        <w:t>shaping</w:t>
      </w:r>
      <w:r w:rsidR="005A2474" w:rsidRPr="00C973C7">
        <w:t xml:space="preserve"> public attitudes</w:t>
      </w:r>
      <w:r w:rsidR="0092165A" w:rsidRPr="00C973C7">
        <w:t xml:space="preserve"> as it can </w:t>
      </w:r>
      <w:r w:rsidR="00246448" w:rsidRPr="00C973C7">
        <w:t>affect</w:t>
      </w:r>
      <w:r w:rsidR="0092165A" w:rsidRPr="00C973C7">
        <w:t xml:space="preserve"> whether a</w:t>
      </w:r>
      <w:r w:rsidR="000B6D57" w:rsidRPr="00C973C7">
        <w:t xml:space="preserve"> </w:t>
      </w:r>
      <w:r w:rsidR="0092165A" w:rsidRPr="00C973C7">
        <w:t>public campaign can improve attitudes or reinforce stigma</w:t>
      </w:r>
      <w:r w:rsidR="005A2474" w:rsidRPr="00C973C7">
        <w:t xml:space="preserve">. </w:t>
      </w:r>
      <w:r w:rsidRPr="00C973C7">
        <w:t xml:space="preserve">Media framing “organises everyday reality” </w:t>
      </w:r>
      <w:r w:rsidR="00AE3BDE" w:rsidRPr="00C973C7">
        <w:fldChar w:fldCharType="begin"/>
      </w:r>
      <w:r w:rsidR="00455EE8">
        <w:instrText xml:space="preserve"> ADDIN ZOTERO_ITEM CSL_CITATION {"citationID":"PXxPjaxf","properties":{"formattedCitation":"(85)","plainCitation":"(85)","noteIndex":0},"citationItems":[{"id":868,"uris":["http://zotero.org/users/local/2KLdJHRl/items/43VVD787"],"itemData":{"id":868,"type":"article-journal","container-title":"Journal of Communication","issue":"4","page":"51-58","title":"Framing: Toward clarification of a fractured paradigm","volume":"43","author":[{"family":"Entman","given":"R"}],"issued":{"date-parts":[["1993"]]}}}],"schema":"https://github.com/citation-style-language/schema/raw/master/csl-citation.json"} </w:instrText>
      </w:r>
      <w:r w:rsidR="00AE3BDE" w:rsidRPr="00C973C7">
        <w:fldChar w:fldCharType="separate"/>
      </w:r>
      <w:r w:rsidR="00455EE8" w:rsidRPr="00455EE8">
        <w:t>(85)</w:t>
      </w:r>
      <w:r w:rsidR="00AE3BDE" w:rsidRPr="00C973C7">
        <w:fldChar w:fldCharType="end"/>
      </w:r>
      <w:r w:rsidR="00AE3BDE" w:rsidRPr="00C973C7">
        <w:t xml:space="preserve">(p.193) </w:t>
      </w:r>
      <w:r w:rsidRPr="00C973C7">
        <w:t xml:space="preserve">where content is deliberately constructed to frame or report an event in a certain way in order to “define problems,” “diagnose causes,” “make moral judgements” and “suggest remedies” </w:t>
      </w:r>
      <w:r w:rsidR="00AE3BDE" w:rsidRPr="00C973C7">
        <w:fldChar w:fldCharType="begin"/>
      </w:r>
      <w:r w:rsidR="00455EE8">
        <w:instrText xml:space="preserve"> ADDIN ZOTERO_ITEM CSL_CITATION {"citationID":"TaPmQE1t","properties":{"formattedCitation":"(85)","plainCitation":"(85)","noteIndex":0},"citationItems":[{"id":868,"uris":["http://zotero.org/users/local/2KLdJHRl/items/43VVD787"],"itemData":{"id":868,"type":"article-journal","container-title":"Journal of Communication","issue":"4","page":"51-58","title":"Framing: Toward clarification of a fractured paradigm","volume":"43","author":[{"family":"Entman","given":"R"}],"issued":{"date-parts":[["1993"]]}}}],"schema":"https://github.com/citation-style-language/schema/raw/master/csl-citation.json"} </w:instrText>
      </w:r>
      <w:r w:rsidR="00AE3BDE" w:rsidRPr="00C973C7">
        <w:fldChar w:fldCharType="separate"/>
      </w:r>
      <w:r w:rsidR="00455EE8" w:rsidRPr="00455EE8">
        <w:t>(85)</w:t>
      </w:r>
      <w:r w:rsidR="00AE3BDE" w:rsidRPr="00C973C7">
        <w:fldChar w:fldCharType="end"/>
      </w:r>
      <w:r w:rsidRPr="00C973C7">
        <w:t>(p.52</w:t>
      </w:r>
      <w:r w:rsidR="00E20861" w:rsidRPr="00C973C7">
        <w:t xml:space="preserve">). Media framing can either </w:t>
      </w:r>
      <w:r w:rsidR="00EC5254" w:rsidRPr="00C973C7">
        <w:t>reduce</w:t>
      </w:r>
      <w:r w:rsidR="00E20861" w:rsidRPr="00C973C7">
        <w:t xml:space="preserve"> or </w:t>
      </w:r>
      <w:r w:rsidR="00EC5254" w:rsidRPr="00C973C7">
        <w:t>de-stigmatise</w:t>
      </w:r>
      <w:r w:rsidR="00E20861" w:rsidRPr="00C973C7">
        <w:t xml:space="preserve"> information related to autistic people based on the type of framing chosen. Below is a table outlining some media framing types relevant to a public autism </w:t>
      </w:r>
      <w:r w:rsidR="00E20861" w:rsidRPr="00C973C7">
        <w:lastRenderedPageBreak/>
        <w:t>acceptance and understanding campaign.</w:t>
      </w:r>
      <w:r w:rsidR="00AD1414" w:rsidRPr="00C973C7">
        <w:t xml:space="preserve"> These are based on</w:t>
      </w:r>
      <w:r w:rsidR="00181FAF" w:rsidRPr="00C973C7">
        <w:t xml:space="preserve"> studies evaluating media coverage of autism</w:t>
      </w:r>
      <w:r w:rsidR="00054795" w:rsidRPr="00C973C7">
        <w:t xml:space="preserve"> content</w:t>
      </w:r>
      <w:r w:rsidR="00181FAF" w:rsidRPr="00C973C7">
        <w:t xml:space="preserve"> in </w:t>
      </w:r>
      <w:r w:rsidR="00054795" w:rsidRPr="00C973C7">
        <w:t xml:space="preserve">Ireland </w:t>
      </w:r>
      <w:r w:rsidR="00054795" w:rsidRPr="00C973C7">
        <w:fldChar w:fldCharType="begin"/>
      </w:r>
      <w:r w:rsidR="00455EE8">
        <w:instrText xml:space="preserve"> ADDIN ZOTERO_ITEM CSL_CITATION {"citationID":"uFaMsFdd","properties":{"formattedCitation":"(86)","plainCitation":"(86)","noteIndex":0},"citationItems":[{"id":327,"uris":["http://zotero.org/users/local/2KLdJHRl/items/VNQ8AADX"],"itemData":{"id":327,"type":"article-journal","abstract":"Disabled children experience many barriers to inclusion in society. Such barriers include public attitudes, knowledge, and perceptions towards disability. There is a specific gap in the literature examining the representation of disabled children in mass media, especially within an Irish context. Previous research primarily focuses on representations of disabled adults. Eighty-nine Irish broadsheet newspaper articles from a 12-month period were analysed using qualitative content analysis and critical discourse analysis. Although disabled children featured within the discourse, the child’s voice was predominantly absent. Reports regarding the lived experience predominantly came from the third person, providing a non-authentic voice of disability in childhood. Articles highlighted some of the challenges faced by children e.g. difficulty in accessing educational placement. Opportunities for disabled children to share their experiences using their preferred communication means offer valuable insights into their lives. Media professionals should be supported in facilitating children to have their voice heard.","container-title":"Disability &amp; Society","DOI":"10.1080/09687599.2020.1802577","ISSN":"0968-7599, 1360-0508","issue":"10","journalAbbreviation":"Disability &amp; Society","language":"en","page":"1617-1642","source":"DOI.org (Crossref)","title":"Representations of disabled children and young people in Irish newspapers","volume":"36","author":[{"family":"McAndrew","given":"Brid"},{"family":"Carroll","given":"Clare"},{"family":"O’Malley-Keighran","given":"Mary-Pat"}],"issued":{"date-parts":[["2021",11,26]]}}}],"schema":"https://github.com/citation-style-language/schema/raw/master/csl-citation.json"} </w:instrText>
      </w:r>
      <w:r w:rsidR="00054795" w:rsidRPr="00C973C7">
        <w:fldChar w:fldCharType="separate"/>
      </w:r>
      <w:r w:rsidR="00455EE8" w:rsidRPr="00455EE8">
        <w:t>(86)</w:t>
      </w:r>
      <w:r w:rsidR="00054795" w:rsidRPr="00C973C7">
        <w:fldChar w:fldCharType="end"/>
      </w:r>
      <w:r w:rsidR="00054795" w:rsidRPr="00C973C7">
        <w:t xml:space="preserve">, </w:t>
      </w:r>
      <w:r w:rsidR="00181FAF" w:rsidRPr="00C973C7">
        <w:t xml:space="preserve">the </w:t>
      </w:r>
      <w:r w:rsidR="00054795" w:rsidRPr="00C973C7">
        <w:t xml:space="preserve">UK </w:t>
      </w:r>
      <w:r w:rsidR="00054795" w:rsidRPr="00C973C7">
        <w:fldChar w:fldCharType="begin"/>
      </w:r>
      <w:r w:rsidR="00455EE8">
        <w:instrText xml:space="preserve"> ADDIN ZOTERO_ITEM CSL_CITATION {"citationID":"UJF2SdxI","properties":{"formattedCitation":"(87)","plainCitation":"(87)","noteIndex":0},"citationItems":[{"id":309,"uris":["http://zotero.org/users/local/2KLdJHRl/items/DKTSDZY5"],"itemData":{"id":309,"type":"article-journal","abstract":"Press representations of autism and autistic people both reflect and help shape public attitudes towards autism and neurodiversity and may establish critical barriers to social integration for autistic individuals. This study examined such representations in UK newspapers in the period 2011–2020 using a corpus-based approach. It also considered how press representations changed over time and differed with regard to reporting style (tabloids vs broadsheets) and political orientation (left- vs right-leaning). We created the Autism UK Press Corpus, which included all documents (~24K) referring to autism in 10 national newspapers. We used document counts (normalised by newspaper size) to assess the ‘newsworthiness’ of autism. We also employed a synergy of corpus-based and critical-discourse-analysis methodologies to study lexicogrammatical patterns and uncover explicit and implicit attitudes towards autism. Our results showed that the coverage of autism increased slightly over time, especially in broadsheets and left-leaning newspapers. Newspapers emphasised adversities associated with autism, often used negative language, and tended to focus on boys. These representations shifted gradually towards more difference-based descriptions and included more diverse age/gender groups, especially in broadsheets and left-leaning newspapers. We discuss the broad implications of these findings for the autism community and those interested in a more inclusive society.","container-title":"Autism","DOI":"10.1177/13623613221131752","ISSN":"1362-3613, 1461-7005","issue":"4","journalAbbreviation":"Autism","language":"en","page":"1092-1114","source":"DOI.org (Crossref)","title":"Portrayals of autism in the British press: A corpus-based study","title-short":"Portrayals of autism in the British press","volume":"27","author":[{"family":"Karaminis","given":"Themis"},{"family":"Gabrielatos","given":"Costas"},{"family":"Maden-Weinberger","given":"Ursula"},{"family":"Beattie","given":"Geoffrey"}],"issued":{"date-parts":[["2023",5]]}}}],"schema":"https://github.com/citation-style-language/schema/raw/master/csl-citation.json"} </w:instrText>
      </w:r>
      <w:r w:rsidR="00054795" w:rsidRPr="00C973C7">
        <w:fldChar w:fldCharType="separate"/>
      </w:r>
      <w:r w:rsidR="00455EE8" w:rsidRPr="00455EE8">
        <w:t>(87)</w:t>
      </w:r>
      <w:r w:rsidR="00054795" w:rsidRPr="00C973C7">
        <w:fldChar w:fldCharType="end"/>
      </w:r>
      <w:r w:rsidR="00054795" w:rsidRPr="00C973C7">
        <w:t xml:space="preserve">, the </w:t>
      </w:r>
      <w:r w:rsidR="00181FAF" w:rsidRPr="00C973C7">
        <w:t xml:space="preserve">US </w:t>
      </w:r>
      <w:r w:rsidR="00181FAF" w:rsidRPr="00C973C7">
        <w:fldChar w:fldCharType="begin"/>
      </w:r>
      <w:r w:rsidR="00455EE8">
        <w:instrText xml:space="preserve"> ADDIN ZOTERO_ITEM CSL_CITATION {"citationID":"FQ9cyfH3","properties":{"formattedCitation":"(88\\uc0\\u8211{}90)","plainCitation":"(88–90)","noteIndex":0},"citationItems":[{"id":548,"uris":["http://zotero.org/users/local/2KLdJHRl/items/SQIW64YK"],"itemData":{"id":548,"type":"article-journal","container-title":"Communication Studies","DOI":"10.1080/10510974.2013.855642","ISSN":"1051-0974, 1745-1035","issue":"2","journalAbbreviation":"Communication Studies","language":"en","page":"189-207","source":"DOI.org (Crossref)","title":"A Threatening Space?: Stigmatization and the Framing of Autism in the News","title-short":"A Threatening Space?","volume":"65","author":[{"family":"Holton","given":"Avery E."},{"family":"Farrell","given":"Laura C."},{"family":"Fudge","given":"Julie L."}],"issued":{"date-parts":[["2014",4]]}}},{"id":878,"uris":["http://zotero.org/users/local/2KLdJHRl/items/MCLDKG7F"],"itemData":{"id":878,"type":"article-journal","container-title":"Health Communication","issue":"3","page":"190-197","title":"Framing Autism: A Content Analysis of Five Major News Frames in U.S.-Based Newspapers","volume":"22","author":[{"family":"Muhamad","given":"J.W"},{"family":"Yang","given":"F"}],"issued":{"date-parts":[["2017"]]}}},{"id":218,"uris":["http://zotero.org/users/local/2KLdJHRl/items/RNL3KL6U"],"itemData":{"id":218,"type":"article-journal","abstract":"While previous studies in health communication have examined online news media regarding autism, there is a lack of research that critically examines how such media representations may stigmatize autism and seeks to eliminate the condition, particularly in the context of the resurging measles, mumps, and rubella (MMR) vaccine-autism controversy. To address this gap in the literature, this study analyzes 153 articles that engage the MMR vaccine-autism controversy from the top 10 online news sources in the U.S. from September 2015 through July 2017. It draws from Kafer’s (2013) work in Feminist, Crip, Queer, using a lens of crip futurism to interpret three major narrative themes: a death and survival narrative that purports autism as a worst-case scenario, a societal problem narrative, and a preventative narrative that seeks to eliminate the condition. These themes suggest that online news media narratives about autism surrounding the autism-MMR controversy play into stereotypes about autism, including stigmatization and prioritization of preventive behaviors and cures over supporting the lived experiences of autistic individuals. Continued research on the impact of online media portrayals of autism specifically, and disability in health contexts generally, is called for.","container-title":"Health Communication","DOI":"10.1080/10410236.2018.1449071","ISSN":"1041-0236, 1532-7027","issue":"9","journalAbbreviation":"Health Communication","language":"en","page":"984-990","source":"DOI.org (Crossref)","title":"Autism Narratives in Media Coverage of the MMR Vaccine-Autism Controversy under a Crip Futurism Framework","volume":"34","author":[{"family":"Mann","given":"Benjamin W."}],"issued":{"date-parts":[["2019",7,29]]}}}],"schema":"https://github.com/citation-style-language/schema/raw/master/csl-citation.json"} </w:instrText>
      </w:r>
      <w:r w:rsidR="00181FAF" w:rsidRPr="00C973C7">
        <w:fldChar w:fldCharType="separate"/>
      </w:r>
      <w:r w:rsidR="00455EE8" w:rsidRPr="00455EE8">
        <w:rPr>
          <w:rFonts w:cs="Times New Roman"/>
          <w:kern w:val="0"/>
        </w:rPr>
        <w:t>(88–90)</w:t>
      </w:r>
      <w:r w:rsidR="00181FAF" w:rsidRPr="00C973C7">
        <w:fldChar w:fldCharType="end"/>
      </w:r>
      <w:r w:rsidR="00054795" w:rsidRPr="00C973C7">
        <w:t xml:space="preserve">, Australia </w:t>
      </w:r>
      <w:r w:rsidR="00054795" w:rsidRPr="00C973C7">
        <w:fldChar w:fldCharType="begin"/>
      </w:r>
      <w:r w:rsidR="00455EE8">
        <w:instrText xml:space="preserve"> ADDIN ZOTERO_ITEM CSL_CITATION {"citationID":"wie5IbC5","properties":{"formattedCitation":"(91)","plainCitation":"(91)","noteIndex":0},"citationItems":[{"id":269,"uris":["http://zotero.org/users/local/2KLdJHRl/items/N4JT3FFA"],"itemData":{"id":269,"type":"article-journal","abstract":"Media sources can influence and shape attitudes and beliefs towards others. This study explored newspapers depictions of autism. All articles which included keywords relating to autism published in 2016–18 in Australian newspapers were read, coded, and categorised. In 2016, 428 articles relating to autism were published, 532 in 2017, and 391 in 2018. Only 7% of all articles demonstrated a high content focus on autism; most (59%) were heavily focused on opinion and less than 1% included first-hand perspectives from individuals on the spectrum. Over half the articles focussed upon health and medical issues (33%) and profiles of people on the autism spectrum (25%). To minimise the spread of misinformation around autism, the paper concludes with advice for those writing media articles related to autism.","container-title":"Disability &amp; Society","DOI":"10.1080/09687599.2021.1971067","ISSN":"0968-7599, 1360-0508","issue":"6","journalAbbreviation":"Disability &amp; Society","language":"en","page":"963-986","source":"DOI.org (Crossref)","title":"How is autism portrayed in news media? A content analysis of Australian newspapers articles from 2016–2018","title-short":"How is autism portrayed in news media?","volume":"38","author":[{"family":"Baroutsis","given":"Aspa"},{"family":"Eckert","given":"Carolin"},{"family":"Newman","given":"Siobhan"},{"family":"Adams","given":"Dawn"}],"issued":{"date-parts":[["2023",7,3]]}}}],"schema":"https://github.com/citation-style-language/schema/raw/master/csl-citation.json"} </w:instrText>
      </w:r>
      <w:r w:rsidR="00054795" w:rsidRPr="00C973C7">
        <w:fldChar w:fldCharType="separate"/>
      </w:r>
      <w:r w:rsidR="00455EE8" w:rsidRPr="00455EE8">
        <w:t>(91)</w:t>
      </w:r>
      <w:r w:rsidR="00054795" w:rsidRPr="00C973C7">
        <w:fldChar w:fldCharType="end"/>
      </w:r>
      <w:r w:rsidR="00054795" w:rsidRPr="00C973C7">
        <w:t xml:space="preserve">, Finland </w:t>
      </w:r>
      <w:r w:rsidR="00054795" w:rsidRPr="00C973C7">
        <w:fldChar w:fldCharType="begin"/>
      </w:r>
      <w:r w:rsidR="00455EE8">
        <w:instrText xml:space="preserve"> ADDIN ZOTERO_ITEM CSL_CITATION {"citationID":"w6agEhys","properties":{"formattedCitation":"(92)","plainCitation":"(92)","noteIndex":0},"citationItems":[{"id":583,"uris":["http://zotero.org/users/local/2KLdJHRl/items/82HWR4LA"],"itemData":{"id":583,"type":"article-journal","abstract":"Purpose – Media play a significant role in the process of raising public awareness about autism spectrum disorder (ASD). Despite an increase in ASD media coverage, there is scarcity of research that examines how the actual frame is constructed and how the news stories are narrated. This study aims to examine the extent to which Finnish print media papers extend medical and societal narration of ASD to other issue domains and the extent to which newspaper stories use a positive, negative or neutral narrative.","container-title":"Advances in Autism","DOI":"10.1108/AIA-01-2020-0003","ISSN":"2056-3868, 2056-3868","issue":"2","journalAbbreviation":"AIA","language":"en","license":"https://www.emerald.com/insight/site-policies","page":"167-177","source":"DOI.org (Crossref)","title":"Framing autism in newspaper media: an example from Finland","title-short":"Framing autism in newspaper media","volume":"7","author":[{"family":"Pesonen","given":"Henri"},{"family":"Itkonen","given":"Tiina"},{"family":"Saha","given":"Mari"},{"family":"Nordahl-Hansen","given":"Anders"}],"issued":{"date-parts":[["2021",5,12]]}}}],"schema":"https://github.com/citation-style-language/schema/raw/master/csl-citation.json"} </w:instrText>
      </w:r>
      <w:r w:rsidR="00054795" w:rsidRPr="00C973C7">
        <w:fldChar w:fldCharType="separate"/>
      </w:r>
      <w:r w:rsidR="00455EE8" w:rsidRPr="00455EE8">
        <w:t>(92)</w:t>
      </w:r>
      <w:r w:rsidR="00054795" w:rsidRPr="00C973C7">
        <w:fldChar w:fldCharType="end"/>
      </w:r>
      <w:r w:rsidR="00054795" w:rsidRPr="00C973C7">
        <w:t xml:space="preserve">, Turkey </w:t>
      </w:r>
      <w:r w:rsidR="00054795" w:rsidRPr="00C973C7">
        <w:fldChar w:fldCharType="begin"/>
      </w:r>
      <w:r w:rsidR="00455EE8">
        <w:instrText xml:space="preserve"> ADDIN ZOTERO_ITEM CSL_CITATION {"citationID":"BI6ADBlO","properties":{"formattedCitation":"(93)","plainCitation":"(93)","noteIndex":0},"citationItems":[{"id":518,"uris":["http://zotero.org/users/local/2KLdJHRl/items/76KPNUYX"],"itemData":{"id":518,"type":"article-journal","abstract":"Autism spectrum disorder (ASD) is a prevalent condition that affects the lives of individuals around the world. Despite its medical and social significance, little research has been done on the living conditions of individuals diagnosed with autism in Turkey, the challenges that they and their families experience in social life. To fill this gap in the literature, this study examines how the mainstream Turkish print media cover and frame autism-related stories, through a qualitative framing analysis of 541 news reports published in widely circulated national newspapers in Turkey. Key findings include that autism is positively represented in the news media as a social fact by the support of the society and non-governmental organizations. In terms of source frame, journalists constitute the most frequently cited source in the news reports under review. We have noted that the autism-related news stories often feature nutrition and genetic/congenital factors as causes of autism. This study highlights the impact that media representations of autism have on people’s understanding of this disorder and its social implications.","container-title":"Cogent Social Sciences","DOI":"10.1080/23311886.2021.1947607","ISSN":"2331-1886","issue":"1","journalAbbreviation":"Cogent Social Sciences","language":"en","page":"1947607","source":"DOI.org (Crossref)","title":"Social determinants of autism spectrum disorder in the print media news: A qualitative framing analysis of coverage in national newspapers in Turkey","title-short":"Social determinants of autism spectrum disorder in the print media news","volume":"7","author":[{"family":"Yilmaz Altuntas","given":"Elgiz"},{"family":"Öney Doğanyiğit","given":"Seray"}],"editor":[{"family":"Feng","given":"Guangchao Charles"}],"issued":{"date-parts":[["2021",1,1]]}}}],"schema":"https://github.com/citation-style-language/schema/raw/master/csl-citation.json"} </w:instrText>
      </w:r>
      <w:r w:rsidR="00054795" w:rsidRPr="00C973C7">
        <w:fldChar w:fldCharType="separate"/>
      </w:r>
      <w:r w:rsidR="00455EE8" w:rsidRPr="00455EE8">
        <w:t>(93)</w:t>
      </w:r>
      <w:r w:rsidR="00054795" w:rsidRPr="00C973C7">
        <w:fldChar w:fldCharType="end"/>
      </w:r>
      <w:r w:rsidR="00054795" w:rsidRPr="00C973C7">
        <w:t xml:space="preserve">, and China </w:t>
      </w:r>
      <w:r w:rsidR="00054795" w:rsidRPr="00C973C7">
        <w:fldChar w:fldCharType="begin"/>
      </w:r>
      <w:r w:rsidR="00455EE8">
        <w:instrText xml:space="preserve"> ADDIN ZOTERO_ITEM CSL_CITATION {"citationID":"ac5YSf1k","properties":{"formattedCitation":"(94)","plainCitation":"(94)","noteIndex":0},"citationItems":[{"id":192,"uris":["http://zotero.org/users/local/2KLdJHRl/items/LNY5V4K2"],"itemData":{"id":192,"type":"article-journal","container-title":"Health Communication","DOI":"10.1080/10410236.2014.889063","ISSN":"1041-0236, 1532-7027","issue":"9","journalAbbreviation":"Health Communication","language":"en","page":"884-893","source":"DOI.org (Crossref)","title":"Representation of Autism in Leading Newspapers in China: A Content Analysis","title-short":"Representation of Autism in Leading Newspapers in China","volume":"30","author":[{"family":"Bie","given":"Bijie"},{"family":"Tang","given":"Lu"}],"issued":{"date-parts":[["2015",9,2]]}}}],"schema":"https://github.com/citation-style-language/schema/raw/master/csl-citation.json"} </w:instrText>
      </w:r>
      <w:r w:rsidR="00054795" w:rsidRPr="00C973C7">
        <w:fldChar w:fldCharType="separate"/>
      </w:r>
      <w:r w:rsidR="00455EE8" w:rsidRPr="00455EE8">
        <w:t>(94)</w:t>
      </w:r>
      <w:r w:rsidR="00054795" w:rsidRPr="00C973C7">
        <w:fldChar w:fldCharType="end"/>
      </w:r>
    </w:p>
    <w:tbl>
      <w:tblPr>
        <w:tblStyle w:val="TableGrid"/>
        <w:tblW w:w="0" w:type="auto"/>
        <w:tblLook w:val="04A0" w:firstRow="1" w:lastRow="0" w:firstColumn="1" w:lastColumn="0" w:noHBand="0" w:noVBand="1"/>
      </w:tblPr>
      <w:tblGrid>
        <w:gridCol w:w="3005"/>
        <w:gridCol w:w="3005"/>
        <w:gridCol w:w="3006"/>
      </w:tblGrid>
      <w:tr w:rsidR="00E20861" w:rsidRPr="00C973C7" w14:paraId="20DFD610" w14:textId="77777777" w:rsidTr="00E20861">
        <w:tc>
          <w:tcPr>
            <w:tcW w:w="3005" w:type="dxa"/>
          </w:tcPr>
          <w:p w14:paraId="2CBE781B" w14:textId="7789E960" w:rsidR="00E20861" w:rsidRPr="00C973C7" w:rsidRDefault="00E20861" w:rsidP="005A2474">
            <w:pPr>
              <w:rPr>
                <w:b/>
                <w:bCs/>
              </w:rPr>
            </w:pPr>
            <w:r w:rsidRPr="00C973C7">
              <w:rPr>
                <w:b/>
                <w:bCs/>
              </w:rPr>
              <w:t>Framing type</w:t>
            </w:r>
          </w:p>
        </w:tc>
        <w:tc>
          <w:tcPr>
            <w:tcW w:w="3005" w:type="dxa"/>
          </w:tcPr>
          <w:p w14:paraId="22126932" w14:textId="1FC90887" w:rsidR="00E20861" w:rsidRPr="00C973C7" w:rsidRDefault="00E20861" w:rsidP="005A2474">
            <w:pPr>
              <w:rPr>
                <w:b/>
                <w:bCs/>
              </w:rPr>
            </w:pPr>
            <w:r w:rsidRPr="00C973C7">
              <w:rPr>
                <w:b/>
                <w:bCs/>
              </w:rPr>
              <w:t>Definition</w:t>
            </w:r>
          </w:p>
        </w:tc>
        <w:tc>
          <w:tcPr>
            <w:tcW w:w="3006" w:type="dxa"/>
          </w:tcPr>
          <w:p w14:paraId="375A5E49" w14:textId="77DAE22E" w:rsidR="00E20861" w:rsidRPr="00C973C7" w:rsidRDefault="00E20861" w:rsidP="005A2474">
            <w:pPr>
              <w:rPr>
                <w:b/>
                <w:bCs/>
              </w:rPr>
            </w:pPr>
            <w:r w:rsidRPr="00C973C7">
              <w:rPr>
                <w:b/>
                <w:bCs/>
              </w:rPr>
              <w:t>Impact on Public Perception</w:t>
            </w:r>
          </w:p>
        </w:tc>
      </w:tr>
      <w:tr w:rsidR="00E20861" w:rsidRPr="00C973C7" w14:paraId="53D5434A" w14:textId="77777777" w:rsidTr="00E20861">
        <w:tc>
          <w:tcPr>
            <w:tcW w:w="3005" w:type="dxa"/>
          </w:tcPr>
          <w:p w14:paraId="4623D87D" w14:textId="509C109B" w:rsidR="00E20861" w:rsidRPr="00C973C7" w:rsidRDefault="00E20861" w:rsidP="005A2474">
            <w:r w:rsidRPr="00C973C7">
              <w:t>Issue framing</w:t>
            </w:r>
          </w:p>
        </w:tc>
        <w:tc>
          <w:tcPr>
            <w:tcW w:w="3005" w:type="dxa"/>
          </w:tcPr>
          <w:p w14:paraId="6835017C" w14:textId="5355C347" w:rsidR="00E20861" w:rsidRPr="00C973C7" w:rsidRDefault="00E20861" w:rsidP="005A2474">
            <w:r w:rsidRPr="00C973C7">
              <w:t>How autism is presented as a societal issue</w:t>
            </w:r>
          </w:p>
        </w:tc>
        <w:tc>
          <w:tcPr>
            <w:tcW w:w="3006" w:type="dxa"/>
          </w:tcPr>
          <w:p w14:paraId="5486D63A" w14:textId="69E18D63" w:rsidR="00E20861" w:rsidRPr="00C973C7" w:rsidRDefault="00E20861" w:rsidP="005A2474">
            <w:r w:rsidRPr="00C973C7">
              <w:t xml:space="preserve">Can shape public understanding but may misrepresent autistic experiences if only certain </w:t>
            </w:r>
            <w:r w:rsidR="0092165A" w:rsidRPr="00C973C7">
              <w:t>characteristics</w:t>
            </w:r>
            <w:r w:rsidRPr="00C973C7">
              <w:t xml:space="preserve"> are highlighted</w:t>
            </w:r>
            <w:r w:rsidR="00054795" w:rsidRPr="00C973C7">
              <w:t xml:space="preserve"> </w:t>
            </w:r>
            <w:r w:rsidR="00054795" w:rsidRPr="00C973C7">
              <w:fldChar w:fldCharType="begin"/>
            </w:r>
            <w:r w:rsidR="00455EE8">
              <w:instrText xml:space="preserve"> ADDIN ZOTERO_ITEM CSL_CITATION {"citationID":"SdDQZpyh","properties":{"formattedCitation":"(86\\uc0\\u8211{}89,91,93)","plainCitation":"(86–89,91,93)","noteIndex":0},"citationItems":[{"id":327,"uris":["http://zotero.org/users/local/2KLdJHRl/items/VNQ8AADX"],"itemData":{"id":327,"type":"article-journal","abstract":"Disabled children experience many barriers to inclusion in society. Such barriers include public attitudes, knowledge, and perceptions towards disability. There is a specific gap in the literature examining the representation of disabled children in mass media, especially within an Irish context. Previous research primarily focuses on representations of disabled adults. Eighty-nine Irish broadsheet newspaper articles from a 12-month period were analysed using qualitative content analysis and critical discourse analysis. Although disabled children featured within the discourse, the child’s voice was predominantly absent. Reports regarding the lived experience predominantly came from the third person, providing a non-authentic voice of disability in childhood. Articles highlighted some of the challenges faced by children e.g. difficulty in accessing educational placement. Opportunities for disabled children to share their experiences using their preferred communication means offer valuable insights into their lives. Media professionals should be supported in facilitating children to have their voice heard.","container-title":"Disability &amp; Society","DOI":"10.1080/09687599.2020.1802577","ISSN":"0968-7599, 1360-0508","issue":"10","journalAbbreviation":"Disability &amp; Society","language":"en","page":"1617-1642","source":"DOI.org (Crossref)","title":"Representations of disabled children and young people in Irish newspapers","volume":"36","author":[{"family":"McAndrew","given":"Brid"},{"family":"Carroll","given":"Clare"},{"family":"O’Malley-Keighran","given":"Mary-Pat"}],"issued":{"date-parts":[["2021",11,26]]}}},{"id":309,"uris":["http://zotero.org/users/local/2KLdJHRl/items/DKTSDZY5"],"itemData":{"id":309,"type":"article-journal","abstract":"Press representations of autism and autistic people both reflect and help shape public attitudes towards autism and neurodiversity and may establish critical barriers to social integration for autistic individuals. This study examined such representations in UK newspapers in the period 2011–2020 using a corpus-based approach. It also considered how press representations changed over time and differed with regard to reporting style (tabloids vs broadsheets) and political orientation (left- vs right-leaning). We created the Autism UK Press Corpus, which included all documents (~24K) referring to autism in 10 national newspapers. We used document counts (normalised by newspaper size) to assess the ‘newsworthiness’ of autism. We also employed a synergy of corpus-based and critical-discourse-analysis methodologies to study lexicogrammatical patterns and uncover explicit and implicit attitudes towards autism. Our results showed that the coverage of autism increased slightly over time, especially in broadsheets and left-leaning newspapers. Newspapers emphasised adversities associated with autism, often used negative language, and tended to focus on boys. These representations shifted gradually towards more difference-based descriptions and included more diverse age/gender groups, especially in broadsheets and left-leaning newspapers. We discuss the broad implications of these findings for the autism community and those interested in a more inclusive society.","container-title":"Autism","DOI":"10.1177/13623613221131752","ISSN":"1362-3613, 1461-7005","issue":"4","journalAbbreviation":"Autism","language":"en","page":"1092-1114","source":"DOI.org (Crossref)","title":"Portrayals of autism in the British press: A corpus-based study","title-short":"Portrayals of autism in the British press","volume":"27","author":[{"family":"Karaminis","given":"Themis"},{"family":"Gabrielatos","given":"Costas"},{"family":"Maden-Weinberger","given":"Ursula"},{"family":"Beattie","given":"Geoffrey"}],"issued":{"date-parts":[["2023",5]]}}},{"id":548,"uris":["http://zotero.org/users/local/2KLdJHRl/items/SQIW64YK"],"itemData":{"id":548,"type":"article-journal","container-title":"Communication Studies","DOI":"10.1080/10510974.2013.855642","ISSN":"1051-0974, 1745-1035","issue":"2","journalAbbreviation":"Communication Studies","language":"en","page":"189-207","source":"DOI.org (Crossref)","title":"A Threatening Space?: Stigmatization and the Framing of Autism in the News","title-short":"A Threatening Space?","volume":"65","author":[{"family":"Holton","given":"Avery E."},{"family":"Farrell","given":"Laura C."},{"family":"Fudge","given":"Julie L."}],"issued":{"date-parts":[["2014",4]]}}},{"id":878,"uris":["http://zotero.org/users/local/2KLdJHRl/items/MCLDKG7F"],"itemData":{"id":878,"type":"article-journal","container-title":"Health Communication","issue":"3","page":"190-197","title":"Framing Autism: A Content Analysis of Five Major News Frames in U.S.-Based Newspapers","volume":"22","author":[{"family":"Muhamad","given":"J.W"},{"family":"Yang","given":"F"}],"issued":{"date-parts":[["2017"]]}}},{"id":269,"uris":["http://zotero.org/users/local/2KLdJHRl/items/N4JT3FFA"],"itemData":{"id":269,"type":"article-journal","abstract":"Media sources can influence and shape attitudes and beliefs towards others. This study explored newspapers depictions of autism. All articles which included keywords relating to autism published in 2016–18 in Australian newspapers were read, coded, and categorised. In 2016, 428 articles relating to autism were published, 532 in 2017, and 391 in 2018. Only 7% of all articles demonstrated a high content focus on autism; most (59%) were heavily focused on opinion and less than 1% included first-hand perspectives from individuals on the spectrum. Over half the articles focussed upon health and medical issues (33%) and profiles of people on the autism spectrum (25%). To minimise the spread of misinformation around autism, the paper concludes with advice for those writing media articles related to autism.","container-title":"Disability &amp; Society","DOI":"10.1080/09687599.2021.1971067","ISSN":"0968-7599, 1360-0508","issue":"6","journalAbbreviation":"Disability &amp; Society","language":"en","page":"963-986","source":"DOI.org (Crossref)","title":"How is autism portrayed in news media? A content analysis of Australian newspapers articles from 2016–2018","title-short":"How is autism portrayed in news media?","volume":"38","author":[{"family":"Baroutsis","given":"Aspa"},{"family":"Eckert","given":"Carolin"},{"family":"Newman","given":"Siobhan"},{"family":"Adams","given":"Dawn"}],"issued":{"date-parts":[["2023",7,3]]}}},{"id":518,"uris":["http://zotero.org/users/local/2KLdJHRl/items/76KPNUYX"],"itemData":{"id":518,"type":"article-journal","abstract":"Autism spectrum disorder (ASD) is a prevalent condition that affects the lives of individuals around the world. Despite its medical and social significance, little research has been done on the living conditions of individuals diagnosed with autism in Turkey, the challenges that they and their families experience in social life. To fill this gap in the literature, this study examines how the mainstream Turkish print media cover and frame autism-related stories, through a qualitative framing analysis of 541 news reports published in widely circulated national newspapers in Turkey. Key findings include that autism is positively represented in the news media as a social fact by the support of the society and non-governmental organizations. In terms of source frame, journalists constitute the most frequently cited source in the news reports under review. We have noted that the autism-related news stories often feature nutrition and genetic/congenital factors as causes of autism. This study highlights the impact that media representations of autism have on people’s understanding of this disorder and its social implications.","container-title":"Cogent Social Sciences","DOI":"10.1080/23311886.2021.1947607","ISSN":"2331-1886","issue":"1","journalAbbreviation":"Cogent Social Sciences","language":"en","page":"1947607","source":"DOI.org (Crossref)","title":"Social determinants of autism spectrum disorder in the print media news: A qualitative framing analysis of coverage in national newspapers in Turkey","title-short":"Social determinants of autism spectrum disorder in the print media news","volume":"7","author":[{"family":"Yilmaz Altuntas","given":"Elgiz"},{"family":"Öney Doğanyiğit","given":"Seray"}],"editor":[{"family":"Feng","given":"Guangchao Charles"}],"issued":{"date-parts":[["2021",1,1]]}}}],"schema":"https://github.com/citation-style-language/schema/raw/master/csl-citation.json"} </w:instrText>
            </w:r>
            <w:r w:rsidR="00054795" w:rsidRPr="00C973C7">
              <w:fldChar w:fldCharType="separate"/>
            </w:r>
            <w:r w:rsidR="00455EE8" w:rsidRPr="00455EE8">
              <w:rPr>
                <w:rFonts w:cs="Times New Roman"/>
                <w:kern w:val="0"/>
              </w:rPr>
              <w:t>(86–89,91,93)</w:t>
            </w:r>
            <w:r w:rsidR="00054795" w:rsidRPr="00C973C7">
              <w:fldChar w:fldCharType="end"/>
            </w:r>
          </w:p>
        </w:tc>
      </w:tr>
      <w:tr w:rsidR="00E20861" w:rsidRPr="00C973C7" w14:paraId="5A4B7B3F" w14:textId="77777777" w:rsidTr="00E20861">
        <w:tc>
          <w:tcPr>
            <w:tcW w:w="3005" w:type="dxa"/>
          </w:tcPr>
          <w:p w14:paraId="37834E04" w14:textId="76C5102E" w:rsidR="00E20861" w:rsidRPr="00C973C7" w:rsidRDefault="00E20861" w:rsidP="005A2474">
            <w:r w:rsidRPr="00C973C7">
              <w:t>Source framing</w:t>
            </w:r>
          </w:p>
        </w:tc>
        <w:tc>
          <w:tcPr>
            <w:tcW w:w="3005" w:type="dxa"/>
          </w:tcPr>
          <w:p w14:paraId="4354CB04" w14:textId="0FEC143A" w:rsidR="00E20861" w:rsidRPr="00C973C7" w:rsidRDefault="00E20861" w:rsidP="005A2474">
            <w:r w:rsidRPr="00C973C7">
              <w:t>Who is positioned as the expert on autism</w:t>
            </w:r>
          </w:p>
        </w:tc>
        <w:tc>
          <w:tcPr>
            <w:tcW w:w="3006" w:type="dxa"/>
          </w:tcPr>
          <w:p w14:paraId="26FD30F2" w14:textId="028BC152" w:rsidR="00E20861" w:rsidRPr="00C973C7" w:rsidRDefault="00E20861" w:rsidP="005A2474">
            <w:r w:rsidRPr="00C973C7">
              <w:t>If autistic voices are underrepresented, public perception may be shaped by one-sided perspectives</w:t>
            </w:r>
            <w:r w:rsidR="00054795" w:rsidRPr="00C973C7">
              <w:t xml:space="preserve"> </w:t>
            </w:r>
            <w:r w:rsidR="00054795" w:rsidRPr="00C973C7">
              <w:fldChar w:fldCharType="begin"/>
            </w:r>
            <w:r w:rsidR="00455EE8">
              <w:instrText xml:space="preserve"> ADDIN ZOTERO_ITEM CSL_CITATION {"citationID":"JXrlayD8","properties":{"formattedCitation":"(86,93)","plainCitation":"(86,93)","noteIndex":0},"citationItems":[{"id":327,"uris":["http://zotero.org/users/local/2KLdJHRl/items/VNQ8AADX"],"itemData":{"id":327,"type":"article-journal","abstract":"Disabled children experience many barriers to inclusion in society. Such barriers include public attitudes, knowledge, and perceptions towards disability. There is a specific gap in the literature examining the representation of disabled children in mass media, especially within an Irish context. Previous research primarily focuses on representations of disabled adults. Eighty-nine Irish broadsheet newspaper articles from a 12-month period were analysed using qualitative content analysis and critical discourse analysis. Although disabled children featured within the discourse, the child’s voice was predominantly absent. Reports regarding the lived experience predominantly came from the third person, providing a non-authentic voice of disability in childhood. Articles highlighted some of the challenges faced by children e.g. difficulty in accessing educational placement. Opportunities for disabled children to share their experiences using their preferred communication means offer valuable insights into their lives. Media professionals should be supported in facilitating children to have their voice heard.","container-title":"Disability &amp; Society","DOI":"10.1080/09687599.2020.1802577","ISSN":"0968-7599, 1360-0508","issue":"10","journalAbbreviation":"Disability &amp; Society","language":"en","page":"1617-1642","source":"DOI.org (Crossref)","title":"Representations of disabled children and young people in Irish newspapers","volume":"36","author":[{"family":"McAndrew","given":"Brid"},{"family":"Carroll","given":"Clare"},{"family":"O’Malley-Keighran","given":"Mary-Pat"}],"issued":{"date-parts":[["2021",11,26]]}}},{"id":518,"uris":["http://zotero.org/users/local/2KLdJHRl/items/76KPNUYX"],"itemData":{"id":518,"type":"article-journal","abstract":"Autism spectrum disorder (ASD) is a prevalent condition that affects the lives of individuals around the world. Despite its medical and social significance, little research has been done on the living conditions of individuals diagnosed with autism in Turkey, the challenges that they and their families experience in social life. To fill this gap in the literature, this study examines how the mainstream Turkish print media cover and frame autism-related stories, through a qualitative framing analysis of 541 news reports published in widely circulated national newspapers in Turkey. Key findings include that autism is positively represented in the news media as a social fact by the support of the society and non-governmental organizations. In terms of source frame, journalists constitute the most frequently cited source in the news reports under review. We have noted that the autism-related news stories often feature nutrition and genetic/congenital factors as causes of autism. This study highlights the impact that media representations of autism have on people’s understanding of this disorder and its social implications.","container-title":"Cogent Social Sciences","DOI":"10.1080/23311886.2021.1947607","ISSN":"2331-1886","issue":"1","journalAbbreviation":"Cogent Social Sciences","language":"en","page":"1947607","source":"DOI.org (Crossref)","title":"Social determinants of autism spectrum disorder in the print media news: A qualitative framing analysis of coverage in national newspapers in Turkey","title-short":"Social determinants of autism spectrum disorder in the print media news","volume":"7","author":[{"family":"Yilmaz Altuntas","given":"Elgiz"},{"family":"Öney Doğanyiğit","given":"Seray"}],"editor":[{"family":"Feng","given":"Guangchao Charles"}],"issued":{"date-parts":[["2021",1,1]]}}}],"schema":"https://github.com/citation-style-language/schema/raw/master/csl-citation.json"} </w:instrText>
            </w:r>
            <w:r w:rsidR="00054795" w:rsidRPr="00C973C7">
              <w:fldChar w:fldCharType="separate"/>
            </w:r>
            <w:r w:rsidR="00455EE8" w:rsidRPr="00455EE8">
              <w:t>(86,93)</w:t>
            </w:r>
            <w:r w:rsidR="00054795" w:rsidRPr="00C973C7">
              <w:fldChar w:fldCharType="end"/>
            </w:r>
          </w:p>
        </w:tc>
      </w:tr>
      <w:tr w:rsidR="00E20861" w:rsidRPr="00C973C7" w14:paraId="097BE420" w14:textId="77777777" w:rsidTr="00E20861">
        <w:tc>
          <w:tcPr>
            <w:tcW w:w="3005" w:type="dxa"/>
          </w:tcPr>
          <w:p w14:paraId="1CC3F6BB" w14:textId="2A3CF2F2" w:rsidR="00E20861" w:rsidRPr="00C973C7" w:rsidRDefault="00E20861" w:rsidP="005A2474">
            <w:r w:rsidRPr="00C973C7">
              <w:t>Causes framing</w:t>
            </w:r>
          </w:p>
        </w:tc>
        <w:tc>
          <w:tcPr>
            <w:tcW w:w="3005" w:type="dxa"/>
          </w:tcPr>
          <w:p w14:paraId="24DD2B6B" w14:textId="659D7304" w:rsidR="00E20861" w:rsidRPr="00C973C7" w:rsidRDefault="00E20861" w:rsidP="005A2474">
            <w:r w:rsidRPr="00C973C7">
              <w:t xml:space="preserve">Focuses on the causes </w:t>
            </w:r>
            <w:r w:rsidR="00054795" w:rsidRPr="00C973C7">
              <w:t>or</w:t>
            </w:r>
            <w:r w:rsidRPr="00C973C7">
              <w:t xml:space="preserve"> ‘cure’ of autism</w:t>
            </w:r>
          </w:p>
        </w:tc>
        <w:tc>
          <w:tcPr>
            <w:tcW w:w="3006" w:type="dxa"/>
          </w:tcPr>
          <w:p w14:paraId="53D76649" w14:textId="3F605125" w:rsidR="00E20861" w:rsidRPr="00C973C7" w:rsidRDefault="00E20861" w:rsidP="005A2474">
            <w:r w:rsidRPr="00C973C7">
              <w:t>Reinforces the idea that autism is a problem needing a ‘cure’ where the public may disengage and place blame and solutions of autistic people to ‘cure’ themselves</w:t>
            </w:r>
            <w:r w:rsidR="00054795" w:rsidRPr="00C973C7">
              <w:t xml:space="preserve"> </w:t>
            </w:r>
            <w:r w:rsidR="00054795" w:rsidRPr="00C973C7">
              <w:fldChar w:fldCharType="begin"/>
            </w:r>
            <w:r w:rsidR="00455EE8">
              <w:instrText xml:space="preserve"> ADDIN ZOTERO_ITEM CSL_CITATION {"citationID":"Ghz0Pa6W","properties":{"formattedCitation":"(91\\uc0\\u8211{}93)","plainCitation":"(91–93)","noteIndex":0},"citationItems":[{"id":269,"uris":["http://zotero.org/users/local/2KLdJHRl/items/N4JT3FFA"],"itemData":{"id":269,"type":"article-journal","abstract":"Media sources can influence and shape attitudes and beliefs towards others. This study explored newspapers depictions of autism. All articles which included keywords relating to autism published in 2016–18 in Australian newspapers were read, coded, and categorised. In 2016, 428 articles relating to autism were published, 532 in 2017, and 391 in 2018. Only 7% of all articles demonstrated a high content focus on autism; most (59%) were heavily focused on opinion and less than 1% included first-hand perspectives from individuals on the spectrum. Over half the articles focussed upon health and medical issues (33%) and profiles of people on the autism spectrum (25%). To minimise the spread of misinformation around autism, the paper concludes with advice for those writing media articles related to autism.","container-title":"Disability &amp; Society","DOI":"10.1080/09687599.2021.1971067","ISSN":"0968-7599, 1360-0508","issue":"6","journalAbbreviation":"Disability &amp; Society","language":"en","page":"963-986","source":"DOI.org (Crossref)","title":"How is autism portrayed in news media? A content analysis of Australian newspapers articles from 2016–2018","title-short":"How is autism portrayed in news media?","volume":"38","author":[{"family":"Baroutsis","given":"Aspa"},{"family":"Eckert","given":"Carolin"},{"family":"Newman","given":"Siobhan"},{"family":"Adams","given":"Dawn"}],"issued":{"date-parts":[["2023",7,3]]}}},{"id":583,"uris":["http://zotero.org/users/local/2KLdJHRl/items/82HWR4LA"],"itemData":{"id":583,"type":"article-journal","abstract":"Purpose – Media play a significant role in the process of raising public awareness about autism spectrum disorder (ASD). Despite an increase in ASD media coverage, there is scarcity of research that examines how the actual frame is constructed and how the news stories are narrated. This study aims to examine the extent to which Finnish print media papers extend medical and societal narration of ASD to other issue domains and the extent to which newspaper stories use a positive, negative or neutral narrative.","container-title":"Advances in Autism","DOI":"10.1108/AIA-01-2020-0003","ISSN":"2056-3868, 2056-3868","issue":"2","journalAbbreviation":"AIA","language":"en","license":"https://www.emerald.com/insight/site-policies","page":"167-177","source":"DOI.org (Crossref)","title":"Framing autism in newspaper media: an example from Finland","title-short":"Framing autism in newspaper media","volume":"7","author":[{"family":"Pesonen","given":"Henri"},{"family":"Itkonen","given":"Tiina"},{"family":"Saha","given":"Mari"},{"family":"Nordahl-Hansen","given":"Anders"}],"issued":{"date-parts":[["2021",5,12]]}}},{"id":518,"uris":["http://zotero.org/users/local/2KLdJHRl/items/76KPNUYX"],"itemData":{"id":518,"type":"article-journal","abstract":"Autism spectrum disorder (ASD) is a prevalent condition that affects the lives of individuals around the world. Despite its medical and social significance, little research has been done on the living conditions of individuals diagnosed with autism in Turkey, the challenges that they and their families experience in social life. To fill this gap in the literature, this study examines how the mainstream Turkish print media cover and frame autism-related stories, through a qualitative framing analysis of 541 news reports published in widely circulated national newspapers in Turkey. Key findings include that autism is positively represented in the news media as a social fact by the support of the society and non-governmental organizations. In terms of source frame, journalists constitute the most frequently cited source in the news reports under review. We have noted that the autism-related news stories often feature nutrition and genetic/congenital factors as causes of autism. This study highlights the impact that media representations of autism have on people’s understanding of this disorder and its social implications.","container-title":"Cogent Social Sciences","DOI":"10.1080/23311886.2021.1947607","ISSN":"2331-1886","issue":"1","journalAbbreviation":"Cogent Social Sciences","language":"en","page":"1947607","source":"DOI.org (Crossref)","title":"Social determinants of autism spectrum disorder in the print media news: A qualitative framing analysis of coverage in national newspapers in Turkey","title-short":"Social determinants of autism spectrum disorder in the print media news","volume":"7","author":[{"family":"Yilmaz Altuntas","given":"Elgiz"},{"family":"Öney Doğanyiğit","given":"Seray"}],"editor":[{"family":"Feng","given":"Guangchao Charles"}],"issued":{"date-parts":[["2021",1,1]]}}}],"schema":"https://github.com/citation-style-language/schema/raw/master/csl-citation.json"} </w:instrText>
            </w:r>
            <w:r w:rsidR="00054795" w:rsidRPr="00C973C7">
              <w:fldChar w:fldCharType="separate"/>
            </w:r>
            <w:r w:rsidR="00455EE8" w:rsidRPr="00455EE8">
              <w:rPr>
                <w:rFonts w:cs="Times New Roman"/>
                <w:kern w:val="0"/>
              </w:rPr>
              <w:t>(91–93)</w:t>
            </w:r>
            <w:r w:rsidR="00054795" w:rsidRPr="00C973C7">
              <w:fldChar w:fldCharType="end"/>
            </w:r>
          </w:p>
        </w:tc>
      </w:tr>
      <w:tr w:rsidR="00E20861" w:rsidRPr="00C973C7" w14:paraId="1CA6CA7C" w14:textId="77777777" w:rsidTr="00E20861">
        <w:tc>
          <w:tcPr>
            <w:tcW w:w="3005" w:type="dxa"/>
          </w:tcPr>
          <w:p w14:paraId="70EB5EC9" w14:textId="2616B2A5" w:rsidR="00E20861" w:rsidRPr="00C973C7" w:rsidRDefault="00E20861" w:rsidP="005A2474">
            <w:r w:rsidRPr="00C973C7">
              <w:t>Solutions framing</w:t>
            </w:r>
          </w:p>
        </w:tc>
        <w:tc>
          <w:tcPr>
            <w:tcW w:w="3005" w:type="dxa"/>
          </w:tcPr>
          <w:p w14:paraId="10A049F2" w14:textId="0D58E7CB" w:rsidR="00E20861" w:rsidRPr="00C973C7" w:rsidRDefault="00E20861" w:rsidP="005A2474">
            <w:r w:rsidRPr="00C973C7">
              <w:t>Assigns responsibility for autism-related issues</w:t>
            </w:r>
          </w:p>
        </w:tc>
        <w:tc>
          <w:tcPr>
            <w:tcW w:w="3006" w:type="dxa"/>
          </w:tcPr>
          <w:p w14:paraId="70418561" w14:textId="6D4D0939" w:rsidR="00E20861" w:rsidRPr="00C973C7" w:rsidRDefault="00E20861" w:rsidP="005A2474">
            <w:r w:rsidRPr="00C973C7">
              <w:t xml:space="preserve">If families are solely held accountable, public advocacy for systematic solutions may weaken </w:t>
            </w:r>
            <w:r w:rsidR="009D0572" w:rsidRPr="00C973C7">
              <w:fldChar w:fldCharType="begin"/>
            </w:r>
            <w:r w:rsidR="00455EE8">
              <w:instrText xml:space="preserve"> ADDIN ZOTERO_ITEM CSL_CITATION {"citationID":"IzPnpQLX","properties":{"formattedCitation":"(93,94)","plainCitation":"(93,94)","noteIndex":0},"citationItems":[{"id":518,"uris":["http://zotero.org/users/local/2KLdJHRl/items/76KPNUYX"],"itemData":{"id":518,"type":"article-journal","abstract":"Autism spectrum disorder (ASD) is a prevalent condition that affects the lives of individuals around the world. Despite its medical and social significance, little research has been done on the living conditions of individuals diagnosed with autism in Turkey, the challenges that they and their families experience in social life. To fill this gap in the literature, this study examines how the mainstream Turkish print media cover and frame autism-related stories, through a qualitative framing analysis of 541 news reports published in widely circulated national newspapers in Turkey. Key findings include that autism is positively represented in the news media as a social fact by the support of the society and non-governmental organizations. In terms of source frame, journalists constitute the most frequently cited source in the news reports under review. We have noted that the autism-related news stories often feature nutrition and genetic/congenital factors as causes of autism. This study highlights the impact that media representations of autism have on people’s understanding of this disorder and its social implications.","container-title":"Cogent Social Sciences","DOI":"10.1080/23311886.2021.1947607","ISSN":"2331-1886","issue":"1","journalAbbreviation":"Cogent Social Sciences","language":"en","page":"1947607","source":"DOI.org (Crossref)","title":"Social determinants of autism spectrum disorder in the print media news: A qualitative framing analysis of coverage in national newspapers in Turkey","title-short":"Social determinants of autism spectrum disorder in the print media news","volume":"7","author":[{"family":"Yilmaz Altuntas","given":"Elgiz"},{"family":"Öney Doğanyiğit","given":"Seray"}],"editor":[{"family":"Feng","given":"Guangchao Charles"}],"issued":{"date-parts":[["2021",1,1]]}}},{"id":192,"uris":["http://zotero.org/users/local/2KLdJHRl/items/LNY5V4K2"],"itemData":{"id":192,"type":"article-journal","container-title":"Health Communication","DOI":"10.1080/10410236.2014.889063","ISSN":"1041-0236, 1532-7027","issue":"9","journalAbbreviation":"Health Communication","language":"en","page":"884-893","source":"DOI.org (Crossref)","title":"Representation of Autism in Leading Newspapers in China: A Content Analysis","title-short":"Representation of Autism in Leading Newspapers in China","volume":"30","author":[{"family":"Bie","given":"Bijie"},{"family":"Tang","given":"Lu"}],"issued":{"date-parts":[["2015",9,2]]}}}],"schema":"https://github.com/citation-style-language/schema/raw/master/csl-citation.json"} </w:instrText>
            </w:r>
            <w:r w:rsidR="009D0572" w:rsidRPr="00C973C7">
              <w:fldChar w:fldCharType="separate"/>
            </w:r>
            <w:r w:rsidR="00455EE8" w:rsidRPr="00455EE8">
              <w:t>(93,94)</w:t>
            </w:r>
            <w:r w:rsidR="009D0572" w:rsidRPr="00C973C7">
              <w:fldChar w:fldCharType="end"/>
            </w:r>
          </w:p>
        </w:tc>
      </w:tr>
      <w:tr w:rsidR="00E20861" w:rsidRPr="00C973C7" w14:paraId="47D58AD6" w14:textId="77777777" w:rsidTr="00E20861">
        <w:tc>
          <w:tcPr>
            <w:tcW w:w="3005" w:type="dxa"/>
          </w:tcPr>
          <w:p w14:paraId="45B2AE6B" w14:textId="0CD10623" w:rsidR="00E20861" w:rsidRPr="00C973C7" w:rsidRDefault="00E20861" w:rsidP="005A2474">
            <w:proofErr w:type="spellStart"/>
            <w:r w:rsidRPr="00C973C7">
              <w:t>Valenced</w:t>
            </w:r>
            <w:proofErr w:type="spellEnd"/>
            <w:r w:rsidRPr="00C973C7">
              <w:t xml:space="preserve"> framing</w:t>
            </w:r>
            <w:r w:rsidR="00D9478A">
              <w:rPr>
                <w:rStyle w:val="FootnoteReference"/>
              </w:rPr>
              <w:footnoteReference w:id="2"/>
            </w:r>
          </w:p>
        </w:tc>
        <w:tc>
          <w:tcPr>
            <w:tcW w:w="3005" w:type="dxa"/>
          </w:tcPr>
          <w:p w14:paraId="72DA21A0" w14:textId="72E74A84" w:rsidR="00E20861" w:rsidRPr="00C973C7" w:rsidRDefault="00E20861" w:rsidP="005A2474">
            <w:r w:rsidRPr="00C973C7">
              <w:t>Presents autism as a ‘gain’ or ‘loss’</w:t>
            </w:r>
            <w:r w:rsidR="00BF4490">
              <w:t xml:space="preserve"> as these frames contain a “morale evaluation” as one of their </w:t>
            </w:r>
            <w:r w:rsidR="00CC76D9">
              <w:t>defining</w:t>
            </w:r>
            <w:r w:rsidR="00BF4490">
              <w:t xml:space="preserve"> characteristics </w:t>
            </w:r>
            <w:r w:rsidR="00BF4490">
              <w:fldChar w:fldCharType="begin"/>
            </w:r>
            <w:r w:rsidR="00455EE8">
              <w:instrText xml:space="preserve"> ADDIN ZOTERO_ITEM CSL_CITATION {"citationID":"s13PDSCg","properties":{"formattedCitation":"(85)","plainCitation":"(85)","noteIndex":0},"citationItems":[{"id":868,"uris":["http://zotero.org/users/local/2KLdJHRl/items/43VVD787"],"itemData":{"id":868,"type":"article-journal","container-title":"Journal of Communication","issue":"4","page":"51-58","title":"Framing: Toward clarification of a fractured paradigm","volume":"43","author":[{"family":"Entman","given":"R"}],"issued":{"date-parts":[["1993"]]}}}],"schema":"https://github.com/citation-style-language/schema/raw/master/csl-citation.json"} </w:instrText>
            </w:r>
            <w:r w:rsidR="00BF4490">
              <w:fldChar w:fldCharType="separate"/>
            </w:r>
            <w:r w:rsidR="00455EE8" w:rsidRPr="00455EE8">
              <w:t>(85)</w:t>
            </w:r>
            <w:r w:rsidR="00BF4490">
              <w:fldChar w:fldCharType="end"/>
            </w:r>
          </w:p>
        </w:tc>
        <w:tc>
          <w:tcPr>
            <w:tcW w:w="3006" w:type="dxa"/>
          </w:tcPr>
          <w:p w14:paraId="3548E066" w14:textId="018E3F1A" w:rsidR="00E20861" w:rsidRPr="00C973C7" w:rsidRDefault="00E20861" w:rsidP="005A2474">
            <w:r w:rsidRPr="00C973C7">
              <w:t xml:space="preserve">Sensationalised claims, such as inking autism to vaccines can spread misinformation and increase stigma </w:t>
            </w:r>
            <w:r w:rsidR="009D0572" w:rsidRPr="00C973C7">
              <w:fldChar w:fldCharType="begin"/>
            </w:r>
            <w:r w:rsidR="00455EE8">
              <w:instrText xml:space="preserve"> ADDIN ZOTERO_ITEM CSL_CITATION {"citationID":"4TpN5AqZ","properties":{"formattedCitation":"(90,93)","plainCitation":"(90,93)","noteIndex":0},"citationItems":[{"id":218,"uris":["http://zotero.org/users/local/2KLdJHRl/items/RNL3KL6U"],"itemData":{"id":218,"type":"article-journal","abstract":"While previous studies in health communication have examined online news media regarding autism, there is a lack of research that critically examines how such media representations may stigmatize autism and seeks to eliminate the condition, particularly in the context of the resurging measles, mumps, and rubella (MMR) vaccine-autism controversy. To address this gap in the literature, this study analyzes 153 articles that engage the MMR vaccine-autism controversy from the top 10 online news sources in the U.S. from September 2015 through July 2017. It draws from Kafer’s (2013) work in Feminist, Crip, Queer, using a lens of crip futurism to interpret three major narrative themes: a death and survival narrative that purports autism as a worst-case scenario, a societal problem narrative, and a preventative narrative that seeks to eliminate the condition. These themes suggest that online news media narratives about autism surrounding the autism-MMR controversy play into stereotypes about autism, including stigmatization and prioritization of preventive behaviors and cures over supporting the lived experiences of autistic individuals. Continued research on the impact of online media portrayals of autism specifically, and disability in health contexts generally, is called for.","container-title":"Health Communication","DOI":"10.1080/10410236.2018.1449071","ISSN":"1041-0236, 1532-7027","issue":"9","journalAbbreviation":"Health Communication","language":"en","page":"984-990","source":"DOI.org (Crossref)","title":"Autism Narratives in Media Coverage of the MMR Vaccine-Autism Controversy under a Crip Futurism Framework","volume":"34","author":[{"family":"Mann","given":"Benjamin W."}],"issued":{"date-parts":[["2019",7,29]]}}},{"id":518,"uris":["http://zotero.org/users/local/2KLdJHRl/items/76KPNUYX"],"itemData":{"id":518,"type":"article-journal","abstract":"Autism spectrum disorder (ASD) is a prevalent condition that affects the lives of individuals around the world. Despite its medical and social significance, little research has been done on the living conditions of individuals diagnosed with autism in Turkey, the challenges that they and their families experience in social life. To fill this gap in the literature, this study examines how the mainstream Turkish print media cover and frame autism-related stories, through a qualitative framing analysis of 541 news reports published in widely circulated national newspapers in Turkey. Key findings include that autism is positively represented in the news media as a social fact by the support of the society and non-governmental organizations. In terms of source frame, journalists constitute the most frequently cited source in the news reports under review. We have noted that the autism-related news stories often feature nutrition and genetic/congenital factors as causes of autism. This study highlights the impact that media representations of autism have on people’s understanding of this disorder and its social implications.","container-title":"Cogent Social Sciences","DOI":"10.1080/23311886.2021.1947607","ISSN":"2331-1886","issue":"1","journalAbbreviation":"Cogent Social Sciences","language":"en","page":"1947607","source":"DOI.org (Crossref)","title":"Social determinants of autism spectrum disorder in the print media news: A qualitative framing analysis of coverage in national newspapers in Turkey","title-short":"Social determinants of autism spectrum disorder in the print media news","volume":"7","author":[{"family":"Yilmaz Altuntas","given":"Elgiz"},{"family":"Öney Doğanyiğit","given":"Seray"}],"editor":[{"family":"Feng","given":"Guangchao Charles"}],"issued":{"date-parts":[["2021",1,1]]}}}],"schema":"https://github.com/citation-style-language/schema/raw/master/csl-citation.json"} </w:instrText>
            </w:r>
            <w:r w:rsidR="009D0572" w:rsidRPr="00C973C7">
              <w:fldChar w:fldCharType="separate"/>
            </w:r>
            <w:r w:rsidR="00455EE8" w:rsidRPr="00455EE8">
              <w:t>(90,93)</w:t>
            </w:r>
            <w:r w:rsidR="009D0572" w:rsidRPr="00C973C7">
              <w:fldChar w:fldCharType="end"/>
            </w:r>
          </w:p>
        </w:tc>
      </w:tr>
    </w:tbl>
    <w:p w14:paraId="31BA3EA0" w14:textId="77777777" w:rsidR="00E800E1" w:rsidRPr="00C973C7" w:rsidRDefault="00E800E1" w:rsidP="00E800E1"/>
    <w:p w14:paraId="0F3A5487" w14:textId="59CEB866" w:rsidR="00E800E1" w:rsidRPr="00C973C7" w:rsidRDefault="00DC690F" w:rsidP="00E800E1">
      <w:r w:rsidRPr="00C973C7">
        <w:t>Ireland’s</w:t>
      </w:r>
      <w:r w:rsidR="00E800E1" w:rsidRPr="00C973C7">
        <w:t xml:space="preserve"> </w:t>
      </w:r>
      <w:r w:rsidR="00E800E1" w:rsidRPr="00C973C7">
        <w:rPr>
          <w:i/>
          <w:iCs/>
        </w:rPr>
        <w:t>Together for Yes</w:t>
      </w:r>
      <w:r w:rsidR="00E800E1" w:rsidRPr="00C973C7">
        <w:t xml:space="preserve"> campaign</w:t>
      </w:r>
      <w:r w:rsidR="00534436" w:rsidRPr="00C973C7">
        <w:t xml:space="preserve"> </w:t>
      </w:r>
      <w:r w:rsidR="00534436" w:rsidRPr="00C973C7">
        <w:fldChar w:fldCharType="begin"/>
      </w:r>
      <w:r w:rsidR="00455EE8">
        <w:instrText xml:space="preserve"> ADDIN ZOTERO_ITEM CSL_CITATION {"citationID":"OrIRJ2cd","properties":{"formattedCitation":"(83)","plainCitation":"(83)","noteIndex":0},"citationItems":[{"id":923,"uris":["http://zotero.org/users/local/2KLdJHRl/items/I9JGVUZJ"],"itemData":{"id":923,"type":"report","event-place":"Dublin","page":"1-95","publisher":"The National Women's Council of Ireland","publisher-place":"Dublin","title":"Learning from the 2018 Together for Yes Campaign","URL":"https://www.nwci.ie/images/uploads/15089_TFY_Review_WEB.pdf","author":[{"family":"The National Women's Council of Ireland","given":""}],"accessed":{"date-parts":[["2025",4,23]]},"issued":{"date-parts":[["2019"]]}}}],"schema":"https://github.com/citation-style-language/schema/raw/master/csl-citation.json"} </w:instrText>
      </w:r>
      <w:r w:rsidR="00534436" w:rsidRPr="00C973C7">
        <w:fldChar w:fldCharType="separate"/>
      </w:r>
      <w:r w:rsidR="00455EE8" w:rsidRPr="00455EE8">
        <w:t>(83)</w:t>
      </w:r>
      <w:r w:rsidR="00534436" w:rsidRPr="00C973C7">
        <w:fldChar w:fldCharType="end"/>
      </w:r>
      <w:r w:rsidR="00E800E1" w:rsidRPr="00C973C7">
        <w:t xml:space="preserve"> utilised a range of media framing techniques to influence public perception during the Irish </w:t>
      </w:r>
      <w:r w:rsidR="00E800E1" w:rsidRPr="00C973C7">
        <w:lastRenderedPageBreak/>
        <w:t xml:space="preserve">referendum on abortion. </w:t>
      </w:r>
      <w:r w:rsidR="009345DD" w:rsidRPr="00C973C7">
        <w:t xml:space="preserve">This public campaign aimed to change public attitudes towards abortion during the 2018 Irish abortion referendum. </w:t>
      </w:r>
      <w:r w:rsidR="00E800E1" w:rsidRPr="00C973C7">
        <w:t>A key element of the campaign was</w:t>
      </w:r>
      <w:r w:rsidR="009E46F5" w:rsidRPr="00C973C7">
        <w:t xml:space="preserve"> designing media framing under</w:t>
      </w:r>
      <w:r w:rsidR="00E800E1" w:rsidRPr="00C973C7">
        <w:t xml:space="preserve"> issue framing, which redefined abortion as a matter of healthcare rather than a rights issue. This approach helped to depol</w:t>
      </w:r>
      <w:r w:rsidR="00DF7884" w:rsidRPr="00C973C7">
        <w:t>arise</w:t>
      </w:r>
      <w:r w:rsidR="00E800E1" w:rsidRPr="00C973C7">
        <w:t xml:space="preserve"> the </w:t>
      </w:r>
      <w:r w:rsidR="00E800E1" w:rsidRPr="00C26145">
        <w:t>debate and reduce stigma, presenting abortion as a necessary healthcare service, which made the issue more accessible to a wider audience.</w:t>
      </w:r>
      <w:r w:rsidR="00534436" w:rsidRPr="00C26145">
        <w:t xml:space="preserve"> </w:t>
      </w:r>
      <w:r w:rsidR="00534436" w:rsidRPr="00C26145">
        <w:fldChar w:fldCharType="begin"/>
      </w:r>
      <w:r w:rsidR="00455EE8">
        <w:instrText xml:space="preserve"> ADDIN ZOTERO_ITEM CSL_CITATION {"citationID":"ZgI6EvJJ","properties":{"formattedCitation":"(83)","plainCitation":"(83)","noteIndex":0},"citationItems":[{"id":923,"uris":["http://zotero.org/users/local/2KLdJHRl/items/I9JGVUZJ"],"itemData":{"id":923,"type":"report","event-place":"Dublin","page":"1-95","publisher":"The National Women's Council of Ireland","publisher-place":"Dublin","title":"Learning from the 2018 Together for Yes Campaign","URL":"https://www.nwci.ie/images/uploads/15089_TFY_Review_WEB.pdf","author":[{"family":"The National Women's Council of Ireland","given":""}],"accessed":{"date-parts":[["2025",4,23]]},"issued":{"date-parts":[["2019"]]}}}],"schema":"https://github.com/citation-style-language/schema/raw/master/csl-citation.json"} </w:instrText>
      </w:r>
      <w:r w:rsidR="00534436" w:rsidRPr="00C26145">
        <w:fldChar w:fldCharType="separate"/>
      </w:r>
      <w:r w:rsidR="00455EE8" w:rsidRPr="00455EE8">
        <w:t>(83)</w:t>
      </w:r>
      <w:r w:rsidR="00534436" w:rsidRPr="00C26145">
        <w:fldChar w:fldCharType="end"/>
      </w:r>
      <w:r w:rsidR="00E800E1" w:rsidRPr="00C26145">
        <w:t xml:space="preserve"> </w:t>
      </w:r>
      <w:r w:rsidR="008C4AAA" w:rsidRPr="00C26145">
        <w:t xml:space="preserve">The </w:t>
      </w:r>
      <w:r w:rsidR="008C4AAA" w:rsidRPr="00C26145">
        <w:rPr>
          <w:i/>
          <w:iCs/>
        </w:rPr>
        <w:t xml:space="preserve">Together for Yes </w:t>
      </w:r>
      <w:r w:rsidR="008C4AAA" w:rsidRPr="00C26145">
        <w:t>campaign determined that effective media framing was achievable when you “never lose sight of your campaign audiences, and tailor communications to reach them specifically” (p.16)</w:t>
      </w:r>
      <w:r w:rsidR="008C4AAA" w:rsidRPr="00C26145">
        <w:fldChar w:fldCharType="begin"/>
      </w:r>
      <w:r w:rsidR="00455EE8">
        <w:instrText xml:space="preserve"> ADDIN ZOTERO_ITEM CSL_CITATION {"citationID":"ZNNG8J6G","properties":{"formattedCitation":"(83)","plainCitation":"(83)","noteIndex":0},"citationItems":[{"id":923,"uris":["http://zotero.org/users/local/2KLdJHRl/items/I9JGVUZJ"],"itemData":{"id":923,"type":"report","event-place":"Dublin","page":"1-95","publisher":"The National Women's Council of Ireland","publisher-place":"Dublin","title":"Learning from the 2018 Together for Yes Campaign","URL":"https://www.nwci.ie/images/uploads/15089_TFY_Review_WEB.pdf","author":[{"family":"The National Women's Council of Ireland","given":""}],"accessed":{"date-parts":[["2025",4,23]]},"issued":{"date-parts":[["2019"]]}}}],"schema":"https://github.com/citation-style-language/schema/raw/master/csl-citation.json"} </w:instrText>
      </w:r>
      <w:r w:rsidR="008C4AAA" w:rsidRPr="00C26145">
        <w:fldChar w:fldCharType="separate"/>
      </w:r>
      <w:r w:rsidR="00455EE8" w:rsidRPr="00455EE8">
        <w:t>(83)</w:t>
      </w:r>
      <w:r w:rsidR="008C4AAA" w:rsidRPr="00C26145">
        <w:fldChar w:fldCharType="end"/>
      </w:r>
      <w:r w:rsidR="008C4AAA" w:rsidRPr="00C26145">
        <w:t xml:space="preserve"> By </w:t>
      </w:r>
      <w:r w:rsidR="009E46F5" w:rsidRPr="00C26145">
        <w:t>highlighting healthcare access as the central solution</w:t>
      </w:r>
      <w:r w:rsidR="008C4AAA" w:rsidRPr="00C26145">
        <w:t xml:space="preserve"> that resonated with</w:t>
      </w:r>
      <w:r w:rsidR="008C4AAA">
        <w:t xml:space="preserve"> their audiences</w:t>
      </w:r>
      <w:r w:rsidR="009E46F5" w:rsidRPr="00C973C7">
        <w:t xml:space="preserve">, the campaign strengthened the argument for change, making the case that abortion is a healthcare necessity that should not be restricted by legal barriers. </w:t>
      </w:r>
    </w:p>
    <w:p w14:paraId="7227FCB7" w14:textId="7DE18080" w:rsidR="00E310EF" w:rsidRPr="00C973C7" w:rsidRDefault="0080463E" w:rsidP="00E310EF">
      <w:r w:rsidRPr="00C973C7">
        <w:t xml:space="preserve">Selecting the most effective media framing </w:t>
      </w:r>
      <w:r w:rsidR="009B7CCF" w:rsidRPr="00C973C7">
        <w:rPr>
          <w:bCs/>
        </w:rPr>
        <w:t xml:space="preserve">also </w:t>
      </w:r>
      <w:r w:rsidRPr="00C973C7">
        <w:rPr>
          <w:bCs/>
        </w:rPr>
        <w:t>increased the successes of</w:t>
      </w:r>
      <w:r w:rsidR="009B7CCF" w:rsidRPr="00C973C7">
        <w:rPr>
          <w:bCs/>
        </w:rPr>
        <w:t xml:space="preserve"> the </w:t>
      </w:r>
      <w:r w:rsidR="009B7CCF" w:rsidRPr="00C973C7">
        <w:t xml:space="preserve">National Adult Literacy Agency’s (NALA) Literacy and Numeracy Awareness Campaign </w:t>
      </w:r>
      <w:r w:rsidR="00D36BF0" w:rsidRPr="00C973C7">
        <w:t xml:space="preserve">called </w:t>
      </w:r>
      <w:r w:rsidR="009B7CCF" w:rsidRPr="00C973C7">
        <w:rPr>
          <w:i/>
          <w:iCs/>
        </w:rPr>
        <w:t>Take the First Step</w:t>
      </w:r>
      <w:r w:rsidRPr="00C973C7">
        <w:t xml:space="preserve"> which demonstrated the effectiveness of </w:t>
      </w:r>
      <w:r w:rsidR="00CC76D9">
        <w:t>source framing through the use of</w:t>
      </w:r>
      <w:r w:rsidRPr="00C973C7">
        <w:t xml:space="preserve"> personal stories </w:t>
      </w:r>
      <w:r w:rsidR="00CC76D9">
        <w:t>that positioned those with lived experience as the expert in campaign media</w:t>
      </w:r>
      <w:r w:rsidR="009B7CCF" w:rsidRPr="00C973C7">
        <w:rPr>
          <w:bCs/>
        </w:rPr>
        <w:t>.</w:t>
      </w:r>
      <w:r w:rsidR="00534436" w:rsidRPr="00C973C7">
        <w:rPr>
          <w:bCs/>
        </w:rPr>
        <w:t xml:space="preserve"> </w:t>
      </w:r>
      <w:r w:rsidR="00534436" w:rsidRPr="00C973C7">
        <w:rPr>
          <w:bCs/>
        </w:rPr>
        <w:fldChar w:fldCharType="begin"/>
      </w:r>
      <w:r w:rsidR="00455EE8">
        <w:rPr>
          <w:bCs/>
        </w:rPr>
        <w:instrText xml:space="preserve"> ADDIN ZOTERO_ITEM CSL_CITATION {"citationID":"8Wtrs6By","properties":{"formattedCitation":"(82)","plainCitation":"(82)","noteIndex":0},"citationItems":[{"id":924,"uris":["http://zotero.org/users/local/2KLdJHRl/items/D7ERNCKE"],"itemData":{"id":924,"type":"report","event-place":"Dublin","page":"1-61","publisher":"National Adult Literacy Agency","publisher-place":"Dublin","title":"National Adult Literacy and Numeracy Awareness Campaign Summary and evaluation report","URL":"https://www.nala.ie/publications/2020-national-adult-literacy-awareness-campaign-evaluation-phase-5/","author":[{"family":"National Adult Literacy Agency","given":""}],"accessed":{"date-parts":[["2025",4,23]]},"issued":{"date-parts":[["2021"]]}}}],"schema":"https://github.com/citation-style-language/schema/raw/master/csl-citation.json"} </w:instrText>
      </w:r>
      <w:r w:rsidR="00534436" w:rsidRPr="00C973C7">
        <w:rPr>
          <w:bCs/>
        </w:rPr>
        <w:fldChar w:fldCharType="separate"/>
      </w:r>
      <w:r w:rsidR="00455EE8" w:rsidRPr="00455EE8">
        <w:t>(82)</w:t>
      </w:r>
      <w:r w:rsidR="00534436" w:rsidRPr="00C973C7">
        <w:rPr>
          <w:bCs/>
        </w:rPr>
        <w:fldChar w:fldCharType="end"/>
      </w:r>
      <w:r w:rsidR="009B7CCF" w:rsidRPr="00C973C7">
        <w:rPr>
          <w:bCs/>
        </w:rPr>
        <w:t xml:space="preserve"> This public information initiative ran annually from 2016 to 2019 and again in October 2020, aiming to raise awareness about literacy, numeracy, and technology difficulties while encouraging individuals to seek help through adult literacy services.</w:t>
      </w:r>
      <w:r w:rsidR="00534436" w:rsidRPr="00C973C7">
        <w:rPr>
          <w:bCs/>
        </w:rPr>
        <w:t xml:space="preserve"> </w:t>
      </w:r>
      <w:r w:rsidR="00534436" w:rsidRPr="00C973C7">
        <w:rPr>
          <w:bCs/>
        </w:rPr>
        <w:fldChar w:fldCharType="begin"/>
      </w:r>
      <w:r w:rsidR="00455EE8">
        <w:rPr>
          <w:bCs/>
        </w:rPr>
        <w:instrText xml:space="preserve"> ADDIN ZOTERO_ITEM CSL_CITATION {"citationID":"3MOR117X","properties":{"formattedCitation":"(82)","plainCitation":"(82)","noteIndex":0},"citationItems":[{"id":924,"uris":["http://zotero.org/users/local/2KLdJHRl/items/D7ERNCKE"],"itemData":{"id":924,"type":"report","event-place":"Dublin","page":"1-61","publisher":"National Adult Literacy Agency","publisher-place":"Dublin","title":"National Adult Literacy and Numeracy Awareness Campaign Summary and evaluation report","URL":"https://www.nala.ie/publications/2020-national-adult-literacy-awareness-campaign-evaluation-phase-5/","author":[{"family":"National Adult Literacy Agency","given":""}],"accessed":{"date-parts":[["2025",4,23]]},"issued":{"date-parts":[["2021"]]}}}],"schema":"https://github.com/citation-style-language/schema/raw/master/csl-citation.json"} </w:instrText>
      </w:r>
      <w:r w:rsidR="00534436" w:rsidRPr="00C973C7">
        <w:rPr>
          <w:bCs/>
        </w:rPr>
        <w:fldChar w:fldCharType="separate"/>
      </w:r>
      <w:r w:rsidR="00455EE8" w:rsidRPr="00455EE8">
        <w:t>(82)</w:t>
      </w:r>
      <w:r w:rsidR="00534436" w:rsidRPr="00C973C7">
        <w:rPr>
          <w:bCs/>
        </w:rPr>
        <w:fldChar w:fldCharType="end"/>
      </w:r>
      <w:r w:rsidR="009B7CCF" w:rsidRPr="00C973C7">
        <w:rPr>
          <w:bCs/>
        </w:rPr>
        <w:t xml:space="preserve"> </w:t>
      </w:r>
      <w:r w:rsidR="00C26145" w:rsidRPr="00C26145">
        <w:rPr>
          <w:bCs/>
          <w:i/>
          <w:iCs/>
        </w:rPr>
        <w:t>Take the First Step</w:t>
      </w:r>
      <w:r w:rsidR="00C26145">
        <w:rPr>
          <w:bCs/>
        </w:rPr>
        <w:t xml:space="preserve"> focused on utilising existing assets and resources to reach key target audiences, featuring their direct experiences with </w:t>
      </w:r>
      <w:r w:rsidR="00E310EF" w:rsidRPr="00C973C7">
        <w:t>individuals who had overcome literacy and numeracy challenges</w:t>
      </w:r>
      <w:r w:rsidR="00C26145">
        <w:t>. By doing so,</w:t>
      </w:r>
      <w:r w:rsidR="00E310EF" w:rsidRPr="00C973C7">
        <w:t xml:space="preserve"> the campaign</w:t>
      </w:r>
      <w:r w:rsidR="00C26145">
        <w:t xml:space="preserve"> benefited from the lived experiences of the people who support the organisation and thus</w:t>
      </w:r>
      <w:r w:rsidR="00E310EF" w:rsidRPr="00C973C7">
        <w:t xml:space="preserve"> reframed the issue of adult literacy from a personal deficiency to a shared societal concern, helping to destigmatise the issue. This framing technique allowed the campaign to resonate more deeply with a wide audience, making it more relatable and emotionally engaging. </w:t>
      </w:r>
    </w:p>
    <w:p w14:paraId="67DD6E9D" w14:textId="23FD6943" w:rsidR="00AC78CF" w:rsidRPr="00C973C7" w:rsidRDefault="00E310EF" w:rsidP="00E800E1">
      <w:r w:rsidRPr="00C973C7">
        <w:t>When personal experiences</w:t>
      </w:r>
      <w:r w:rsidR="00884591">
        <w:t xml:space="preserve"> through source framing</w:t>
      </w:r>
      <w:r w:rsidRPr="00C973C7">
        <w:t xml:space="preserve"> are</w:t>
      </w:r>
      <w:r w:rsidR="009E46F5" w:rsidRPr="00C973C7">
        <w:t xml:space="preserve"> the core of media </w:t>
      </w:r>
      <w:r w:rsidR="00884591">
        <w:t>outputs</w:t>
      </w:r>
      <w:r w:rsidRPr="00C973C7">
        <w:t>, th</w:t>
      </w:r>
      <w:r w:rsidR="009E46F5" w:rsidRPr="00C973C7">
        <w:t>is approach</w:t>
      </w:r>
      <w:r w:rsidRPr="00C973C7">
        <w:t xml:space="preserve"> humanise</w:t>
      </w:r>
      <w:r w:rsidR="00B802E2" w:rsidRPr="00C973C7">
        <w:t>s</w:t>
      </w:r>
      <w:r w:rsidRPr="00C973C7">
        <w:t xml:space="preserve"> the topic and allow</w:t>
      </w:r>
      <w:r w:rsidR="009E46F5" w:rsidRPr="00C973C7">
        <w:t>s the public</w:t>
      </w:r>
      <w:r w:rsidRPr="00C973C7">
        <w:t xml:space="preserve"> to connect on a personal level. This is particularly relevant for public autism campaigns, where incorporating personal narratives from autistic individuals, their families, or professionals working in the field could have a greater impact than campaigns focused purely on factual knowledge. </w:t>
      </w:r>
      <w:r w:rsidR="00A507B2" w:rsidRPr="00C973C7">
        <w:t xml:space="preserve">Research by Gronholm and Thornicroft </w:t>
      </w:r>
      <w:r w:rsidR="00957C5C" w:rsidRPr="00C973C7">
        <w:fldChar w:fldCharType="begin"/>
      </w:r>
      <w:r w:rsidR="00455EE8">
        <w:instrText xml:space="preserve"> ADDIN ZOTERO_ITEM CSL_CITATION {"citationID":"4b1rdnw5","properties":{"formattedCitation":"(95)","plainCitation":"(95)","noteIndex":0},"citationItems":[{"id":876,"uris":["http://zotero.org/users/local/2KLdJHRl/items/GVREXSH5"],"itemData":{"id":876,"type":"article-journal","container-title":"Epidemiology and Psychiatric Sciences","issue":"62","page":"1-5","title":"Impact of celebrity disclosure on mental health-related stigma","volume":"31","author":[{"family":"Gronholm","given":"P.C"},{"family":"Thornicroft","given":"G"}],"issued":{"date-parts":[["2022"]]}}}],"schema":"https://github.com/citation-style-language/schema/raw/master/csl-citation.json"} </w:instrText>
      </w:r>
      <w:r w:rsidR="00957C5C" w:rsidRPr="00C973C7">
        <w:fldChar w:fldCharType="separate"/>
      </w:r>
      <w:r w:rsidR="00455EE8" w:rsidRPr="00455EE8">
        <w:t>(95)</w:t>
      </w:r>
      <w:r w:rsidR="00957C5C" w:rsidRPr="00C973C7">
        <w:fldChar w:fldCharType="end"/>
      </w:r>
      <w:r w:rsidR="00957C5C" w:rsidRPr="00C973C7">
        <w:t xml:space="preserve"> </w:t>
      </w:r>
      <w:r w:rsidR="00A507B2" w:rsidRPr="00C973C7">
        <w:t>demonstrated that mental health campaigns incorporating lived experiences were successful in shifting public perceptions and fostering more compassionate responses to mental health issues</w:t>
      </w:r>
      <w:r w:rsidR="003644F5">
        <w:t xml:space="preserve"> suggesting </w:t>
      </w:r>
      <w:r w:rsidR="00A507B2" w:rsidRPr="00C973C7">
        <w:t xml:space="preserve">that the inclusion of personal narratives in media </w:t>
      </w:r>
      <w:r w:rsidR="00204EFD">
        <w:t xml:space="preserve">source </w:t>
      </w:r>
      <w:r w:rsidR="00A507B2" w:rsidRPr="00C973C7">
        <w:t xml:space="preserve">framing can play a crucial role in influencing public attitudes. </w:t>
      </w:r>
    </w:p>
    <w:p w14:paraId="023E14EB" w14:textId="508ED176" w:rsidR="009B7CCF" w:rsidRPr="00C973C7" w:rsidRDefault="003C6E5D" w:rsidP="00D67164">
      <w:pPr>
        <w:pStyle w:val="H2Heading2NDA"/>
      </w:pPr>
      <w:bookmarkStart w:id="110" w:name="_Toc197099932"/>
      <w:bookmarkStart w:id="111" w:name="_Toc198219202"/>
      <w:r w:rsidRPr="00C973C7">
        <w:lastRenderedPageBreak/>
        <w:t>M</w:t>
      </w:r>
      <w:r w:rsidR="009B7CCF" w:rsidRPr="00C973C7">
        <w:t>ulti-channel delivery</w:t>
      </w:r>
      <w:bookmarkEnd w:id="110"/>
      <w:bookmarkEnd w:id="111"/>
    </w:p>
    <w:p w14:paraId="22B52509" w14:textId="3A93E2D5" w:rsidR="009B7CCF" w:rsidRPr="00C973C7" w:rsidRDefault="009B7CCF" w:rsidP="009B7CCF">
      <w:pPr>
        <w:rPr>
          <w:bCs/>
        </w:rPr>
      </w:pPr>
      <w:r w:rsidRPr="00C973C7">
        <w:rPr>
          <w:bCs/>
        </w:rPr>
        <w:t xml:space="preserve">The </w:t>
      </w:r>
      <w:r w:rsidRPr="00C973C7">
        <w:rPr>
          <w:bCs/>
          <w:i/>
          <w:iCs/>
        </w:rPr>
        <w:t>Creating Our Future</w:t>
      </w:r>
      <w:r w:rsidRPr="00C973C7">
        <w:rPr>
          <w:bCs/>
        </w:rPr>
        <w:t xml:space="preserve"> campaign</w:t>
      </w:r>
      <w:r w:rsidR="006812B6" w:rsidRPr="00C973C7">
        <w:rPr>
          <w:bCs/>
        </w:rPr>
        <w:t xml:space="preserve"> </w:t>
      </w:r>
      <w:r w:rsidR="006812B6" w:rsidRPr="00C973C7">
        <w:rPr>
          <w:bCs/>
        </w:rPr>
        <w:fldChar w:fldCharType="begin"/>
      </w:r>
      <w:r w:rsidR="00455EE8">
        <w:rPr>
          <w:bCs/>
        </w:rPr>
        <w:instrText xml:space="preserve"> ADDIN ZOTERO_ITEM CSL_CITATION {"citationID":"FNWkwEw7","properties":{"formattedCitation":"(84)","plainCitation":"(84)","noteIndex":0},"citationItems":[{"id":922,"uris":["http://zotero.org/users/local/2KLdJHRl/items/QXCC7D3W"],"itemData":{"id":922,"type":"report","event-place":"Dublin","genre":"Evaluation","page":"1-43","publisher":"Government of Ireland","publisher-place":"Dublin","title":"Creating Our Future Camapign Report","URL":"https://www.creatingourfuture.ie/wp-content/uploads/2022/07/Creating-Our-Future-Campaign-Report.pdf","author":[{"family":"Department of Further and Higher Education, Research, Innovation and Science","given":""}],"accessed":{"date-parts":[["2025",4,23]]},"issued":{"date-parts":[["2022"]]}}}],"schema":"https://github.com/citation-style-language/schema/raw/master/csl-citation.json"} </w:instrText>
      </w:r>
      <w:r w:rsidR="006812B6" w:rsidRPr="00C973C7">
        <w:rPr>
          <w:bCs/>
        </w:rPr>
        <w:fldChar w:fldCharType="separate"/>
      </w:r>
      <w:r w:rsidR="00455EE8" w:rsidRPr="00455EE8">
        <w:t>(84)</w:t>
      </w:r>
      <w:r w:rsidR="006812B6" w:rsidRPr="00C973C7">
        <w:rPr>
          <w:bCs/>
        </w:rPr>
        <w:fldChar w:fldCharType="end"/>
      </w:r>
      <w:r w:rsidRPr="00C973C7">
        <w:rPr>
          <w:bCs/>
        </w:rPr>
        <w:t xml:space="preserve"> in Ireland aimed to stimulate public discussion and gather ideas about what matters most to people and communities across the country. Its goal was to create a snapshot of public priorities that could inspire future research, with an emphasis on dialogue, inclusion, and shared perspectives. The campaign employed a multi-channel communications strategy, including national TV and radio, on-demand services, social media outreach, stakeholder engagement through government departments, advocacy groups, and local events.</w:t>
      </w:r>
      <w:r w:rsidR="006812B6" w:rsidRPr="00C973C7">
        <w:rPr>
          <w:bCs/>
        </w:rPr>
        <w:t xml:space="preserve"> </w:t>
      </w:r>
      <w:r w:rsidR="006812B6" w:rsidRPr="00C973C7">
        <w:rPr>
          <w:bCs/>
        </w:rPr>
        <w:fldChar w:fldCharType="begin"/>
      </w:r>
      <w:r w:rsidR="00455EE8">
        <w:rPr>
          <w:bCs/>
        </w:rPr>
        <w:instrText xml:space="preserve"> ADDIN ZOTERO_ITEM CSL_CITATION {"citationID":"Gz8bHeg2","properties":{"formattedCitation":"(84)","plainCitation":"(84)","noteIndex":0},"citationItems":[{"id":922,"uris":["http://zotero.org/users/local/2KLdJHRl/items/QXCC7D3W"],"itemData":{"id":922,"type":"report","event-place":"Dublin","genre":"Evaluation","page":"1-43","publisher":"Government of Ireland","publisher-place":"Dublin","title":"Creating Our Future Camapign Report","URL":"https://www.creatingourfuture.ie/wp-content/uploads/2022/07/Creating-Our-Future-Campaign-Report.pdf","author":[{"family":"Department of Further and Higher Education, Research, Innovation and Science","given":""}],"accessed":{"date-parts":[["2025",4,23]]},"issued":{"date-parts":[["2022"]]}}}],"schema":"https://github.com/citation-style-language/schema/raw/master/csl-citation.json"} </w:instrText>
      </w:r>
      <w:r w:rsidR="006812B6" w:rsidRPr="00C973C7">
        <w:rPr>
          <w:bCs/>
        </w:rPr>
        <w:fldChar w:fldCharType="separate"/>
      </w:r>
      <w:r w:rsidR="00455EE8" w:rsidRPr="00455EE8">
        <w:t>(84)</w:t>
      </w:r>
      <w:r w:rsidR="006812B6" w:rsidRPr="00C973C7">
        <w:rPr>
          <w:bCs/>
        </w:rPr>
        <w:fldChar w:fldCharType="end"/>
      </w:r>
    </w:p>
    <w:p w14:paraId="1A5A7D73" w14:textId="54DFC2FE" w:rsidR="009B7CCF" w:rsidRPr="00C973C7" w:rsidRDefault="009B7CCF" w:rsidP="009B7CCF">
      <w:pPr>
        <w:rPr>
          <w:bCs/>
        </w:rPr>
      </w:pPr>
      <w:r w:rsidRPr="00C973C7">
        <w:rPr>
          <w:bCs/>
        </w:rPr>
        <w:t>While the campaign used a variety of channels</w:t>
      </w:r>
      <w:r w:rsidR="006812B6" w:rsidRPr="00C973C7">
        <w:rPr>
          <w:bCs/>
        </w:rPr>
        <w:t xml:space="preserve"> </w:t>
      </w:r>
      <w:r w:rsidR="006812B6" w:rsidRPr="00C973C7">
        <w:rPr>
          <w:bCs/>
        </w:rPr>
        <w:fldChar w:fldCharType="begin"/>
      </w:r>
      <w:r w:rsidR="00455EE8">
        <w:rPr>
          <w:bCs/>
        </w:rPr>
        <w:instrText xml:space="preserve"> ADDIN ZOTERO_ITEM CSL_CITATION {"citationID":"RN2SiY6P","properties":{"formattedCitation":"(84)","plainCitation":"(84)","noteIndex":0},"citationItems":[{"id":922,"uris":["http://zotero.org/users/local/2KLdJHRl/items/QXCC7D3W"],"itemData":{"id":922,"type":"report","event-place":"Dublin","genre":"Evaluation","page":"1-43","publisher":"Government of Ireland","publisher-place":"Dublin","title":"Creating Our Future Camapign Report","URL":"https://www.creatingourfuture.ie/wp-content/uploads/2022/07/Creating-Our-Future-Campaign-Report.pdf","author":[{"family":"Department of Further and Higher Education, Research, Innovation and Science","given":""}],"accessed":{"date-parts":[["2025",4,23]]},"issued":{"date-parts":[["2022"]]}}}],"schema":"https://github.com/citation-style-language/schema/raw/master/csl-citation.json"} </w:instrText>
      </w:r>
      <w:r w:rsidR="006812B6" w:rsidRPr="00C973C7">
        <w:rPr>
          <w:bCs/>
        </w:rPr>
        <w:fldChar w:fldCharType="separate"/>
      </w:r>
      <w:r w:rsidR="00455EE8" w:rsidRPr="00455EE8">
        <w:t>(84)</w:t>
      </w:r>
      <w:r w:rsidR="006812B6" w:rsidRPr="00C973C7">
        <w:rPr>
          <w:bCs/>
        </w:rPr>
        <w:fldChar w:fldCharType="end"/>
      </w:r>
      <w:r w:rsidR="006812B6" w:rsidRPr="00C973C7">
        <w:rPr>
          <w:bCs/>
        </w:rPr>
        <w:t>,</w:t>
      </w:r>
      <w:r w:rsidRPr="00C973C7">
        <w:rPr>
          <w:bCs/>
        </w:rPr>
        <w:t xml:space="preserve"> research suggests that digital media platforms, such as social media and online engagement, were particularly cost-effective in raising awareness and driving participation. </w:t>
      </w:r>
      <w:proofErr w:type="spellStart"/>
      <w:r w:rsidRPr="00C973C7">
        <w:rPr>
          <w:bCs/>
        </w:rPr>
        <w:t>Allom</w:t>
      </w:r>
      <w:proofErr w:type="spellEnd"/>
      <w:r w:rsidRPr="00C973C7">
        <w:rPr>
          <w:bCs/>
        </w:rPr>
        <w:t xml:space="preserve"> et al. </w:t>
      </w:r>
      <w:r w:rsidR="001A34B1" w:rsidRPr="00C973C7">
        <w:rPr>
          <w:bCs/>
        </w:rPr>
        <w:fldChar w:fldCharType="begin"/>
      </w:r>
      <w:r w:rsidR="00455EE8">
        <w:rPr>
          <w:bCs/>
        </w:rPr>
        <w:instrText xml:space="preserve"> ADDIN ZOTERO_ITEM CSL_CITATION {"citationID":"dzx6fcnP","properties":{"formattedCitation":"(96)","plainCitation":"(96)","noteIndex":0},"citationItems":[{"id":920,"uris":["http://zotero.org/users/local/2KLdJHRl/items/W3FPX49L"],"itemData":{"id":920,"type":"article-journal","container-title":"Front Public Health","DOI":"10.3389/fpubh.2018.00083","issue":"83","title":"Comparing the cost-effectiveness of campaigns delivered via various combinations of television and online media.","volume":"6","author":[{"family":"Allom","given":"V"},{"family":"Jongenelis","given":"M"},{"family":"Slevin","given":"T"},{"family":"Keightley","given":"S"},{"family":"Phillips","given":"F"},{"family":"Beasley","given":"S"},{"family":"et al.","given":""}],"issued":{"date-parts":[["2018"]]}}}],"schema":"https://github.com/citation-style-language/schema/raw/master/csl-citation.json"} </w:instrText>
      </w:r>
      <w:r w:rsidR="001A34B1" w:rsidRPr="00C973C7">
        <w:rPr>
          <w:bCs/>
        </w:rPr>
        <w:fldChar w:fldCharType="separate"/>
      </w:r>
      <w:r w:rsidR="00455EE8" w:rsidRPr="00455EE8">
        <w:t>(96)</w:t>
      </w:r>
      <w:r w:rsidR="001A34B1" w:rsidRPr="00C973C7">
        <w:rPr>
          <w:bCs/>
        </w:rPr>
        <w:fldChar w:fldCharType="end"/>
      </w:r>
      <w:r w:rsidR="001A34B1" w:rsidRPr="00C973C7">
        <w:rPr>
          <w:bCs/>
        </w:rPr>
        <w:t xml:space="preserve"> </w:t>
      </w:r>
      <w:r w:rsidRPr="00C973C7">
        <w:rPr>
          <w:bCs/>
        </w:rPr>
        <w:t>found that campaigns delivered solely through digital media had a greater cost-effectiveness than those broadcast on television, considering both economic factors and impact on individual behaviour. This aligns with other research</w:t>
      </w:r>
      <w:r w:rsidR="001A34B1" w:rsidRPr="00C973C7">
        <w:rPr>
          <w:bCs/>
        </w:rPr>
        <w:t xml:space="preserve"> by Clayford et al.</w:t>
      </w:r>
      <w:r w:rsidRPr="00C973C7">
        <w:rPr>
          <w:bCs/>
        </w:rPr>
        <w:t xml:space="preserve"> </w:t>
      </w:r>
      <w:r w:rsidR="001A34B1" w:rsidRPr="00C973C7">
        <w:rPr>
          <w:bCs/>
        </w:rPr>
        <w:t xml:space="preserve">who evaluated </w:t>
      </w:r>
      <w:r w:rsidRPr="00C973C7">
        <w:rPr>
          <w:bCs/>
        </w:rPr>
        <w:t xml:space="preserve">digital campaigns, such as those for tobacco reduction, </w:t>
      </w:r>
      <w:r w:rsidR="007A04E1" w:rsidRPr="00C973C7">
        <w:rPr>
          <w:bCs/>
        </w:rPr>
        <w:t xml:space="preserve">and </w:t>
      </w:r>
      <w:r w:rsidRPr="00C973C7">
        <w:rPr>
          <w:bCs/>
        </w:rPr>
        <w:t>found that online media was more beneficial than traditional broadcast platforms.</w:t>
      </w:r>
      <w:r w:rsidR="001A34B1" w:rsidRPr="00C973C7">
        <w:rPr>
          <w:bCs/>
        </w:rPr>
        <w:t xml:space="preserve"> </w:t>
      </w:r>
      <w:r w:rsidR="001A34B1" w:rsidRPr="00C973C7">
        <w:rPr>
          <w:bCs/>
        </w:rPr>
        <w:fldChar w:fldCharType="begin"/>
      </w:r>
      <w:r w:rsidR="00455EE8">
        <w:rPr>
          <w:bCs/>
        </w:rPr>
        <w:instrText xml:space="preserve"> ADDIN ZOTERO_ITEM CSL_CITATION {"citationID":"RYYXLMQS","properties":{"formattedCitation":"(97)","plainCitation":"(97)","noteIndex":0},"citationItems":[{"id":921,"uris":["http://zotero.org/users/local/2KLdJHRl/items/VHJD39EK"],"itemData":{"id":921,"type":"article-journal","container-title":"Australian and New Zealand Journal of Public Health","DOI":"10.1111/1753-6405.12175","issue":"1","page":"270","title":"A cost-effectiveness analysis of online, radio and print tobacco control advertisements targeting 25–39 year-old males.","volume":"38","author":[{"family":"Clayford","given":"C"},{"family":"Pattigrew","given":"S"},{"family":"Mooney","given":"K"},{"family":"Lansdrop-Vogelaar","given":"I"},{"family":"Rosenberg","given":"M"},{"family":"Slevin","given":"T"}],"issued":{"date-parts":[["274"]]}}}],"schema":"https://github.com/citation-style-language/schema/raw/master/csl-citation.json"} </w:instrText>
      </w:r>
      <w:r w:rsidR="001A34B1" w:rsidRPr="00C973C7">
        <w:rPr>
          <w:bCs/>
        </w:rPr>
        <w:fldChar w:fldCharType="separate"/>
      </w:r>
      <w:r w:rsidR="00455EE8" w:rsidRPr="00455EE8">
        <w:t>(97)</w:t>
      </w:r>
      <w:r w:rsidR="001A34B1" w:rsidRPr="00C973C7">
        <w:rPr>
          <w:bCs/>
        </w:rPr>
        <w:fldChar w:fldCharType="end"/>
      </w:r>
    </w:p>
    <w:p w14:paraId="55DBA3F4" w14:textId="1AB89A74" w:rsidR="009B7CCF" w:rsidRPr="00C973C7" w:rsidRDefault="009B7CCF" w:rsidP="009B7CCF">
      <w:pPr>
        <w:rPr>
          <w:bCs/>
        </w:rPr>
      </w:pPr>
      <w:r w:rsidRPr="00C973C7">
        <w:rPr>
          <w:bCs/>
        </w:rPr>
        <w:t xml:space="preserve">However, Ireland’s </w:t>
      </w:r>
      <w:r w:rsidRPr="00C973C7">
        <w:rPr>
          <w:bCs/>
          <w:i/>
          <w:iCs/>
        </w:rPr>
        <w:t>Creating Our Future</w:t>
      </w:r>
      <w:r w:rsidRPr="00C973C7">
        <w:rPr>
          <w:bCs/>
        </w:rPr>
        <w:t xml:space="preserve"> campaign found that strategic use of local and regional radio was highly effective in addition to social media platforms, generating the highest return on media investment in terms of submissions.</w:t>
      </w:r>
      <w:r w:rsidR="007A04E1" w:rsidRPr="00C973C7">
        <w:rPr>
          <w:bCs/>
        </w:rPr>
        <w:t xml:space="preserve"> </w:t>
      </w:r>
      <w:r w:rsidR="007A04E1" w:rsidRPr="00C973C7">
        <w:rPr>
          <w:bCs/>
        </w:rPr>
        <w:fldChar w:fldCharType="begin"/>
      </w:r>
      <w:r w:rsidR="00455EE8">
        <w:rPr>
          <w:bCs/>
        </w:rPr>
        <w:instrText xml:space="preserve"> ADDIN ZOTERO_ITEM CSL_CITATION {"citationID":"8ZKu8KRf","properties":{"formattedCitation":"(84)","plainCitation":"(84)","noteIndex":0},"citationItems":[{"id":922,"uris":["http://zotero.org/users/local/2KLdJHRl/items/QXCC7D3W"],"itemData":{"id":922,"type":"report","event-place":"Dublin","genre":"Evaluation","page":"1-43","publisher":"Government of Ireland","publisher-place":"Dublin","title":"Creating Our Future Camapign Report","URL":"https://www.creatingourfuture.ie/wp-content/uploads/2022/07/Creating-Our-Future-Campaign-Report.pdf","author":[{"family":"Department of Further and Higher Education, Research, Innovation and Science","given":""}],"accessed":{"date-parts":[["2025",4,23]]},"issued":{"date-parts":[["2022"]]}}}],"schema":"https://github.com/citation-style-language/schema/raw/master/csl-citation.json"} </w:instrText>
      </w:r>
      <w:r w:rsidR="007A04E1" w:rsidRPr="00C973C7">
        <w:rPr>
          <w:bCs/>
        </w:rPr>
        <w:fldChar w:fldCharType="separate"/>
      </w:r>
      <w:r w:rsidR="00455EE8" w:rsidRPr="00455EE8">
        <w:t>(84)</w:t>
      </w:r>
      <w:r w:rsidR="007A04E1" w:rsidRPr="00C973C7">
        <w:rPr>
          <w:bCs/>
        </w:rPr>
        <w:fldChar w:fldCharType="end"/>
      </w:r>
      <w:r w:rsidRPr="00C973C7">
        <w:rPr>
          <w:bCs/>
        </w:rPr>
        <w:t xml:space="preserve"> This was also the case for the </w:t>
      </w:r>
      <w:r w:rsidR="00C6347A" w:rsidRPr="00C973C7">
        <w:rPr>
          <w:i/>
          <w:iCs/>
        </w:rPr>
        <w:t>Take the First Step</w:t>
      </w:r>
      <w:r w:rsidRPr="00C973C7">
        <w:t xml:space="preserve"> campaign which</w:t>
      </w:r>
      <w:r w:rsidRPr="00C973C7">
        <w:rPr>
          <w:bCs/>
        </w:rPr>
        <w:t xml:space="preserve"> employed a multi-channel approach, using national and regional radio advertising, digital and video ads, and public relations activities to reach a broad audience.</w:t>
      </w:r>
      <w:r w:rsidR="007A04E1" w:rsidRPr="00C973C7">
        <w:rPr>
          <w:bCs/>
        </w:rPr>
        <w:t xml:space="preserve"> </w:t>
      </w:r>
      <w:r w:rsidR="007A04E1" w:rsidRPr="00C973C7">
        <w:rPr>
          <w:bCs/>
        </w:rPr>
        <w:fldChar w:fldCharType="begin"/>
      </w:r>
      <w:r w:rsidR="00455EE8">
        <w:rPr>
          <w:bCs/>
        </w:rPr>
        <w:instrText xml:space="preserve"> ADDIN ZOTERO_ITEM CSL_CITATION {"citationID":"dsHqbjAX","properties":{"formattedCitation":"(82)","plainCitation":"(82)","noteIndex":0},"citationItems":[{"id":924,"uris":["http://zotero.org/users/local/2KLdJHRl/items/D7ERNCKE"],"itemData":{"id":924,"type":"report","event-place":"Dublin","page":"1-61","publisher":"National Adult Literacy Agency","publisher-place":"Dublin","title":"National Adult Literacy and Numeracy Awareness Campaign Summary and evaluation report","URL":"https://www.nala.ie/publications/2020-national-adult-literacy-awareness-campaign-evaluation-phase-5/","author":[{"family":"National Adult Literacy Agency","given":""}],"accessed":{"date-parts":[["2025",4,23]]},"issued":{"date-parts":[["2021"]]}}}],"schema":"https://github.com/citation-style-language/schema/raw/master/csl-citation.json"} </w:instrText>
      </w:r>
      <w:r w:rsidR="007A04E1" w:rsidRPr="00C973C7">
        <w:rPr>
          <w:bCs/>
        </w:rPr>
        <w:fldChar w:fldCharType="separate"/>
      </w:r>
      <w:r w:rsidR="00455EE8" w:rsidRPr="00455EE8">
        <w:t>(82)</w:t>
      </w:r>
      <w:r w:rsidR="007A04E1" w:rsidRPr="00C973C7">
        <w:rPr>
          <w:bCs/>
        </w:rPr>
        <w:fldChar w:fldCharType="end"/>
      </w:r>
      <w:r w:rsidR="00073CDE" w:rsidRPr="00C973C7">
        <w:rPr>
          <w:bCs/>
        </w:rPr>
        <w:t xml:space="preserve"> </w:t>
      </w:r>
      <w:r w:rsidRPr="00C973C7">
        <w:rPr>
          <w:bCs/>
        </w:rPr>
        <w:t xml:space="preserve">The </w:t>
      </w:r>
      <w:r w:rsidR="00C6347A" w:rsidRPr="00C973C7">
        <w:rPr>
          <w:bCs/>
          <w:i/>
          <w:iCs/>
        </w:rPr>
        <w:t>Take the First Step</w:t>
      </w:r>
      <w:r w:rsidRPr="00C973C7">
        <w:rPr>
          <w:bCs/>
        </w:rPr>
        <w:t xml:space="preserve"> campaign found radio to be the most effective medium, with 25% of Irish adults recalling the campaign through radio, and notably, 58% of individuals with literacy or numeracy difficulties recalling it through the same medium.</w:t>
      </w:r>
      <w:r w:rsidR="007A04E1" w:rsidRPr="00C973C7">
        <w:rPr>
          <w:bCs/>
        </w:rPr>
        <w:t xml:space="preserve"> </w:t>
      </w:r>
      <w:r w:rsidR="007A04E1" w:rsidRPr="00C973C7">
        <w:rPr>
          <w:bCs/>
        </w:rPr>
        <w:fldChar w:fldCharType="begin"/>
      </w:r>
      <w:r w:rsidR="00455EE8">
        <w:rPr>
          <w:bCs/>
        </w:rPr>
        <w:instrText xml:space="preserve"> ADDIN ZOTERO_ITEM CSL_CITATION {"citationID":"VOW7d0Wq","properties":{"formattedCitation":"(82)","plainCitation":"(82)","noteIndex":0},"citationItems":[{"id":924,"uris":["http://zotero.org/users/local/2KLdJHRl/items/D7ERNCKE"],"itemData":{"id":924,"type":"report","event-place":"Dublin","page":"1-61","publisher":"National Adult Literacy Agency","publisher-place":"Dublin","title":"National Adult Literacy and Numeracy Awareness Campaign Summary and evaluation report","URL":"https://www.nala.ie/publications/2020-national-adult-literacy-awareness-campaign-evaluation-phase-5/","author":[{"family":"National Adult Literacy Agency","given":""}],"accessed":{"date-parts":[["2025",4,23]]},"issued":{"date-parts":[["2021"]]}}}],"schema":"https://github.com/citation-style-language/schema/raw/master/csl-citation.json"} </w:instrText>
      </w:r>
      <w:r w:rsidR="007A04E1" w:rsidRPr="00C973C7">
        <w:rPr>
          <w:bCs/>
        </w:rPr>
        <w:fldChar w:fldCharType="separate"/>
      </w:r>
      <w:r w:rsidR="00455EE8" w:rsidRPr="00455EE8">
        <w:t>(82)</w:t>
      </w:r>
      <w:r w:rsidR="007A04E1" w:rsidRPr="00C973C7">
        <w:rPr>
          <w:bCs/>
        </w:rPr>
        <w:fldChar w:fldCharType="end"/>
      </w:r>
      <w:r w:rsidRPr="00C973C7">
        <w:rPr>
          <w:bCs/>
        </w:rPr>
        <w:t xml:space="preserve"> Additionally, the campaign’s digital outreach was successful, with the website recording 25,000 sessions and 28,000 page views, demonstrating the impact of combining traditional media with digital channels to engage the public.</w:t>
      </w:r>
      <w:r w:rsidR="007A04E1" w:rsidRPr="00C973C7">
        <w:rPr>
          <w:bCs/>
        </w:rPr>
        <w:t xml:space="preserve"> </w:t>
      </w:r>
      <w:r w:rsidR="007A04E1" w:rsidRPr="00C973C7">
        <w:rPr>
          <w:bCs/>
        </w:rPr>
        <w:fldChar w:fldCharType="begin"/>
      </w:r>
      <w:r w:rsidR="00455EE8">
        <w:rPr>
          <w:bCs/>
        </w:rPr>
        <w:instrText xml:space="preserve"> ADDIN ZOTERO_ITEM CSL_CITATION {"citationID":"4kqKtwPB","properties":{"formattedCitation":"(82)","plainCitation":"(82)","noteIndex":0},"citationItems":[{"id":924,"uris":["http://zotero.org/users/local/2KLdJHRl/items/D7ERNCKE"],"itemData":{"id":924,"type":"report","event-place":"Dublin","page":"1-61","publisher":"National Adult Literacy Agency","publisher-place":"Dublin","title":"National Adult Literacy and Numeracy Awareness Campaign Summary and evaluation report","URL":"https://www.nala.ie/publications/2020-national-adult-literacy-awareness-campaign-evaluation-phase-5/","author":[{"family":"National Adult Literacy Agency","given":""}],"accessed":{"date-parts":[["2025",4,23]]},"issued":{"date-parts":[["2021"]]}}}],"schema":"https://github.com/citation-style-language/schema/raw/master/csl-citation.json"} </w:instrText>
      </w:r>
      <w:r w:rsidR="007A04E1" w:rsidRPr="00C973C7">
        <w:rPr>
          <w:bCs/>
        </w:rPr>
        <w:fldChar w:fldCharType="separate"/>
      </w:r>
      <w:r w:rsidR="00455EE8" w:rsidRPr="00455EE8">
        <w:t>(82)</w:t>
      </w:r>
      <w:r w:rsidR="007A04E1" w:rsidRPr="00C973C7">
        <w:rPr>
          <w:bCs/>
        </w:rPr>
        <w:fldChar w:fldCharType="end"/>
      </w:r>
    </w:p>
    <w:p w14:paraId="51353BA5" w14:textId="74D1CFC9" w:rsidR="009B7CCF" w:rsidRPr="00C973C7" w:rsidRDefault="007A04E1" w:rsidP="00E800E1">
      <w:pPr>
        <w:rPr>
          <w:bCs/>
        </w:rPr>
      </w:pPr>
      <w:r w:rsidRPr="00C973C7">
        <w:rPr>
          <w:bCs/>
        </w:rPr>
        <w:t xml:space="preserve">Therefore, while delivering solely digital campaigns are found to be more cost-effective </w:t>
      </w:r>
      <w:r w:rsidRPr="00C973C7">
        <w:rPr>
          <w:bCs/>
        </w:rPr>
        <w:fldChar w:fldCharType="begin"/>
      </w:r>
      <w:r w:rsidR="00455EE8">
        <w:rPr>
          <w:bCs/>
        </w:rPr>
        <w:instrText xml:space="preserve"> ADDIN ZOTERO_ITEM CSL_CITATION {"citationID":"Job7sjeD","properties":{"formattedCitation":"(96)","plainCitation":"(96)","noteIndex":0},"citationItems":[{"id":920,"uris":["http://zotero.org/users/local/2KLdJHRl/items/W3FPX49L"],"itemData":{"id":920,"type":"article-journal","container-title":"Front Public Health","DOI":"10.3389/fpubh.2018.00083","issue":"83","title":"Comparing the cost-effectiveness of campaigns delivered via various combinations of television and online media.","volume":"6","author":[{"family":"Allom","given":"V"},{"family":"Jongenelis","given":"M"},{"family":"Slevin","given":"T"},{"family":"Keightley","given":"S"},{"family":"Phillips","given":"F"},{"family":"Beasley","given":"S"},{"family":"et al.","given":""}],"issued":{"date-parts":[["2018"]]}}}],"schema":"https://github.com/citation-style-language/schema/raw/master/csl-citation.json"} </w:instrText>
      </w:r>
      <w:r w:rsidRPr="00C973C7">
        <w:rPr>
          <w:bCs/>
        </w:rPr>
        <w:fldChar w:fldCharType="separate"/>
      </w:r>
      <w:r w:rsidR="00455EE8" w:rsidRPr="00455EE8">
        <w:t>(96)</w:t>
      </w:r>
      <w:r w:rsidRPr="00C973C7">
        <w:rPr>
          <w:bCs/>
        </w:rPr>
        <w:fldChar w:fldCharType="end"/>
      </w:r>
      <w:r w:rsidRPr="00C973C7">
        <w:rPr>
          <w:bCs/>
        </w:rPr>
        <w:t xml:space="preserve"> and more effective for </w:t>
      </w:r>
      <w:r w:rsidR="0014047A" w:rsidRPr="00C973C7">
        <w:rPr>
          <w:bCs/>
        </w:rPr>
        <w:t xml:space="preserve">health </w:t>
      </w:r>
      <w:r w:rsidRPr="00C973C7">
        <w:rPr>
          <w:bCs/>
        </w:rPr>
        <w:t>campaigns</w:t>
      </w:r>
      <w:r w:rsidR="0014047A" w:rsidRPr="00C973C7">
        <w:rPr>
          <w:bCs/>
        </w:rPr>
        <w:t xml:space="preserve"> such as</w:t>
      </w:r>
      <w:r w:rsidR="00C93D85" w:rsidRPr="00C973C7">
        <w:rPr>
          <w:bCs/>
        </w:rPr>
        <w:t xml:space="preserve"> advocating for people to</w:t>
      </w:r>
      <w:r w:rsidR="0014047A" w:rsidRPr="00C973C7">
        <w:rPr>
          <w:bCs/>
        </w:rPr>
        <w:t xml:space="preserve"> reduc</w:t>
      </w:r>
      <w:r w:rsidR="00C93D85" w:rsidRPr="00C973C7">
        <w:rPr>
          <w:bCs/>
        </w:rPr>
        <w:t>e their tobacco intake</w:t>
      </w:r>
      <w:r w:rsidRPr="00C973C7">
        <w:rPr>
          <w:bCs/>
        </w:rPr>
        <w:t xml:space="preserve"> </w:t>
      </w:r>
      <w:r w:rsidRPr="00C973C7">
        <w:rPr>
          <w:bCs/>
        </w:rPr>
        <w:fldChar w:fldCharType="begin"/>
      </w:r>
      <w:r w:rsidR="00455EE8">
        <w:rPr>
          <w:bCs/>
        </w:rPr>
        <w:instrText xml:space="preserve"> ADDIN ZOTERO_ITEM CSL_CITATION {"citationID":"ooQEK0hw","properties":{"formattedCitation":"(97)","plainCitation":"(97)","noteIndex":0},"citationItems":[{"id":921,"uris":["http://zotero.org/users/local/2KLdJHRl/items/VHJD39EK"],"itemData":{"id":921,"type":"article-journal","container-title":"Australian and New Zealand Journal of Public Health","DOI":"10.1111/1753-6405.12175","issue":"1","page":"270","title":"A cost-effectiveness analysis of online, radio and print tobacco control advertisements targeting 25–39 year-old males.","volume":"38","author":[{"family":"Clayford","given":"C"},{"family":"Pattigrew","given":"S"},{"family":"Mooney","given":"K"},{"family":"Lansdrop-Vogelaar","given":"I"},{"family":"Rosenberg","given":"M"},{"family":"Slevin","given":"T"}],"issued":{"date-parts":[["274"]]}}}],"schema":"https://github.com/citation-style-language/schema/raw/master/csl-citation.json"} </w:instrText>
      </w:r>
      <w:r w:rsidRPr="00C973C7">
        <w:rPr>
          <w:bCs/>
        </w:rPr>
        <w:fldChar w:fldCharType="separate"/>
      </w:r>
      <w:r w:rsidR="00455EE8" w:rsidRPr="00455EE8">
        <w:t>(97)</w:t>
      </w:r>
      <w:r w:rsidRPr="00C973C7">
        <w:rPr>
          <w:bCs/>
        </w:rPr>
        <w:fldChar w:fldCharType="end"/>
      </w:r>
      <w:r w:rsidRPr="00C973C7">
        <w:rPr>
          <w:bCs/>
        </w:rPr>
        <w:t xml:space="preserve">, </w:t>
      </w:r>
      <w:r w:rsidR="00FA55C0" w:rsidRPr="00C973C7">
        <w:rPr>
          <w:bCs/>
        </w:rPr>
        <w:t>evaluations of Irish public campaigns delivered demonstrate</w:t>
      </w:r>
      <w:r w:rsidR="008A620F" w:rsidRPr="00C973C7">
        <w:rPr>
          <w:bCs/>
        </w:rPr>
        <w:t xml:space="preserve"> the importance of</w:t>
      </w:r>
      <w:r w:rsidRPr="00C973C7">
        <w:rPr>
          <w:bCs/>
        </w:rPr>
        <w:t xml:space="preserve"> combin</w:t>
      </w:r>
      <w:r w:rsidR="0043438E" w:rsidRPr="00C973C7">
        <w:rPr>
          <w:bCs/>
        </w:rPr>
        <w:t>ing</w:t>
      </w:r>
      <w:r w:rsidRPr="00C973C7">
        <w:rPr>
          <w:bCs/>
        </w:rPr>
        <w:t xml:space="preserve"> traditional media methods with social media outreach </w:t>
      </w:r>
      <w:r w:rsidR="00FA55C0" w:rsidRPr="00C973C7">
        <w:rPr>
          <w:bCs/>
        </w:rPr>
        <w:t>to increase reach and impact</w:t>
      </w:r>
      <w:r w:rsidR="00393350">
        <w:rPr>
          <w:bCs/>
        </w:rPr>
        <w:t xml:space="preserve"> across the Irish population</w:t>
      </w:r>
      <w:r w:rsidR="00FA55C0" w:rsidRPr="00C973C7">
        <w:rPr>
          <w:bCs/>
        </w:rPr>
        <w:t xml:space="preserve">. </w:t>
      </w:r>
      <w:r w:rsidR="00FA55C0" w:rsidRPr="00C973C7">
        <w:rPr>
          <w:bCs/>
        </w:rPr>
        <w:fldChar w:fldCharType="begin"/>
      </w:r>
      <w:r w:rsidR="00455EE8">
        <w:rPr>
          <w:bCs/>
        </w:rPr>
        <w:instrText xml:space="preserve"> ADDIN ZOTERO_ITEM CSL_CITATION {"citationID":"4MA2nb09","properties":{"formattedCitation":"(82,84)","plainCitation":"(82,84)","noteIndex":0},"citationItems":[{"id":924,"uris":["http://zotero.org/users/local/2KLdJHRl/items/D7ERNCKE"],"itemData":{"id":924,"type":"report","event-place":"Dublin","page":"1-61","publisher":"National Adult Literacy Agency","publisher-place":"Dublin","title":"National Adult Literacy and Numeracy Awareness Campaign Summary and evaluation report","URL":"https://www.nala.ie/publications/2020-national-adult-literacy-awareness-campaign-evaluation-phase-5/","author":[{"family":"National Adult Literacy Agency","given":""}],"accessed":{"date-parts":[["2025",4,23]]},"issued":{"date-parts":[["2021"]]}}},{"id":922,"uris":["http://zotero.org/users/local/2KLdJHRl/items/QXCC7D3W"],"itemData":{"id":922,"type":"report","event-place":"Dublin","genre":"Evaluation","page":"1-43","publisher":"Government of Ireland","publisher-place":"Dublin","title":"Creating Our Future Camapign Report","URL":"https://www.creatingourfuture.ie/wp-content/uploads/2022/07/Creating-Our-Future-Campaign-Report.pdf","author":[{"family":"Department of Further and Higher Education, Research, Innovation and Science","given":""}],"accessed":{"date-parts":[["2025",4,23]]},"issued":{"date-parts":[["2022"]]}}}],"schema":"https://github.com/citation-style-language/schema/raw/master/csl-citation.json"} </w:instrText>
      </w:r>
      <w:r w:rsidR="00FA55C0" w:rsidRPr="00C973C7">
        <w:rPr>
          <w:bCs/>
        </w:rPr>
        <w:fldChar w:fldCharType="separate"/>
      </w:r>
      <w:r w:rsidR="00455EE8" w:rsidRPr="00455EE8">
        <w:t>(82,84)</w:t>
      </w:r>
      <w:r w:rsidR="00FA55C0" w:rsidRPr="00C973C7">
        <w:rPr>
          <w:bCs/>
        </w:rPr>
        <w:fldChar w:fldCharType="end"/>
      </w:r>
    </w:p>
    <w:p w14:paraId="29919109" w14:textId="32409C52" w:rsidR="00B60B57" w:rsidRPr="00C973C7" w:rsidRDefault="00AC78CF" w:rsidP="009244AD">
      <w:pPr>
        <w:pStyle w:val="H2Heading2NDA"/>
      </w:pPr>
      <w:bookmarkStart w:id="112" w:name="_Toc197099933"/>
      <w:bookmarkStart w:id="113" w:name="_Toc198219203"/>
      <w:r w:rsidRPr="00C973C7">
        <w:t>Use of spokespersons</w:t>
      </w:r>
      <w:bookmarkEnd w:id="112"/>
      <w:bookmarkEnd w:id="113"/>
    </w:p>
    <w:p w14:paraId="0C9D2104" w14:textId="0C0FDE4B" w:rsidR="00DC690F" w:rsidRPr="00C973C7" w:rsidRDefault="00DC690F" w:rsidP="00DC690F">
      <w:r w:rsidRPr="00C973C7">
        <w:t>In public campaigns, celebrity endorsements are often used to raise awareness and increase visibility.</w:t>
      </w:r>
      <w:r w:rsidR="003E0FC2" w:rsidRPr="00C973C7">
        <w:t xml:space="preserve"> </w:t>
      </w:r>
      <w:r w:rsidR="003E0FC2" w:rsidRPr="00C973C7">
        <w:fldChar w:fldCharType="begin"/>
      </w:r>
      <w:r w:rsidR="00455EE8">
        <w:instrText xml:space="preserve"> ADDIN ZOTERO_ITEM CSL_CITATION {"citationID":"NUrgPe2a","properties":{"formattedCitation":"(95)","plainCitation":"(95)","noteIndex":0},"citationItems":[{"id":876,"uris":["http://zotero.org/users/local/2KLdJHRl/items/GVREXSH5"],"itemData":{"id":876,"type":"article-journal","container-title":"Epidemiology and Psychiatric Sciences","issue":"62","page":"1-5","title":"Impact of celebrity disclosure on mental health-related stigma","volume":"31","author":[{"family":"Gronholm","given":"P.C"},{"family":"Thornicroft","given":"G"}],"issued":{"date-parts":[["2022"]]}}}],"schema":"https://github.com/citation-style-language/schema/raw/master/csl-citation.json"} </w:instrText>
      </w:r>
      <w:r w:rsidR="003E0FC2" w:rsidRPr="00C973C7">
        <w:fldChar w:fldCharType="separate"/>
      </w:r>
      <w:r w:rsidR="00455EE8" w:rsidRPr="00455EE8">
        <w:t>(95)</w:t>
      </w:r>
      <w:r w:rsidR="003E0FC2" w:rsidRPr="00C973C7">
        <w:fldChar w:fldCharType="end"/>
      </w:r>
      <w:r w:rsidRPr="00C973C7">
        <w:t xml:space="preserve"> However, their effectiveness in </w:t>
      </w:r>
      <w:r w:rsidRPr="00C973C7">
        <w:lastRenderedPageBreak/>
        <w:t>changing attitudes can be debated. While celebrities can help normalise discussions around complex issues, there is a risk that they may not resonate with the public if they are perceived as being too distant from everyday experience</w:t>
      </w:r>
      <w:r w:rsidR="003E0FC2" w:rsidRPr="00C973C7">
        <w:t>s</w:t>
      </w:r>
      <w:r w:rsidRPr="00C973C7">
        <w:t>.</w:t>
      </w:r>
      <w:r w:rsidR="003E0FC2" w:rsidRPr="00C973C7">
        <w:t xml:space="preserve"> </w:t>
      </w:r>
      <w:r w:rsidR="003E0FC2" w:rsidRPr="00C973C7">
        <w:fldChar w:fldCharType="begin"/>
      </w:r>
      <w:r w:rsidR="00455EE8">
        <w:instrText xml:space="preserve"> ADDIN ZOTERO_ITEM CSL_CITATION {"citationID":"22aXOuFr","properties":{"formattedCitation":"(95)","plainCitation":"(95)","noteIndex":0},"citationItems":[{"id":876,"uris":["http://zotero.org/users/local/2KLdJHRl/items/GVREXSH5"],"itemData":{"id":876,"type":"article-journal","container-title":"Epidemiology and Psychiatric Sciences","issue":"62","page":"1-5","title":"Impact of celebrity disclosure on mental health-related stigma","volume":"31","author":[{"family":"Gronholm","given":"P.C"},{"family":"Thornicroft","given":"G"}],"issued":{"date-parts":[["2022"]]}}}],"schema":"https://github.com/citation-style-language/schema/raw/master/csl-citation.json"} </w:instrText>
      </w:r>
      <w:r w:rsidR="003E0FC2" w:rsidRPr="00C973C7">
        <w:fldChar w:fldCharType="separate"/>
      </w:r>
      <w:r w:rsidR="00455EE8" w:rsidRPr="00455EE8">
        <w:t>(95)</w:t>
      </w:r>
      <w:r w:rsidR="003E0FC2" w:rsidRPr="00C973C7">
        <w:fldChar w:fldCharType="end"/>
      </w:r>
      <w:r w:rsidRPr="00C973C7">
        <w:t xml:space="preserve"> In such cases, celebrities may unintentionally reinforce stereotypes rather than challenge them. A more effective strategy </w:t>
      </w:r>
      <w:r w:rsidR="003E0FC2" w:rsidRPr="00C973C7">
        <w:t>as found by Lee et al.</w:t>
      </w:r>
      <w:r w:rsidR="00651EBC" w:rsidRPr="00C973C7">
        <w:t xml:space="preserve"> </w:t>
      </w:r>
      <w:r w:rsidR="00651EBC" w:rsidRPr="00C973C7">
        <w:fldChar w:fldCharType="begin"/>
      </w:r>
      <w:r w:rsidR="00455EE8">
        <w:instrText xml:space="preserve"> ADDIN ZOTERO_ITEM CSL_CITATION {"citationID":"GkRM0dB4","properties":{"formattedCitation":"(98)","plainCitation":"(98)","noteIndex":0},"citationItems":[{"id":877,"uris":["http://zotero.org/users/local/2KLdJHRl/items/5GT8C4D2"],"itemData":{"id":877,"type":"article-journal","container-title":"Health Communication","issue":"1","page":"1931-1941","title":"How video streamers’ mental health disclosures affect viewers’ risk perceptions.","volume":"36","author":[{"family":"Lee","given":"Y.H"},{"family":"Yuan","given":"C.W"},{"family":"Wohn","given":"DY"}],"issued":{"date-parts":[["2021"]]}}}],"schema":"https://github.com/citation-style-language/schema/raw/master/csl-citation.json"} </w:instrText>
      </w:r>
      <w:r w:rsidR="00651EBC" w:rsidRPr="00C973C7">
        <w:fldChar w:fldCharType="separate"/>
      </w:r>
      <w:r w:rsidR="00455EE8" w:rsidRPr="00455EE8">
        <w:t>(98)</w:t>
      </w:r>
      <w:r w:rsidR="00651EBC" w:rsidRPr="00C973C7">
        <w:fldChar w:fldCharType="end"/>
      </w:r>
      <w:r w:rsidR="003E0FC2" w:rsidRPr="00C973C7">
        <w:t xml:space="preserve"> </w:t>
      </w:r>
      <w:r w:rsidRPr="00C973C7">
        <w:t>involve</w:t>
      </w:r>
      <w:r w:rsidR="003E0FC2" w:rsidRPr="00C973C7">
        <w:t>s</w:t>
      </w:r>
      <w:r w:rsidRPr="00C973C7">
        <w:t xml:space="preserve"> using </w:t>
      </w:r>
      <w:r w:rsidRPr="00C973C7">
        <w:rPr>
          <w:bCs/>
        </w:rPr>
        <w:t>microcelebrities</w:t>
      </w:r>
      <w:r w:rsidRPr="00C973C7">
        <w:t xml:space="preserve"> or social media influencers, who often maintain a closer, more relatable relationship with their audience. Their ability to communicate authentic, lived experiences may make their messages more impactful and meaningful</w:t>
      </w:r>
      <w:r w:rsidR="00AD18B8" w:rsidRPr="00C973C7">
        <w:t>.</w:t>
      </w:r>
      <w:r w:rsidRPr="00C973C7">
        <w:t xml:space="preserve"> </w:t>
      </w:r>
      <w:r w:rsidR="00AD18B8" w:rsidRPr="00C973C7">
        <w:fldChar w:fldCharType="begin"/>
      </w:r>
      <w:r w:rsidR="00455EE8">
        <w:instrText xml:space="preserve"> ADDIN ZOTERO_ITEM CSL_CITATION {"citationID":"SM2BAVFk","properties":{"formattedCitation":"(98)","plainCitation":"(98)","noteIndex":0},"citationItems":[{"id":877,"uris":["http://zotero.org/users/local/2KLdJHRl/items/5GT8C4D2"],"itemData":{"id":877,"type":"article-journal","container-title":"Health Communication","issue":"1","page":"1931-1941","title":"How video streamers’ mental health disclosures affect viewers’ risk perceptions.","volume":"36","author":[{"family":"Lee","given":"Y.H"},{"family":"Yuan","given":"C.W"},{"family":"Wohn","given":"DY"}],"issued":{"date-parts":[["2021"]]}}}],"schema":"https://github.com/citation-style-language/schema/raw/master/csl-citation.json"} </w:instrText>
      </w:r>
      <w:r w:rsidR="00AD18B8" w:rsidRPr="00C973C7">
        <w:fldChar w:fldCharType="separate"/>
      </w:r>
      <w:r w:rsidR="00455EE8" w:rsidRPr="00455EE8">
        <w:t>(98)</w:t>
      </w:r>
      <w:r w:rsidR="00AD18B8" w:rsidRPr="00C973C7">
        <w:fldChar w:fldCharType="end"/>
      </w:r>
    </w:p>
    <w:p w14:paraId="38BE98B3" w14:textId="55B82E96" w:rsidR="00FB04F4" w:rsidRPr="00C973C7" w:rsidRDefault="00DC690F" w:rsidP="000143FF">
      <w:r w:rsidRPr="00C973C7">
        <w:t xml:space="preserve">In Ireland’s </w:t>
      </w:r>
      <w:r w:rsidRPr="00C973C7">
        <w:rPr>
          <w:i/>
          <w:iCs/>
        </w:rPr>
        <w:t>Together for Yes</w:t>
      </w:r>
      <w:r w:rsidRPr="00C973C7">
        <w:t xml:space="preserve"> campaign</w:t>
      </w:r>
      <w:r w:rsidR="007B7B4B" w:rsidRPr="00C973C7">
        <w:t xml:space="preserve"> </w:t>
      </w:r>
      <w:r w:rsidR="007B7B4B" w:rsidRPr="00C973C7">
        <w:fldChar w:fldCharType="begin"/>
      </w:r>
      <w:r w:rsidR="00455EE8">
        <w:instrText xml:space="preserve"> ADDIN ZOTERO_ITEM CSL_CITATION {"citationID":"z4SinFx7","properties":{"formattedCitation":"(83)","plainCitation":"(83)","noteIndex":0},"citationItems":[{"id":923,"uris":["http://zotero.org/users/local/2KLdJHRl/items/I9JGVUZJ"],"itemData":{"id":923,"type":"report","event-place":"Dublin","page":"1-95","publisher":"The National Women's Council of Ireland","publisher-place":"Dublin","title":"Learning from the 2018 Together for Yes Campaign","URL":"https://www.nwci.ie/images/uploads/15089_TFY_Review_WEB.pdf","author":[{"family":"The National Women's Council of Ireland","given":""}],"accessed":{"date-parts":[["2025",4,23]]},"issued":{"date-parts":[["2019"]]}}}],"schema":"https://github.com/citation-style-language/schema/raw/master/csl-citation.json"} </w:instrText>
      </w:r>
      <w:r w:rsidR="007B7B4B" w:rsidRPr="00C973C7">
        <w:fldChar w:fldCharType="separate"/>
      </w:r>
      <w:r w:rsidR="00455EE8" w:rsidRPr="00455EE8">
        <w:t>(83)</w:t>
      </w:r>
      <w:r w:rsidR="007B7B4B" w:rsidRPr="00C973C7">
        <w:fldChar w:fldCharType="end"/>
      </w:r>
      <w:r w:rsidRPr="00C973C7">
        <w:t xml:space="preserve">, it strategically selected spokespersons whose personal experiences and professional expertise aligned with the campaign’s core message. Key spokespersons included women and couples with personal experiences of abortion, as well as doctors and medical professionals. These individuals were trained and supported to deliver the campaign’s messages across various media platforms. </w:t>
      </w:r>
      <w:r w:rsidR="007B7B4B" w:rsidRPr="00C973C7">
        <w:fldChar w:fldCharType="begin"/>
      </w:r>
      <w:r w:rsidR="00455EE8">
        <w:instrText xml:space="preserve"> ADDIN ZOTERO_ITEM CSL_CITATION {"citationID":"8rGevcfW","properties":{"formattedCitation":"(83)","plainCitation":"(83)","noteIndex":0},"citationItems":[{"id":923,"uris":["http://zotero.org/users/local/2KLdJHRl/items/I9JGVUZJ"],"itemData":{"id":923,"type":"report","event-place":"Dublin","page":"1-95","publisher":"The National Women's Council of Ireland","publisher-place":"Dublin","title":"Learning from the 2018 Together for Yes Campaign","URL":"https://www.nwci.ie/images/uploads/15089_TFY_Review_WEB.pdf","author":[{"family":"The National Women's Council of Ireland","given":""}],"accessed":{"date-parts":[["2025",4,23]]},"issued":{"date-parts":[["2019"]]}}}],"schema":"https://github.com/citation-style-language/schema/raw/master/csl-citation.json"} </w:instrText>
      </w:r>
      <w:r w:rsidR="007B7B4B" w:rsidRPr="00C973C7">
        <w:fldChar w:fldCharType="separate"/>
      </w:r>
      <w:r w:rsidR="00455EE8" w:rsidRPr="00455EE8">
        <w:t>(83)</w:t>
      </w:r>
      <w:r w:rsidR="007B7B4B" w:rsidRPr="00C973C7">
        <w:fldChar w:fldCharType="end"/>
      </w:r>
      <w:r w:rsidR="00EC5EC4">
        <w:t xml:space="preserve"> </w:t>
      </w:r>
      <w:r w:rsidR="003C6E5D" w:rsidRPr="00C973C7">
        <w:t>Their</w:t>
      </w:r>
      <w:r w:rsidRPr="00C973C7">
        <w:t xml:space="preserve"> ability to consistently present the message was central to shaping public opinion. Medical professionals, particularly doctors, were positioned as trusted voices of authority.</w:t>
      </w:r>
      <w:r w:rsidR="007B7B4B" w:rsidRPr="00C973C7">
        <w:t xml:space="preserve"> </w:t>
      </w:r>
      <w:r w:rsidR="007B7B4B" w:rsidRPr="00C973C7">
        <w:fldChar w:fldCharType="begin"/>
      </w:r>
      <w:r w:rsidR="00455EE8">
        <w:instrText xml:space="preserve"> ADDIN ZOTERO_ITEM CSL_CITATION {"citationID":"M8pjgVlB","properties":{"formattedCitation":"(83)","plainCitation":"(83)","noteIndex":0},"citationItems":[{"id":923,"uris":["http://zotero.org/users/local/2KLdJHRl/items/I9JGVUZJ"],"itemData":{"id":923,"type":"report","event-place":"Dublin","page":"1-95","publisher":"The National Women's Council of Ireland","publisher-place":"Dublin","title":"Learning from the 2018 Together for Yes Campaign","URL":"https://www.nwci.ie/images/uploads/15089_TFY_Review_WEB.pdf","author":[{"family":"The National Women's Council of Ireland","given":""}],"accessed":{"date-parts":[["2025",4,23]]},"issued":{"date-parts":[["2019"]]}}}],"schema":"https://github.com/citation-style-language/schema/raw/master/csl-citation.json"} </w:instrText>
      </w:r>
      <w:r w:rsidR="007B7B4B" w:rsidRPr="00C973C7">
        <w:fldChar w:fldCharType="separate"/>
      </w:r>
      <w:r w:rsidR="00455EE8" w:rsidRPr="00455EE8">
        <w:t>(83)</w:t>
      </w:r>
      <w:r w:rsidR="007B7B4B" w:rsidRPr="00C973C7">
        <w:fldChar w:fldCharType="end"/>
      </w:r>
      <w:r w:rsidRPr="00C973C7">
        <w:t xml:space="preserve"> Their expertise lent credibility to the campaign and helped to shift the debate from a rights-based issue to one framed around healthcare, which was crucial in reaching a more cautious public. The effectiveness of these spokespersons relied on the</w:t>
      </w:r>
      <w:r w:rsidR="00C37C4A" w:rsidRPr="00C973C7">
        <w:t xml:space="preserve"> public perceiving them as genuine and relatable rather than distant as may have been the case with celebrity figures.</w:t>
      </w:r>
      <w:r w:rsidRPr="00C973C7">
        <w:t xml:space="preserve"> </w:t>
      </w:r>
      <w:r w:rsidR="00F54977" w:rsidRPr="00C973C7">
        <w:fldChar w:fldCharType="begin"/>
      </w:r>
      <w:r w:rsidR="00455EE8">
        <w:instrText xml:space="preserve"> ADDIN ZOTERO_ITEM CSL_CITATION {"citationID":"OCAQkuF9","properties":{"formattedCitation":"(95)","plainCitation":"(95)","noteIndex":0},"citationItems":[{"id":876,"uris":["http://zotero.org/users/local/2KLdJHRl/items/GVREXSH5"],"itemData":{"id":876,"type":"article-journal","container-title":"Epidemiology and Psychiatric Sciences","issue":"62","page":"1-5","title":"Impact of celebrity disclosure on mental health-related stigma","volume":"31","author":[{"family":"Gronholm","given":"P.C"},{"family":"Thornicroft","given":"G"}],"issued":{"date-parts":[["2022"]]}}}],"schema":"https://github.com/citation-style-language/schema/raw/master/csl-citation.json"} </w:instrText>
      </w:r>
      <w:r w:rsidR="00F54977" w:rsidRPr="00C973C7">
        <w:fldChar w:fldCharType="separate"/>
      </w:r>
      <w:r w:rsidR="00455EE8" w:rsidRPr="00455EE8">
        <w:t>(95)</w:t>
      </w:r>
      <w:r w:rsidR="00F54977" w:rsidRPr="00C973C7">
        <w:fldChar w:fldCharType="end"/>
      </w:r>
      <w:r w:rsidR="00C27B13" w:rsidRPr="00C973C7">
        <w:t xml:space="preserve"> </w:t>
      </w:r>
    </w:p>
    <w:p w14:paraId="7D0CD426" w14:textId="03552A26" w:rsidR="000B6D57" w:rsidRPr="00C973C7" w:rsidRDefault="000E02EA" w:rsidP="009244AD">
      <w:pPr>
        <w:pStyle w:val="H2Heading2NDA"/>
      </w:pPr>
      <w:bookmarkStart w:id="114" w:name="_Toc197099935"/>
      <w:bookmarkStart w:id="115" w:name="_Toc198219204"/>
      <w:r w:rsidRPr="00C973C7">
        <w:t>I</w:t>
      </w:r>
      <w:r w:rsidR="00B1736D" w:rsidRPr="00C973C7">
        <w:t>nvolving</w:t>
      </w:r>
      <w:r w:rsidR="00DA1CED" w:rsidRPr="00C973C7">
        <w:t xml:space="preserve"> the autistic community </w:t>
      </w:r>
      <w:r w:rsidR="00FB04F4" w:rsidRPr="00C973C7">
        <w:t>in campaigns</w:t>
      </w:r>
      <w:bookmarkEnd w:id="114"/>
      <w:bookmarkEnd w:id="115"/>
    </w:p>
    <w:p w14:paraId="04E7B1D0" w14:textId="20324CC4" w:rsidR="008F048F" w:rsidRPr="00C973C7" w:rsidRDefault="00992D57" w:rsidP="005A2474">
      <w:r w:rsidRPr="00C973C7">
        <w:t>To</w:t>
      </w:r>
      <w:r w:rsidR="00F93BE2" w:rsidRPr="00C973C7">
        <w:t xml:space="preserve"> avoid promoting </w:t>
      </w:r>
      <w:r w:rsidR="000B6D57" w:rsidRPr="00C973C7">
        <w:t>negative stereotypes in a public campaign</w:t>
      </w:r>
      <w:r w:rsidR="00DA1CED" w:rsidRPr="00C973C7">
        <w:t>,</w:t>
      </w:r>
      <w:r w:rsidR="000B6D57" w:rsidRPr="00C973C7">
        <w:t xml:space="preserve"> </w:t>
      </w:r>
      <w:r w:rsidR="00F93BE2" w:rsidRPr="00C973C7">
        <w:t xml:space="preserve">autistic people </w:t>
      </w:r>
      <w:r w:rsidR="00FB04F4" w:rsidRPr="00C973C7">
        <w:t xml:space="preserve">should be involved in co-creating </w:t>
      </w:r>
      <w:r w:rsidR="00D51B13" w:rsidRPr="00C973C7">
        <w:t>the campaign</w:t>
      </w:r>
      <w:r w:rsidR="00FB75B0" w:rsidRPr="00C973C7">
        <w:t>. W</w:t>
      </w:r>
      <w:r w:rsidR="00F93BE2" w:rsidRPr="00C973C7">
        <w:t xml:space="preserve">hen public campaigns prioritise the voices of autistic </w:t>
      </w:r>
      <w:r w:rsidR="00D51B13" w:rsidRPr="00C973C7">
        <w:t>people</w:t>
      </w:r>
      <w:r w:rsidR="00F93BE2" w:rsidRPr="00C973C7">
        <w:t xml:space="preserve"> </w:t>
      </w:r>
      <w:r w:rsidR="00D51B13" w:rsidRPr="00C973C7">
        <w:t>themselves</w:t>
      </w:r>
      <w:r w:rsidR="00F93BE2" w:rsidRPr="00C973C7">
        <w:t xml:space="preserve">, they are more likely to foster a sense of inclusion and understanding within the public </w:t>
      </w:r>
      <w:r w:rsidR="00D51B13" w:rsidRPr="00C973C7">
        <w:t>campaign by advocating a deeper appreciation for the variety of experiences within the autism spectrum.</w:t>
      </w:r>
      <w:r w:rsidR="00FB75B0" w:rsidRPr="00C973C7">
        <w:t xml:space="preserve"> </w:t>
      </w:r>
      <w:r w:rsidR="00FB75B0" w:rsidRPr="00C973C7">
        <w:fldChar w:fldCharType="begin"/>
      </w:r>
      <w:r w:rsidR="00455EE8">
        <w:instrText xml:space="preserve"> ADDIN ZOTERO_ITEM CSL_CITATION {"citationID":"fH7zPiuT","properties":{"formattedCitation":"(99)","plainCitation":"(99)","noteIndex":0},"citationItems":[{"id":872,"uris":["http://zotero.org/users/local/2KLdJHRl/items/2DBQ5MVB"],"itemData":{"id":872,"type":"article-journal","container-title":"Autism : the international journal of research and practice","issue":"2","page":"82-83","title":"A new era for autism research, and for our journal","volume":"22","author":[{"family":"Pellicano","given":"L"},{"family":"Mandy","given":"W"},{"family":"Bolte","given":"S"},{"family":"Stahmer","given":"A"},{"family":"Lounds Taylor","given":"J"},{"family":"Mandell","given":"D.S"}],"issued":{"date-parts":[["2018"]]}}}],"schema":"https://github.com/citation-style-language/schema/raw/master/csl-citation.json"} </w:instrText>
      </w:r>
      <w:r w:rsidR="00FB75B0" w:rsidRPr="00C973C7">
        <w:fldChar w:fldCharType="separate"/>
      </w:r>
      <w:r w:rsidR="00455EE8" w:rsidRPr="00455EE8">
        <w:t>(99)</w:t>
      </w:r>
      <w:r w:rsidR="00FB75B0" w:rsidRPr="00C973C7">
        <w:fldChar w:fldCharType="end"/>
      </w:r>
      <w:r w:rsidR="00D51B13" w:rsidRPr="00C973C7">
        <w:t xml:space="preserve"> For some</w:t>
      </w:r>
      <w:r w:rsidR="00EB3B13" w:rsidRPr="00C973C7">
        <w:t xml:space="preserve"> people</w:t>
      </w:r>
      <w:r w:rsidR="00D51B13" w:rsidRPr="00C973C7">
        <w:t>, this includes moving away from the deficit lens associated with autism that reinforces the broken or incomplete stereotype</w:t>
      </w:r>
      <w:r w:rsidR="00B55DAF" w:rsidRPr="00C973C7">
        <w:t xml:space="preserve"> </w:t>
      </w:r>
      <w:r w:rsidR="00B55DAF" w:rsidRPr="00C973C7">
        <w:fldChar w:fldCharType="begin"/>
      </w:r>
      <w:r w:rsidR="00455EE8">
        <w:instrText xml:space="preserve"> ADDIN ZOTERO_ITEM CSL_CITATION {"citationID":"SprY1l5v","properties":{"formattedCitation":"(100)","plainCitation":"(100)","noteIndex":0},"citationItems":[{"id":873,"uris":["http://zotero.org/users/local/2KLdJHRl/items/E56FV8IA"],"itemData":{"id":873,"type":"article-journal","container-title":"Autism","issue":"1","page":"251-252","title":"A response to ‘notes on a puzzle piece’","volume":"20","author":[{"family":"Brook","given":"K"}],"issued":{"date-parts":[["2016"]]}}}],"schema":"https://github.com/citation-style-language/schema/raw/master/csl-citation.json"} </w:instrText>
      </w:r>
      <w:r w:rsidR="00B55DAF" w:rsidRPr="00C973C7">
        <w:fldChar w:fldCharType="separate"/>
      </w:r>
      <w:r w:rsidR="00455EE8" w:rsidRPr="00455EE8">
        <w:t>(100)</w:t>
      </w:r>
      <w:r w:rsidR="00B55DAF" w:rsidRPr="00C973C7">
        <w:fldChar w:fldCharType="end"/>
      </w:r>
      <w:r w:rsidR="00B55DAF" w:rsidRPr="00C973C7">
        <w:t xml:space="preserve">, </w:t>
      </w:r>
      <w:r w:rsidR="00D51B13" w:rsidRPr="00C973C7">
        <w:t>and embracing a social view of autism as a natural variation of human development.</w:t>
      </w:r>
      <w:r w:rsidR="00FB75B0" w:rsidRPr="00C973C7">
        <w:t xml:space="preserve"> </w:t>
      </w:r>
    </w:p>
    <w:p w14:paraId="76DC3543" w14:textId="15E019D8" w:rsidR="00A23E67" w:rsidRDefault="00A23E67" w:rsidP="005A2474">
      <w:r w:rsidRPr="00C973C7">
        <w:t>I</w:t>
      </w:r>
      <w:r w:rsidR="008F048F" w:rsidRPr="00C973C7">
        <w:t>ncluding the voices and input of autistic people across multi-channel media formats</w:t>
      </w:r>
      <w:r w:rsidRPr="00C973C7">
        <w:t xml:space="preserve"> within a public </w:t>
      </w:r>
      <w:r w:rsidR="004C1A5C" w:rsidRPr="00C973C7">
        <w:t>campaign</w:t>
      </w:r>
      <w:r w:rsidR="008F048F" w:rsidRPr="00C973C7">
        <w:t xml:space="preserve"> can improve public attitudes by counteracting stereotypes</w:t>
      </w:r>
      <w:r w:rsidRPr="00C973C7">
        <w:t xml:space="preserve"> and</w:t>
      </w:r>
      <w:r w:rsidR="008F048F" w:rsidRPr="00C973C7">
        <w:t xml:space="preserve"> </w:t>
      </w:r>
      <w:r w:rsidRPr="00C973C7">
        <w:t xml:space="preserve">promote diverse information sources that diversify the public’s understanding of autistic people. For example, </w:t>
      </w:r>
      <w:r w:rsidR="001D5EB1" w:rsidRPr="00C973C7">
        <w:t xml:space="preserve">Muhammad et al. found that </w:t>
      </w:r>
      <w:r w:rsidRPr="00C973C7">
        <w:t xml:space="preserve">when autistic people share their own experiences in newspapers alongside differing views from medical, educational, and social care perspectives, a more balanced picture of the lived experiences of autistic people </w:t>
      </w:r>
      <w:r w:rsidR="001D5EB1" w:rsidRPr="00C973C7">
        <w:t>was</w:t>
      </w:r>
      <w:r w:rsidRPr="00C973C7">
        <w:t xml:space="preserve"> represented</w:t>
      </w:r>
      <w:r w:rsidR="00F57FBC" w:rsidRPr="00C973C7">
        <w:t xml:space="preserve">. </w:t>
      </w:r>
      <w:r w:rsidR="00F57FBC" w:rsidRPr="00C973C7">
        <w:fldChar w:fldCharType="begin"/>
      </w:r>
      <w:r w:rsidR="00455EE8">
        <w:instrText xml:space="preserve"> ADDIN ZOTERO_ITEM CSL_CITATION {"citationID":"s80DeCtv","properties":{"formattedCitation":"(89)","plainCitation":"(89)","noteIndex":0},"citationItems":[{"id":878,"uris":["http://zotero.org/users/local/2KLdJHRl/items/MCLDKG7F"],"itemData":{"id":878,"type":"article-journal","container-title":"Health Communication","issue":"3","page":"190-197","title":"Framing Autism: A Content Analysis of Five Major News Frames in U.S.-Based Newspapers","volume":"22","author":[{"family":"Muhamad","given":"J.W"},{"family":"Yang","given":"F"}],"issued":{"date-parts":[["2017"]]}}}],"schema":"https://github.com/citation-style-language/schema/raw/master/csl-citation.json"} </w:instrText>
      </w:r>
      <w:r w:rsidR="00F57FBC" w:rsidRPr="00C973C7">
        <w:fldChar w:fldCharType="separate"/>
      </w:r>
      <w:r w:rsidR="00455EE8" w:rsidRPr="00455EE8">
        <w:t>(89)</w:t>
      </w:r>
      <w:r w:rsidR="00F57FBC" w:rsidRPr="00C973C7">
        <w:fldChar w:fldCharType="end"/>
      </w:r>
      <w:r w:rsidR="00F57FBC" w:rsidRPr="00C973C7">
        <w:t xml:space="preserve"> </w:t>
      </w:r>
      <w:r w:rsidR="001D5EB1" w:rsidRPr="00C973C7">
        <w:t xml:space="preserve">Similarly, </w:t>
      </w:r>
      <w:r w:rsidRPr="00C973C7">
        <w:t xml:space="preserve">Bie and Tang found that digital platforms were most effective in promoting </w:t>
      </w:r>
      <w:r w:rsidRPr="00C973C7">
        <w:lastRenderedPageBreak/>
        <w:t xml:space="preserve">acceptance when autistic people </w:t>
      </w:r>
      <w:r w:rsidR="001D5EB1" w:rsidRPr="00C973C7">
        <w:t xml:space="preserve">delivered content </w:t>
      </w:r>
      <w:r w:rsidRPr="00C973C7">
        <w:t xml:space="preserve">that reflected their lived experiences. </w:t>
      </w:r>
      <w:r w:rsidR="00F57FBC" w:rsidRPr="00C973C7">
        <w:fldChar w:fldCharType="begin"/>
      </w:r>
      <w:r w:rsidR="00455EE8">
        <w:instrText xml:space="preserve"> ADDIN ZOTERO_ITEM CSL_CITATION {"citationID":"ssPOfPUK","properties":{"formattedCitation":"(94)","plainCitation":"(94)","noteIndex":0},"citationItems":[{"id":192,"uris":["http://zotero.org/users/local/2KLdJHRl/items/LNY5V4K2"],"itemData":{"id":192,"type":"article-journal","container-title":"Health Communication","DOI":"10.1080/10410236.2014.889063","ISSN":"1041-0236, 1532-7027","issue":"9","journalAbbreviation":"Health Communication","language":"en","page":"884-893","source":"DOI.org (Crossref)","title":"Representation of Autism in Leading Newspapers in China: A Content Analysis","title-short":"Representation of Autism in Leading Newspapers in China","volume":"30","author":[{"family":"Bie","given":"Bijie"},{"family":"Tang","given":"Lu"}],"issued":{"date-parts":[["2015",9,2]]}}}],"schema":"https://github.com/citation-style-language/schema/raw/master/csl-citation.json"} </w:instrText>
      </w:r>
      <w:r w:rsidR="00F57FBC" w:rsidRPr="00C973C7">
        <w:fldChar w:fldCharType="separate"/>
      </w:r>
      <w:r w:rsidR="00455EE8" w:rsidRPr="00455EE8">
        <w:t>(94)</w:t>
      </w:r>
      <w:r w:rsidR="00F57FBC" w:rsidRPr="00C973C7">
        <w:fldChar w:fldCharType="end"/>
      </w:r>
    </w:p>
    <w:p w14:paraId="2702486B" w14:textId="770854FA" w:rsidR="003C7189" w:rsidRPr="00C973C7" w:rsidRDefault="003C7189" w:rsidP="005A2474">
      <w:r>
        <w:t>Lastly, d</w:t>
      </w:r>
      <w:r w:rsidRPr="00C973C7">
        <w:t>elivering a public autism campaign rooted solely in the Westernised view of autism may not be effective if cultural differences and views towards autism are not considered</w:t>
      </w:r>
      <w:r>
        <w:t xml:space="preserve">. </w:t>
      </w:r>
      <w:r w:rsidRPr="00C973C7">
        <w:fldChar w:fldCharType="begin"/>
      </w:r>
      <w:r w:rsidR="00455EE8">
        <w:instrText xml:space="preserve"> ADDIN ZOTERO_ITEM CSL_CITATION {"citationID":"wLJqrccb","properties":{"formattedCitation":"(80)","plainCitation":"(80)","noteIndex":0},"citationItems":[{"id":355,"uris":["http://zotero.org/users/local/2KLdJHRl/items/FAFL8I5A"],"itemData":{"id":355,"type":"article-journal","abstract":"This study explored the relationship between autism knowledge, autistic traits, frequency of contact with autistic people and attitudes towards these individuals in British and South Korean student nurses and whether these relationships were affected by the presence of autistic traits. In total, 331 participants (156 South Korean and 175 British) completed selfreport measures of autism knowledge, attitudes towards autistic people, frequency of contact with these individuals and autistic traits. Although British participants demonstrated greater knowledge and more favourable attitudes, significant knowledge deficiencies were noted in both groups. Among British participants, knowledge was found to be a significant, but a very marginal, predictor of attitudes, whereas neither knowledge nor frequency of contact were predictive of attitudes among South Korean participants. Contrary to previous research findings, cultural differences in the presence of autistic traits were not noted, nor were these traits found to correlate with attitudes towards autistic people. The findings suggest that awareness initiatives which aim to address attitudes towards autism need more than simply increasing factual knowledge. More importantly, the results suggest that Western-developed autism awareness initiatives may be ineffectual if cultural idiosyncrasies are not considered.","container-title":"Autism","DOI":"10.1177/1362361319898362","ISSN":"1362-3613, 1461-7005","issue":"5","journalAbbreviation":"Autism","language":"en","page":"1177-1190","source":"DOI.org (Crossref)","title":"Factually based autism awareness campaigns may not always be effective in changing attitudes towards autism: Evidence from British and South Korean nursing students","title-short":"Factually based autism awareness campaigns may not always be effective in changing attitudes towards autism","volume":"24","author":[{"family":"Mac Cárthaigh","given":"Saoirse"},{"family":"López","given":"Beatriz"}],"issued":{"date-parts":[["2020",7]]}}}],"schema":"https://github.com/citation-style-language/schema/raw/master/csl-citation.json"} </w:instrText>
      </w:r>
      <w:r w:rsidRPr="00C973C7">
        <w:fldChar w:fldCharType="separate"/>
      </w:r>
      <w:r w:rsidR="00455EE8" w:rsidRPr="00455EE8">
        <w:t>(80)</w:t>
      </w:r>
      <w:r w:rsidRPr="00C973C7">
        <w:fldChar w:fldCharType="end"/>
      </w:r>
      <w:r>
        <w:t xml:space="preserve"> </w:t>
      </w:r>
      <w:r w:rsidRPr="00C973C7">
        <w:t xml:space="preserve">For example, Kang-Yi et al. found that stigma and discrimination are the prevailing community attitudes toward autistic people in the Korean-American community living in New York City and that New York City families and professionals’ understanding of autism was affected by these Korean-American cultural beliefs. </w:t>
      </w:r>
      <w:r w:rsidRPr="00C973C7">
        <w:fldChar w:fldCharType="begin"/>
      </w:r>
      <w:r w:rsidR="00455EE8">
        <w:instrText xml:space="preserve"> ADDIN ZOTERO_ITEM CSL_CITATION {"citationID":"NziaGU8m","properties":{"formattedCitation":"(101)","plainCitation":"(101)","noteIndex":0},"citationItems":[{"id":915,"uris":["http://zotero.org/users/local/2KLdJHRl/items/J8ISUR8X"],"itemData":{"id":915,"type":"article-journal","DOI":"https://doi.org/10.1177/1363461518779831","issue":"5","page":"623-647","title":"Influence of Community-Level Cultural Beliefs about Autism on Families’ and Professionals’ Care for Children","volume":"55","author":[{"family":"Kang","given":"Yi"},{"family":"Grinker","given":"R.R"},{"family":"Beidas","given":"R"},{"family":"Agha","given":"Aneeza"},{"family":"Russell","given":"R"},{"family":"Shah","given":"S"},{"family":"Shea","given":"K"},{"family":"Mandell","given":"D"}],"issued":{"date-parts":[["2018"]]}}}],"schema":"https://github.com/citation-style-language/schema/raw/master/csl-citation.json"} </w:instrText>
      </w:r>
      <w:r w:rsidRPr="00C973C7">
        <w:fldChar w:fldCharType="separate"/>
      </w:r>
      <w:r w:rsidR="00455EE8" w:rsidRPr="00455EE8">
        <w:t>(101)</w:t>
      </w:r>
      <w:r w:rsidRPr="00C973C7">
        <w:fldChar w:fldCharType="end"/>
      </w:r>
      <w:r>
        <w:t xml:space="preserve"> Research has also shown there is a prominent belief that autism is caused by fate, chance, or luck </w:t>
      </w:r>
      <w:r>
        <w:fldChar w:fldCharType="begin"/>
      </w:r>
      <w:r w:rsidR="00C46CB2">
        <w:instrText xml:space="preserve"> ADDIN ZOTERO_ITEM CSL_CITATION {"citationID":"ojx5tZop","properties":{"formattedCitation":"(22)","plainCitation":"(22)","noteIndex":0},"citationItems":[{"id":329,"uris":["http://zotero.org/users/local/2KLdJHRl/items/9MZW3JG3"],"itemData":{"id":329,"type":"article-journal","abstract":"A preliminary assessment of public perceptions about autism spectrum disorder (ASD) was conducted across the United States using Mechanical Turk, an online recruitment tool for collecting data anonymously. Participants completed a survey about their beliefs regarding causes, treatments, and general views of ASD. For example, when asked what causes ASD, most participants reported hereditary and neurological factors. Exploratory Factor Analyses (EFAs) revealed two separate two-factor subscales for causes and general views about ASD. Findings revealed ethnic diﬀerences in participants’ beliefs about Psychosocial Causes, Symptom Regulation Perceptions, and Common Beliefs. Participants that were diagnosed with or had a family member with ASD were more likely to attribute ASD to External Causes than those without those connections to ASD. Implications for policy and practice discuss how study ﬁndings might support the development of targeted ASD public awareness campaigns.","container-title":"Research in Autism Spectrum Disorders","DOI":"10.1016/j.rasd.2019.101472","ISSN":"17509467","journalAbbreviation":"Research in Autism Spectrum Disorders","language":"en","page":"101472","source":"DOI.org (Crossref)","title":"Short report: Perceptions of causes and common beliefs of autism spectrum disorder in the U.S","title-short":"Short report","volume":"70","author":[{"family":"Castillo","given":"Anabel"},{"family":"Cohen","given":"Shana R."},{"family":"Miguel","given":"Jessica"},{"family":"Warstadt","given":"Melissa F"}],"issued":{"date-parts":[["2020",2]]}}}],"schema":"https://github.com/citation-style-language/schema/raw/master/csl-citation.json"} </w:instrText>
      </w:r>
      <w:r>
        <w:fldChar w:fldCharType="separate"/>
      </w:r>
      <w:r w:rsidR="00C46CB2" w:rsidRPr="00C46CB2">
        <w:t>(22)</w:t>
      </w:r>
      <w:r>
        <w:fldChar w:fldCharType="end"/>
      </w:r>
    </w:p>
    <w:p w14:paraId="4DB795C8" w14:textId="09B112F2" w:rsidR="00F93BE2" w:rsidRPr="00C973C7" w:rsidRDefault="00DD3E89" w:rsidP="005A2474">
      <w:r w:rsidRPr="00C973C7">
        <w:t xml:space="preserve">Therefore, a public campaign can be most effective </w:t>
      </w:r>
      <w:r w:rsidR="00D405EA" w:rsidRPr="00C973C7">
        <w:t>when driven by direct</w:t>
      </w:r>
      <w:r w:rsidRPr="00C973C7">
        <w:t xml:space="preserve"> engagement with the autistic community to ensure </w:t>
      </w:r>
      <w:r w:rsidR="00D405EA" w:rsidRPr="00C973C7">
        <w:t>messaging and design</w:t>
      </w:r>
      <w:r w:rsidRPr="00C973C7">
        <w:t xml:space="preserve"> accuracy </w:t>
      </w:r>
      <w:r w:rsidR="00D405EA" w:rsidRPr="00C973C7">
        <w:t xml:space="preserve">for autism </w:t>
      </w:r>
      <w:r w:rsidRPr="00C973C7">
        <w:t>representation</w:t>
      </w:r>
      <w:r w:rsidR="00D405EA" w:rsidRPr="00C973C7">
        <w:t>s</w:t>
      </w:r>
      <w:r w:rsidRPr="00C973C7">
        <w:t>. Specifically, g</w:t>
      </w:r>
      <w:r w:rsidR="00D50FF5" w:rsidRPr="00C973C7">
        <w:t xml:space="preserve">aining input from the autistic community </w:t>
      </w:r>
      <w:r w:rsidR="003A0AED" w:rsidRPr="00C973C7">
        <w:t xml:space="preserve">on </w:t>
      </w:r>
      <w:r w:rsidRPr="00C973C7">
        <w:t xml:space="preserve">campaign </w:t>
      </w:r>
      <w:r w:rsidR="003A0AED" w:rsidRPr="00C973C7">
        <w:t>features</w:t>
      </w:r>
      <w:r w:rsidR="00D50FF5" w:rsidRPr="00C973C7">
        <w:t xml:space="preserve"> such as</w:t>
      </w:r>
      <w:r w:rsidR="00D51B13" w:rsidRPr="00C973C7">
        <w:t xml:space="preserve"> </w:t>
      </w:r>
      <w:r w:rsidR="003A0AED" w:rsidRPr="00C973C7">
        <w:t>media framing</w:t>
      </w:r>
      <w:r w:rsidR="00FC4056" w:rsidRPr="00C973C7">
        <w:t xml:space="preserve"> and </w:t>
      </w:r>
      <w:r w:rsidR="003A0AED" w:rsidRPr="00C973C7">
        <w:t>media channels</w:t>
      </w:r>
      <w:r w:rsidR="00FC4056" w:rsidRPr="00C973C7">
        <w:t xml:space="preserve"> </w:t>
      </w:r>
      <w:r w:rsidR="003C7189">
        <w:t xml:space="preserve">while considering cultural views towards autism within a targeted population is key </w:t>
      </w:r>
      <w:r w:rsidR="00D51B13" w:rsidRPr="00C973C7">
        <w:t xml:space="preserve">to ensuring </w:t>
      </w:r>
      <w:r w:rsidR="00687C41" w:rsidRPr="00C973C7">
        <w:t>a</w:t>
      </w:r>
      <w:r w:rsidR="00D51B13" w:rsidRPr="00C973C7">
        <w:t xml:space="preserve"> public autism </w:t>
      </w:r>
      <w:r w:rsidR="00687C41" w:rsidRPr="00C973C7">
        <w:t xml:space="preserve">acceptance and understanding </w:t>
      </w:r>
      <w:r w:rsidR="00D51B13" w:rsidRPr="00C973C7">
        <w:t>campaign does not exacerbate negative stereotyping already evident in Ireland today.</w:t>
      </w:r>
      <w:r w:rsidR="008B35F6" w:rsidRPr="00C973C7">
        <w:t xml:space="preserve"> </w:t>
      </w:r>
    </w:p>
    <w:p w14:paraId="26AC929A" w14:textId="694BBC03" w:rsidR="000577C0" w:rsidRPr="00C973C7" w:rsidRDefault="00C469EE" w:rsidP="009244AD">
      <w:pPr>
        <w:pStyle w:val="H1Heading1NDA"/>
      </w:pPr>
      <w:bookmarkStart w:id="116" w:name="_Toc197099936"/>
      <w:bookmarkStart w:id="117" w:name="_Toc198219205"/>
      <w:r w:rsidRPr="00C973C7">
        <w:t>Limitations</w:t>
      </w:r>
      <w:bookmarkEnd w:id="116"/>
      <w:bookmarkEnd w:id="117"/>
    </w:p>
    <w:p w14:paraId="4D9436BA" w14:textId="24A4B743" w:rsidR="00813157" w:rsidRPr="00C973C7" w:rsidRDefault="00862FD1" w:rsidP="006B0CFA">
      <w:r w:rsidRPr="00C973C7">
        <w:t>There</w:t>
      </w:r>
      <w:r w:rsidR="006B0CFA" w:rsidRPr="00C973C7">
        <w:t xml:space="preserve"> </w:t>
      </w:r>
      <w:r w:rsidR="009E58B6">
        <w:t>were limited</w:t>
      </w:r>
      <w:r w:rsidR="006B0CFA" w:rsidRPr="00C973C7">
        <w:t xml:space="preserve"> </w:t>
      </w:r>
      <w:r w:rsidR="00654F8F" w:rsidRPr="00C973C7">
        <w:t xml:space="preserve">data on public attitudes to autism in Ireland. This paper relied heavily on studies conducted by </w:t>
      </w:r>
      <w:proofErr w:type="spellStart"/>
      <w:proofErr w:type="gramStart"/>
      <w:r w:rsidR="00654F8F" w:rsidRPr="00C973C7">
        <w:t>AsIAm</w:t>
      </w:r>
      <w:proofErr w:type="spellEnd"/>
      <w:proofErr w:type="gramEnd"/>
      <w:r w:rsidR="00654F8F" w:rsidRPr="00C973C7">
        <w:t xml:space="preserve"> but these </w:t>
      </w:r>
      <w:r w:rsidR="009E58B6">
        <w:t xml:space="preserve">participants were not randomly </w:t>
      </w:r>
      <w:r w:rsidR="00F652BB">
        <w:t>selected</w:t>
      </w:r>
      <w:r w:rsidR="009E58B6">
        <w:t xml:space="preserve"> so this limits their generalisability. </w:t>
      </w:r>
      <w:r w:rsidR="00654F8F" w:rsidRPr="00C973C7">
        <w:t xml:space="preserve">There were also limited data on attitudes to autism </w:t>
      </w:r>
      <w:r w:rsidR="00FF06B9">
        <w:t xml:space="preserve">among members of </w:t>
      </w:r>
      <w:r w:rsidR="00654F8F" w:rsidRPr="00C973C7">
        <w:t>specific</w:t>
      </w:r>
      <w:r w:rsidR="00813157" w:rsidRPr="00C973C7">
        <w:t xml:space="preserve"> professional groups</w:t>
      </w:r>
      <w:r w:rsidR="006B0CFA" w:rsidRPr="00C973C7">
        <w:t>. Although the review prioritised Irish studies, it was necessary to include international research where Irish data were lacking. While jurisdictions were selected based on their comparability to Ireland</w:t>
      </w:r>
      <w:r w:rsidR="00813157" w:rsidRPr="00C973C7">
        <w:t xml:space="preserve">, </w:t>
      </w:r>
      <w:r w:rsidR="006B0CFA" w:rsidRPr="00C973C7">
        <w:t xml:space="preserve">cultural differences between countries may limit the direct transferability of some findings. </w:t>
      </w:r>
    </w:p>
    <w:p w14:paraId="41AF1A46" w14:textId="6403E3FE" w:rsidR="00813157" w:rsidRDefault="00813157" w:rsidP="006B0CFA">
      <w:r w:rsidRPr="00C973C7">
        <w:t>A further limitation of the review was that many of the surveys included had narrow scopes, with restricted answer options that may not have captured the full range of participant knowledge, attitudes, or experiences. This constraint could have limited the depth of understanding gained from the available data.</w:t>
      </w:r>
    </w:p>
    <w:p w14:paraId="457919C3" w14:textId="05A13932" w:rsidR="00FF06B9" w:rsidRPr="00C973C7" w:rsidRDefault="00F652BB" w:rsidP="00FF06B9">
      <w:r>
        <w:t>M</w:t>
      </w:r>
      <w:r w:rsidR="00FF06B9" w:rsidRPr="00C973C7">
        <w:t xml:space="preserve">uch of the available data did not clearly differentiate between attitudes towards diagnosed autistic individuals and those who may be undiagnosed or have chosen not to disclose their diagnosis, potentially affecting the interpretation of public perceptions. For example, when responding to a survey, participants are likely to have as their reference point people who are both diagnosed and who share their diagnosis. However, participants may also know many more autistic people who are either undiagnosed or </w:t>
      </w:r>
      <w:r w:rsidR="00FF06B9" w:rsidRPr="00C973C7">
        <w:lastRenderedPageBreak/>
        <w:t xml:space="preserve">who have not shared their diagnosis. Many autistic people in Ireland are not diagnosed, including middle aged and older adults, stemming from a previous lack of diagnostic services and a lack of current access to both services and therapists. </w:t>
      </w:r>
      <w:r w:rsidR="00FF06B9" w:rsidRPr="00C973C7">
        <w:fldChar w:fldCharType="begin"/>
      </w:r>
      <w:r w:rsidR="00455EE8">
        <w:instrText xml:space="preserve"> ADDIN ZOTERO_ITEM CSL_CITATION {"citationID":"95N7YhFE","properties":{"formattedCitation":"(64,102,103)","plainCitation":"(64,102,103)","noteIndex":0},"citationItems":[{"id":930,"uris":["http://zotero.org/users/local/2KLdJHRl/items/TVM9R964"],"itemData":{"id":930,"type":"report","event-place":"Dublin","page":"1-18","publisher":"National Council for Special Education","publisher-place":"Dublin","title":"Supporting Students  with Autism Spectrum Disorder in Schools","URL":"https://ncse.ie/wp-content/uploads/2016/07/3_NCSE-Supporting-Students-with-ASD-Guide.pdf","author":[{"family":"National Council for Special Education","given":""}],"accessed":{"date-parts":[["2025",4,30]]},"issued":{"date-parts":[["2016"]]}}},{"id":948,"uris":["http://zotero.org/users/local/2KLdJHRl/items/JARBR53I"],"itemData":{"id":948,"type":"article-journal","container-title":"Foundation for European Progressive Studies.","title":"TASC: Reducing Health Inequalities: The Role of Civil Society","author":[{"family":"Doyle","given":"K"},{"family":"Forster","given":"T"},{"family":"Kentikelenis","given":"A"},{"family":"Legido-Quigley","given":"H"},{"family":"Torrecilla","given":"M"}],"issued":{"date-parts":[["2019"]]}}},{"id":949,"uris":["http://zotero.org/users/local/2KLdJHRl/items/4ZFKXYAP"],"itemData":{"id":949,"type":"article-journal","container-title":"National Disability Authority","title":"Adult Autism in Homelessness: Prevalence, Experiences and Support Needs in an Irish Context - A Mixed Methods Study","URL":"https://nda.ie/publications/adult-autism-in-homelessness-prevalence-experiences-and-support-needs-in-an-irish-context-a-mixed-methods-study","author":[{"family":"Casey","given":"B"},{"family":"Sweeney","given":"M.R"},{"family":"Boilson","given":"A"},{"family":"Churchard","given":"A"}],"issued":{"date-parts":[["2020",11]]}}}],"schema":"https://github.com/citation-style-language/schema/raw/master/csl-citation.json"} </w:instrText>
      </w:r>
      <w:r w:rsidR="00FF06B9" w:rsidRPr="00C973C7">
        <w:fldChar w:fldCharType="separate"/>
      </w:r>
      <w:r w:rsidR="00455EE8" w:rsidRPr="00455EE8">
        <w:t>(64,102,103)</w:t>
      </w:r>
      <w:r w:rsidR="00FF06B9" w:rsidRPr="00C973C7">
        <w:fldChar w:fldCharType="end"/>
      </w:r>
    </w:p>
    <w:p w14:paraId="5D250EC9" w14:textId="09500CF4" w:rsidR="00813157" w:rsidRPr="00C973C7" w:rsidRDefault="00FF06B9" w:rsidP="006B0CFA">
      <w:r w:rsidRPr="00C973C7">
        <w:t xml:space="preserve">Additionally, a large proportion of autistic people have a comorbid condition for example, other neurodevelopmental conditions </w:t>
      </w:r>
      <w:r w:rsidRPr="00C973C7">
        <w:fldChar w:fldCharType="begin"/>
      </w:r>
      <w:r w:rsidR="00455EE8">
        <w:instrText xml:space="preserve"> ADDIN ZOTERO_ITEM CSL_CITATION {"citationID":"7WfYcsbA","properties":{"formattedCitation":"(104,105)","plainCitation":"(104,105)","noteIndex":0},"citationItems":[{"id":808,"uris":["http://zotero.org/users/local/2KLdJHRl/items/ARN3QY6R"],"itemData":{"id":808,"type":"article-journal","container-title":"Autism Research","issue":"1","page":"1276–1286","title":"Prevalence of comorbidity of autism and ADHD and associated characteristics in school population: EPINED study","volume":"17","author":[{"family":"Canals","given":"J"},{"family":"Morales-Hidalgo","given":"P"},{"family":"Voltas","given":"N"},{"family":"Hernandez-Martínez","given":"C"}],"issued":{"date-parts":[["2024"]]}}},{"id":807,"uris":["http://zotero.org/users/local/2KLdJHRl/items/GG7RZHG9"],"itemData":{"id":807,"type":"article-journal","container-title":"Neuroscience &amp; Biobehavioral Reviews","issue":"2","page":"161-74","title":"Intellectual disability and autism spectrum disorders: causal genes and molecular mechanisms","volume":"46","author":[{"family":"Srivastava","given":"S.A"},{"family":"Schwartz","given":"C.E"}],"issued":{"date-parts":[["2014"]]}}}],"schema":"https://github.com/citation-style-language/schema/raw/master/csl-citation.json"} </w:instrText>
      </w:r>
      <w:r w:rsidRPr="00C973C7">
        <w:fldChar w:fldCharType="separate"/>
      </w:r>
      <w:r w:rsidR="00455EE8" w:rsidRPr="00455EE8">
        <w:t>(104,105)</w:t>
      </w:r>
      <w:r w:rsidRPr="00C973C7">
        <w:fldChar w:fldCharType="end"/>
      </w:r>
      <w:r w:rsidRPr="00C973C7">
        <w:t xml:space="preserve">, mental health difficulties </w:t>
      </w:r>
      <w:r w:rsidRPr="00C973C7">
        <w:fldChar w:fldCharType="begin"/>
      </w:r>
      <w:r w:rsidR="00455EE8">
        <w:instrText xml:space="preserve"> ADDIN ZOTERO_ITEM CSL_CITATION {"citationID":"waYzHMDN","properties":{"formattedCitation":"(106)","plainCitation":"(106)","noteIndex":0},"citationItems":[{"id":809,"uris":["http://zotero.org/users/local/2KLdJHRl/items/JEKNEMKR"],"itemData":{"id":809,"type":"article-journal","container-title":"Child and Adolescent Psychiatric Clinics of North America","issue":"3","page":"397-409","title":"Depression in Youth with Autism Spectrum Disorder","volume":"28","author":[{"family":"Pezzimenti","given":"F"},{"family":"Han","given":"G.T"},{"family":"Vasa","given":"R.A"},{"family":"Gotham","given":"K"}],"issued":{"date-parts":[["2019"]]}}}],"schema":"https://github.com/citation-style-language/schema/raw/master/csl-citation.json"} </w:instrText>
      </w:r>
      <w:r w:rsidRPr="00C973C7">
        <w:fldChar w:fldCharType="separate"/>
      </w:r>
      <w:r w:rsidR="00455EE8" w:rsidRPr="00455EE8">
        <w:t>(106)</w:t>
      </w:r>
      <w:r w:rsidRPr="00C973C7">
        <w:fldChar w:fldCharType="end"/>
      </w:r>
      <w:r w:rsidRPr="00C973C7">
        <w:t xml:space="preserve"> and physical health conditions </w:t>
      </w:r>
      <w:r w:rsidRPr="00C973C7">
        <w:fldChar w:fldCharType="begin"/>
      </w:r>
      <w:r w:rsidR="00455EE8">
        <w:instrText xml:space="preserve"> ADDIN ZOTERO_ITEM CSL_CITATION {"citationID":"R5zRyBtq","properties":{"formattedCitation":"(107)","plainCitation":"(107)","noteIndex":0},"citationItems":[{"id":884,"uris":["http://zotero.org/users/local/2KLdJHRl/items/FSPC6KPR"],"itemData":{"id":884,"type":"article-journal","container-title":"Neuropsychiatric Disease and Treatment","DOI":"10.2147/NDT.S251394","issue":"16","page":"1605-1618","title":"Bridging the Gap Between Physical Health and Autism Spectrum Disorder","volume":"30","author":[{"family":"Sala","given":"R"},{"family":"Amet","given":"L"},{"family":"Blagojevic-Stokic","given":"N"},{"family":"Shattock","given":"P"},{"family":"Whiteley","given":"P"}],"issued":{"date-parts":[["2020"]]}}}],"schema":"https://github.com/citation-style-language/schema/raw/master/csl-citation.json"} </w:instrText>
      </w:r>
      <w:r w:rsidRPr="00C973C7">
        <w:fldChar w:fldCharType="separate"/>
      </w:r>
      <w:r w:rsidR="00455EE8" w:rsidRPr="00455EE8">
        <w:t>(107)</w:t>
      </w:r>
      <w:r w:rsidRPr="00C973C7">
        <w:fldChar w:fldCharType="end"/>
      </w:r>
      <w:r w:rsidRPr="00C973C7">
        <w:t>. This is an important consideration in the context of this report, as</w:t>
      </w:r>
      <w:r>
        <w:t xml:space="preserve"> it is difficult to separate</w:t>
      </w:r>
      <w:r w:rsidRPr="00C973C7">
        <w:t xml:space="preserve"> attitudes and knowledge about autism from attitudes and knowledge </w:t>
      </w:r>
      <w:r>
        <w:t>about</w:t>
      </w:r>
      <w:r w:rsidRPr="00C973C7">
        <w:t xml:space="preserve"> other conditions</w:t>
      </w:r>
      <w:r>
        <w:t xml:space="preserve"> and this </w:t>
      </w:r>
      <w:r w:rsidRPr="00C973C7">
        <w:t xml:space="preserve">complicates the isolation of attitudes specific to autism from those related to broader disabilities or health challenges. </w:t>
      </w:r>
    </w:p>
    <w:p w14:paraId="746B0DB4" w14:textId="77777777" w:rsidR="006A3634" w:rsidRPr="00C973C7" w:rsidRDefault="006B0CFA" w:rsidP="006B0CFA">
      <w:r w:rsidRPr="00C973C7">
        <w:t xml:space="preserve">Another limitation was the reliance on a diverse range of sources, including grey literature and non-peer-reviewed material, particularly </w:t>
      </w:r>
      <w:proofErr w:type="gramStart"/>
      <w:r w:rsidRPr="00C973C7">
        <w:t>in the area of</w:t>
      </w:r>
      <w:proofErr w:type="gramEnd"/>
      <w:r w:rsidRPr="00C973C7">
        <w:t xml:space="preserve"> public campaign effectiveness, where formal evaluations were scarce. While necessary to provide a comprehensive view, the varying quality of these sources may influence the overall strength of the conclusions drawn. The scope of this review was also deliberately focused on public campaigns, excluding longer-term educational interventions and professional training programmes, which may also play a crucial role in shaping knowledge and attitudes over time. </w:t>
      </w:r>
    </w:p>
    <w:p w14:paraId="19798C98" w14:textId="5ABB853C" w:rsidR="006B0CFA" w:rsidRPr="00C973C7" w:rsidRDefault="006B0CFA" w:rsidP="006B0CFA">
      <w:r w:rsidRPr="00C973C7">
        <w:t xml:space="preserve">Finally, by excluding studies published prior to 2014 </w:t>
      </w:r>
      <w:r w:rsidR="007A78BD">
        <w:t xml:space="preserve">to account for the most relevant research conducted within the last ten years </w:t>
      </w:r>
      <w:r w:rsidRPr="00C973C7">
        <w:t>and those not in the English language, there is a risk that some relevant insights were missed, although these criteria were necessary to ensure the relevance and applicability of the findings to the current Irish context.</w:t>
      </w:r>
    </w:p>
    <w:p w14:paraId="3DEB2703" w14:textId="2DA04694" w:rsidR="00C469EE" w:rsidRPr="00C973C7" w:rsidRDefault="00C469EE" w:rsidP="009244AD">
      <w:pPr>
        <w:pStyle w:val="H1Heading1NDA"/>
      </w:pPr>
      <w:bookmarkStart w:id="118" w:name="_Toc197099937"/>
      <w:bookmarkStart w:id="119" w:name="_Toc198219206"/>
      <w:r w:rsidRPr="00C973C7">
        <w:t>Conclusion</w:t>
      </w:r>
      <w:bookmarkEnd w:id="118"/>
      <w:bookmarkEnd w:id="119"/>
    </w:p>
    <w:p w14:paraId="270A9E49" w14:textId="75F3760B" w:rsidR="00654F8F" w:rsidRPr="00C973C7" w:rsidRDefault="00F75E6A" w:rsidP="00F75E6A">
      <w:r w:rsidRPr="00C973C7">
        <w:t xml:space="preserve">While public knowledge of autism in Ireland is growing, it remains inconsistent and fragmented, with significant gaps in applied skills, confidence, and consistency of information, particularly among education, healthcare, and public sector professionals. Although </w:t>
      </w:r>
      <w:r w:rsidR="004E6F37" w:rsidRPr="00C973C7">
        <w:t xml:space="preserve">autism </w:t>
      </w:r>
      <w:r w:rsidRPr="00C973C7">
        <w:t>awareness is relatively high, many professionals feel underprepared to meet autistic individuals' needs, relying more on peer advice than formal training. This has serious consequences in educational</w:t>
      </w:r>
      <w:r w:rsidR="004E6F37" w:rsidRPr="00C973C7">
        <w:t>, healthcare, and public sector</w:t>
      </w:r>
      <w:r w:rsidRPr="00C973C7">
        <w:t xml:space="preserve"> settings, where misunderstandings</w:t>
      </w:r>
      <w:r w:rsidR="009A1E19">
        <w:t xml:space="preserve"> and negative attitudes</w:t>
      </w:r>
      <w:r w:rsidRPr="00C973C7">
        <w:t xml:space="preserve"> can negatively affect autistic people's experiences and outcomes. </w:t>
      </w:r>
    </w:p>
    <w:p w14:paraId="3166A7C4" w14:textId="09E6D323" w:rsidR="00F75E6A" w:rsidRPr="00C973C7" w:rsidRDefault="00F75E6A" w:rsidP="00F75E6A">
      <w:r w:rsidRPr="00C973C7">
        <w:t xml:space="preserve">Public attitudes towards autistic people are often contradictory, with a gap between expressed support and real-world actions. In public spaces, autistic individuals are frequently expected to adapt </w:t>
      </w:r>
      <w:r w:rsidR="00F45AB4">
        <w:t xml:space="preserve">their behaviours to the social norms </w:t>
      </w:r>
      <w:r w:rsidR="00F827BB">
        <w:t>expected</w:t>
      </w:r>
      <w:r w:rsidRPr="00C973C7">
        <w:t xml:space="preserve">. In </w:t>
      </w:r>
      <w:r w:rsidR="005777A8">
        <w:t xml:space="preserve">the area of </w:t>
      </w:r>
      <w:r w:rsidRPr="00C973C7">
        <w:t>employment,</w:t>
      </w:r>
      <w:r w:rsidR="00F45AB4">
        <w:t xml:space="preserve"> mainly negative attitudes were found, where, for example, requiring reasonable </w:t>
      </w:r>
      <w:r w:rsidR="00F45AB4">
        <w:lastRenderedPageBreak/>
        <w:t>accommodations such as visual aids are perceived by the public as being demanding.</w:t>
      </w:r>
      <w:r w:rsidRPr="00C973C7">
        <w:t xml:space="preserve"> In education, although </w:t>
      </w:r>
      <w:r w:rsidR="004E6F37" w:rsidRPr="00C973C7">
        <w:t xml:space="preserve">professional </w:t>
      </w:r>
      <w:r w:rsidRPr="00C973C7">
        <w:t xml:space="preserve">understanding of autism and support for inclusion is widespread, systemic barriers, a lack of training, and discriminatory practices persist. Within health and social care, positive intentions are </w:t>
      </w:r>
      <w:r w:rsidR="005777A8">
        <w:t xml:space="preserve">in some cases </w:t>
      </w:r>
      <w:r w:rsidRPr="00C973C7">
        <w:t xml:space="preserve">undercut by </w:t>
      </w:r>
      <w:r w:rsidR="004E6F37" w:rsidRPr="00C973C7">
        <w:t>a lack of professional knowledge and negative staff attitudes</w:t>
      </w:r>
      <w:r w:rsidRPr="00C973C7">
        <w:t xml:space="preserve">, </w:t>
      </w:r>
      <w:r w:rsidR="005777A8">
        <w:t>which may be a contributing factor to</w:t>
      </w:r>
      <w:r w:rsidRPr="00C973C7">
        <w:t xml:space="preserve"> poor health outcomes</w:t>
      </w:r>
      <w:r w:rsidR="004E6F37" w:rsidRPr="00C973C7">
        <w:t xml:space="preserve"> for autistic people</w:t>
      </w:r>
      <w:r w:rsidRPr="00C973C7">
        <w:t xml:space="preserve"> and increased stigma. In the public sector, particularly policing and criminal justice, </w:t>
      </w:r>
      <w:r w:rsidR="004E6F37" w:rsidRPr="00C973C7">
        <w:t>knowledge gaps</w:t>
      </w:r>
      <w:r w:rsidRPr="00C973C7">
        <w:t xml:space="preserve"> remain, but there is a </w:t>
      </w:r>
      <w:r w:rsidR="004E6F37" w:rsidRPr="00C973C7">
        <w:t>willingness to improve practices to support autistic people</w:t>
      </w:r>
      <w:r w:rsidRPr="00C973C7">
        <w:t>.</w:t>
      </w:r>
    </w:p>
    <w:p w14:paraId="1DBA2A62" w14:textId="767198B1" w:rsidR="00D93F64" w:rsidRPr="00C973C7" w:rsidRDefault="00F75E6A" w:rsidP="005A2474">
      <w:r w:rsidRPr="00C973C7">
        <w:t xml:space="preserve">Evaluations of public campaigns in Ireland offer valuable lessons </w:t>
      </w:r>
      <w:r w:rsidR="007D7537" w:rsidRPr="00C973C7">
        <w:t xml:space="preserve">that can be applied towards a public autism acceptance and understanding campaign. </w:t>
      </w:r>
      <w:r w:rsidRPr="00C973C7">
        <w:rPr>
          <w:i/>
          <w:iCs/>
        </w:rPr>
        <w:t xml:space="preserve">The Together for Yes, Take the First Step, </w:t>
      </w:r>
      <w:r w:rsidRPr="00C973C7">
        <w:t>and</w:t>
      </w:r>
      <w:r w:rsidRPr="00C973C7">
        <w:rPr>
          <w:i/>
          <w:iCs/>
        </w:rPr>
        <w:t xml:space="preserve"> Creating Our Future </w:t>
      </w:r>
      <w:r w:rsidRPr="00C973C7">
        <w:t>campaign</w:t>
      </w:r>
      <w:r w:rsidR="007D7537" w:rsidRPr="00C973C7">
        <w:t xml:space="preserve"> evaluations</w:t>
      </w:r>
      <w:r w:rsidRPr="00C973C7">
        <w:t xml:space="preserve"> show that successful public engagement relies on careful media framing, relatable and authentic spokespersons, and the strategic use of both traditional and digital media. </w:t>
      </w:r>
      <w:r w:rsidR="00FD6E52" w:rsidRPr="00C973C7">
        <w:t xml:space="preserve">Additional data highlights the importance of cultural considerations and involving autistic people in public campaign design to ensure effective delivery and outcomes. </w:t>
      </w:r>
      <w:r w:rsidRPr="00C973C7">
        <w:t>These findings suggest that future public campaigns must go beyond surface-level awareness to embed autistic voices, dismantle structural barriers, and promote a rights-based, inclusive approach that genuinely values autistic experiences.</w:t>
      </w:r>
      <w:r w:rsidR="005777A8">
        <w:t xml:space="preserve"> Public campaigns </w:t>
      </w:r>
      <w:r w:rsidR="00980457">
        <w:t>d</w:t>
      </w:r>
      <w:r w:rsidR="005777A8">
        <w:t>o not always lend themselves to more in</w:t>
      </w:r>
      <w:r w:rsidR="009E58B6">
        <w:t>-</w:t>
      </w:r>
      <w:r w:rsidR="005777A8">
        <w:t xml:space="preserve">depth messaging so a more pragmatic approach might be to have a more targeted campaign for a particular professional group. </w:t>
      </w:r>
    </w:p>
    <w:p w14:paraId="6156632F" w14:textId="0D7B51EB" w:rsidR="003F1FA4" w:rsidRPr="00C973C7" w:rsidRDefault="003F1FA4">
      <w:r w:rsidRPr="00C973C7">
        <w:br w:type="page"/>
      </w:r>
    </w:p>
    <w:p w14:paraId="249C4B4B" w14:textId="1F94EF0D" w:rsidR="004474B3" w:rsidRPr="00C973C7" w:rsidRDefault="00C469EE" w:rsidP="009244AD">
      <w:pPr>
        <w:pStyle w:val="H1Heading1NDA"/>
      </w:pPr>
      <w:bookmarkStart w:id="120" w:name="_Toc197099938"/>
      <w:bookmarkStart w:id="121" w:name="_Toc198219207"/>
      <w:r w:rsidRPr="00C973C7">
        <w:lastRenderedPageBreak/>
        <w:t>References</w:t>
      </w:r>
      <w:bookmarkEnd w:id="120"/>
      <w:bookmarkEnd w:id="121"/>
    </w:p>
    <w:p w14:paraId="65A6FD4A" w14:textId="77777777" w:rsidR="00FD5BE7" w:rsidRPr="00455EE8" w:rsidRDefault="00FD5BE7" w:rsidP="005122EF">
      <w:pPr>
        <w:pStyle w:val="Bibliography"/>
        <w:tabs>
          <w:tab w:val="clear" w:pos="264"/>
        </w:tabs>
        <w:ind w:left="709" w:hanging="709"/>
      </w:pPr>
      <w:r w:rsidRPr="00455EE8">
        <w:t>1.</w:t>
      </w:r>
      <w:r w:rsidRPr="00455EE8">
        <w:tab/>
        <w:t>Department of Children, Equality, Disability, Integration and Youth. Autism Innovation Strategy [Internet]. Dublin; 2024 Aug. Available from: https://aim.gov.ie/app/uploads/2023/04/Autism-Innovation-Strategy-Report-April-2023.pdf</w:t>
      </w:r>
    </w:p>
    <w:p w14:paraId="524FEF60" w14:textId="77777777" w:rsidR="00FD5BE7" w:rsidRPr="00455EE8" w:rsidRDefault="00FD5BE7" w:rsidP="005122EF">
      <w:pPr>
        <w:pStyle w:val="Bibliography"/>
        <w:tabs>
          <w:tab w:val="clear" w:pos="264"/>
        </w:tabs>
        <w:ind w:left="709" w:hanging="709"/>
      </w:pPr>
      <w:r w:rsidRPr="00455EE8">
        <w:t>2.</w:t>
      </w:r>
      <w:r w:rsidRPr="00455EE8">
        <w:tab/>
        <w:t xml:space="preserve">Gadd T. Summary report on a targeted consultation with autistic children and young people on the draft Autism Innovation Strategy. ACE Communication Ireland; 2024 Jun p. 1–60. </w:t>
      </w:r>
    </w:p>
    <w:p w14:paraId="5F9F1A81" w14:textId="77777777" w:rsidR="00FD5BE7" w:rsidRPr="00455EE8" w:rsidRDefault="00FD5BE7" w:rsidP="005122EF">
      <w:pPr>
        <w:pStyle w:val="Bibliography"/>
        <w:tabs>
          <w:tab w:val="clear" w:pos="264"/>
        </w:tabs>
        <w:ind w:left="709" w:hanging="709"/>
      </w:pPr>
      <w:r w:rsidRPr="00455EE8">
        <w:t>3.</w:t>
      </w:r>
      <w:r w:rsidRPr="00455EE8">
        <w:tab/>
        <w:t xml:space="preserve">Department of Children, Equality, Disability, Integration and Youth. Analysis of second public consultation on draft Autism Innovation Strategy. 2024 Aug p. 1–40. </w:t>
      </w:r>
    </w:p>
    <w:p w14:paraId="75C89E87" w14:textId="77777777" w:rsidR="00FD5BE7" w:rsidRPr="00455EE8" w:rsidRDefault="00FD5BE7" w:rsidP="005122EF">
      <w:pPr>
        <w:pStyle w:val="Bibliography"/>
        <w:tabs>
          <w:tab w:val="clear" w:pos="264"/>
        </w:tabs>
        <w:ind w:left="709" w:hanging="709"/>
      </w:pPr>
      <w:r w:rsidRPr="00455EE8">
        <w:t>4.</w:t>
      </w:r>
      <w:r w:rsidRPr="00455EE8">
        <w:tab/>
      </w:r>
      <w:proofErr w:type="spellStart"/>
      <w:r w:rsidRPr="00455EE8">
        <w:t>AsIAm</w:t>
      </w:r>
      <w:proofErr w:type="spellEnd"/>
      <w:r w:rsidRPr="00455EE8">
        <w:t xml:space="preserve">. Same Chance Report. Dublin: </w:t>
      </w:r>
      <w:proofErr w:type="spellStart"/>
      <w:r w:rsidRPr="00455EE8">
        <w:t>AsIAm</w:t>
      </w:r>
      <w:proofErr w:type="spellEnd"/>
      <w:r w:rsidRPr="00455EE8">
        <w:t xml:space="preserve">; 2025. </w:t>
      </w:r>
    </w:p>
    <w:p w14:paraId="2C768ED0" w14:textId="77777777" w:rsidR="00FD5BE7" w:rsidRPr="00455EE8" w:rsidRDefault="00FD5BE7" w:rsidP="005122EF">
      <w:pPr>
        <w:pStyle w:val="Bibliography"/>
        <w:tabs>
          <w:tab w:val="clear" w:pos="264"/>
        </w:tabs>
        <w:ind w:left="709" w:hanging="709"/>
      </w:pPr>
      <w:r w:rsidRPr="00455EE8">
        <w:t>5.</w:t>
      </w:r>
      <w:r w:rsidRPr="00455EE8">
        <w:tab/>
      </w:r>
      <w:proofErr w:type="spellStart"/>
      <w:r w:rsidRPr="00455EE8">
        <w:t>AsIAm</w:t>
      </w:r>
      <w:proofErr w:type="spellEnd"/>
      <w:r w:rsidRPr="00455EE8">
        <w:t xml:space="preserve">. Same Chance Report. </w:t>
      </w:r>
      <w:proofErr w:type="spellStart"/>
      <w:r w:rsidRPr="00455EE8">
        <w:t>AsIAm</w:t>
      </w:r>
      <w:proofErr w:type="spellEnd"/>
      <w:r w:rsidRPr="00455EE8">
        <w:t xml:space="preserve">. 2023; </w:t>
      </w:r>
    </w:p>
    <w:p w14:paraId="5B519F72" w14:textId="77777777" w:rsidR="00FD5BE7" w:rsidRPr="00455EE8" w:rsidRDefault="00FD5BE7" w:rsidP="005122EF">
      <w:pPr>
        <w:pStyle w:val="Bibliography"/>
        <w:tabs>
          <w:tab w:val="clear" w:pos="264"/>
        </w:tabs>
        <w:ind w:left="709" w:hanging="709"/>
      </w:pPr>
      <w:r w:rsidRPr="00455EE8">
        <w:t>6.</w:t>
      </w:r>
      <w:r w:rsidRPr="00455EE8">
        <w:tab/>
      </w:r>
      <w:proofErr w:type="spellStart"/>
      <w:r w:rsidRPr="00455EE8">
        <w:t>AsIAm</w:t>
      </w:r>
      <w:proofErr w:type="spellEnd"/>
      <w:r w:rsidRPr="00455EE8">
        <w:t xml:space="preserve">. Same Chance Report. </w:t>
      </w:r>
      <w:proofErr w:type="spellStart"/>
      <w:r w:rsidRPr="00455EE8">
        <w:t>AsIAm</w:t>
      </w:r>
      <w:proofErr w:type="spellEnd"/>
      <w:r w:rsidRPr="00455EE8">
        <w:t xml:space="preserve">; 2024. </w:t>
      </w:r>
    </w:p>
    <w:p w14:paraId="655EC91B" w14:textId="77777777" w:rsidR="00FD5BE7" w:rsidRPr="00455EE8" w:rsidRDefault="00FD5BE7" w:rsidP="005122EF">
      <w:pPr>
        <w:pStyle w:val="Bibliography"/>
        <w:tabs>
          <w:tab w:val="clear" w:pos="264"/>
        </w:tabs>
        <w:ind w:left="709" w:hanging="709"/>
      </w:pPr>
      <w:r w:rsidRPr="00455EE8">
        <w:t>7.</w:t>
      </w:r>
      <w:r w:rsidRPr="00455EE8">
        <w:tab/>
        <w:t xml:space="preserve">Hargreaves A, Mothersill D, Loughnane G. Stigma: An Investigative Analysis of the Irish Public’s Knowledge and Perception of Autism. In: Carotenuto M, editor. Autism Spectrum Disorders - Recent Advances and New Perspectives [Internet]. </w:t>
      </w:r>
      <w:proofErr w:type="spellStart"/>
      <w:r w:rsidRPr="00455EE8">
        <w:t>IntechOpen</w:t>
      </w:r>
      <w:proofErr w:type="spellEnd"/>
      <w:r w:rsidRPr="00455EE8">
        <w:t>; 2023 [cited 2024 Sep 23]. Available from: https://www.intechopen.com/chapters/84776</w:t>
      </w:r>
    </w:p>
    <w:p w14:paraId="0055F1D8" w14:textId="77777777" w:rsidR="00FD5BE7" w:rsidRPr="00455EE8" w:rsidRDefault="00FD5BE7" w:rsidP="005122EF">
      <w:pPr>
        <w:pStyle w:val="Bibliography"/>
        <w:tabs>
          <w:tab w:val="clear" w:pos="264"/>
        </w:tabs>
        <w:ind w:left="709" w:hanging="709"/>
      </w:pPr>
      <w:r w:rsidRPr="00455EE8">
        <w:t>8.</w:t>
      </w:r>
      <w:r w:rsidRPr="00455EE8">
        <w:tab/>
        <w:t xml:space="preserve">World Health </w:t>
      </w:r>
      <w:proofErr w:type="spellStart"/>
      <w:r w:rsidRPr="00455EE8">
        <w:t>Oorganization</w:t>
      </w:r>
      <w:proofErr w:type="spellEnd"/>
      <w:r w:rsidRPr="00455EE8">
        <w:t xml:space="preserve">. Clinical descriptions and diagnostic requirements for ICD-11 mental, behavioural and neurodevelopmental disorders. World Health </w:t>
      </w:r>
      <w:proofErr w:type="spellStart"/>
      <w:r w:rsidRPr="00455EE8">
        <w:t>Oorganization</w:t>
      </w:r>
      <w:proofErr w:type="spellEnd"/>
      <w:r w:rsidRPr="00455EE8">
        <w:t xml:space="preserve">; 2024. </w:t>
      </w:r>
    </w:p>
    <w:p w14:paraId="7C2BA78F" w14:textId="77777777" w:rsidR="00FD5BE7" w:rsidRPr="00455EE8" w:rsidRDefault="00FD5BE7" w:rsidP="005122EF">
      <w:pPr>
        <w:pStyle w:val="Bibliography"/>
        <w:tabs>
          <w:tab w:val="clear" w:pos="264"/>
        </w:tabs>
        <w:ind w:left="709" w:hanging="709"/>
      </w:pPr>
      <w:r w:rsidRPr="00455EE8">
        <w:t>9.</w:t>
      </w:r>
      <w:r w:rsidRPr="00455EE8">
        <w:tab/>
        <w:t xml:space="preserve">Gillespie-Lynch K, Kapp SK, Brooks PJ, Pickens J, Schwartzman B. Whose Expertise Is It? Evidence for Autistic Adults as Critical Autism Experts. Frontiers in Psychology. 2017;28(8):438–52. </w:t>
      </w:r>
    </w:p>
    <w:p w14:paraId="31C80CB7" w14:textId="77777777" w:rsidR="00FD5BE7" w:rsidRPr="00455EE8" w:rsidRDefault="00FD5BE7" w:rsidP="005122EF">
      <w:pPr>
        <w:pStyle w:val="Bibliography"/>
        <w:tabs>
          <w:tab w:val="clear" w:pos="264"/>
        </w:tabs>
        <w:ind w:left="709" w:hanging="709"/>
      </w:pPr>
      <w:r w:rsidRPr="00455EE8">
        <w:t>10.</w:t>
      </w:r>
      <w:r w:rsidRPr="00455EE8">
        <w:tab/>
        <w:t xml:space="preserve">Kamp-Becker I. Autism spectrum disorder in ICD-11—A critical reflection of its possible impact on clinical practice and research. Molecular Psychiatry. 2024;29(3):633–8. </w:t>
      </w:r>
    </w:p>
    <w:p w14:paraId="629CA2C4" w14:textId="77777777" w:rsidR="00FD5BE7" w:rsidRPr="00455EE8" w:rsidRDefault="00FD5BE7" w:rsidP="005122EF">
      <w:pPr>
        <w:pStyle w:val="Bibliography"/>
        <w:tabs>
          <w:tab w:val="clear" w:pos="264"/>
        </w:tabs>
        <w:ind w:left="709" w:hanging="709"/>
      </w:pPr>
      <w:r w:rsidRPr="00455EE8">
        <w:t>11.</w:t>
      </w:r>
      <w:r w:rsidRPr="00455EE8">
        <w:tab/>
        <w:t xml:space="preserve">The Department of Education. Autism Good </w:t>
      </w:r>
      <w:proofErr w:type="gramStart"/>
      <w:r w:rsidRPr="00455EE8">
        <w:t>Practice  Guidance</w:t>
      </w:r>
      <w:proofErr w:type="gramEnd"/>
      <w:r w:rsidRPr="00455EE8">
        <w:t xml:space="preserve"> for Schools Supporting Children and Young People [Internet]. Dublin: Government of Ireland; 2022 [cited 2025 Jan 5] p. 1–250. Available from: https://ncse.ie/autism-good-practice-guidance-for-schools-supporting-children-and-young-people</w:t>
      </w:r>
    </w:p>
    <w:p w14:paraId="2E1D34B0" w14:textId="77777777" w:rsidR="00FD5BE7" w:rsidRPr="00455EE8" w:rsidRDefault="00FD5BE7" w:rsidP="005122EF">
      <w:pPr>
        <w:pStyle w:val="Bibliography"/>
        <w:tabs>
          <w:tab w:val="clear" w:pos="264"/>
        </w:tabs>
        <w:ind w:left="709" w:hanging="709"/>
      </w:pPr>
      <w:r w:rsidRPr="00455EE8">
        <w:t>12.</w:t>
      </w:r>
      <w:r w:rsidRPr="00455EE8">
        <w:tab/>
        <w:t xml:space="preserve">American Psychiatric Association. Autism Spectrum Disorder [Internet]. Online: American Psychiatric Association; 2025 [cited </w:t>
      </w:r>
      <w:r w:rsidRPr="00455EE8">
        <w:lastRenderedPageBreak/>
        <w:t>2025 Jan 5]. Available from: https://www.psychiatry.org/patients-families/autism#:~:text=Autism%20Spectrum%20Disorder%20(ASD)%20is,restricted%20interests%2C%20and%20repetitive%20behavior</w:t>
      </w:r>
    </w:p>
    <w:p w14:paraId="317B049A" w14:textId="77777777" w:rsidR="00FD5BE7" w:rsidRPr="00455EE8" w:rsidRDefault="00FD5BE7" w:rsidP="005122EF">
      <w:pPr>
        <w:pStyle w:val="Bibliography"/>
        <w:tabs>
          <w:tab w:val="clear" w:pos="264"/>
        </w:tabs>
        <w:ind w:left="709" w:hanging="709"/>
      </w:pPr>
      <w:r w:rsidRPr="00455EE8">
        <w:t>13.</w:t>
      </w:r>
      <w:r w:rsidRPr="00455EE8">
        <w:tab/>
        <w:t>HSE. What is autism [Internet]. 2024 Oct [cited 2025 Mar 26]. Available from: https://www2.hse.ie/conditions/autism/about-autism/autism/#:~:text=Autism%20is%20a%20unique%20way,re%20autistic%20your%20whole%20life.</w:t>
      </w:r>
    </w:p>
    <w:p w14:paraId="576C586B" w14:textId="77777777" w:rsidR="00FD5BE7" w:rsidRPr="00455EE8" w:rsidRDefault="00FD5BE7" w:rsidP="005122EF">
      <w:pPr>
        <w:pStyle w:val="Bibliography"/>
        <w:tabs>
          <w:tab w:val="clear" w:pos="264"/>
        </w:tabs>
        <w:ind w:left="709" w:hanging="709"/>
      </w:pPr>
      <w:r w:rsidRPr="00455EE8">
        <w:t>14.</w:t>
      </w:r>
      <w:r w:rsidRPr="00455EE8">
        <w:tab/>
        <w:t xml:space="preserve">National Disability Authority. Public Attitudes to Disability </w:t>
      </w:r>
      <w:proofErr w:type="gramStart"/>
      <w:r w:rsidRPr="00455EE8">
        <w:t>In</w:t>
      </w:r>
      <w:proofErr w:type="gramEnd"/>
      <w:r w:rsidRPr="00455EE8">
        <w:t xml:space="preserve"> Ireland Survey 2017 [Internet]. Dublin: National Disability Authority; 2017 p. 1–144. Available from: https://nda.ie/publications/2017-public-attitudes-to-disability-in-ireland-survey</w:t>
      </w:r>
    </w:p>
    <w:p w14:paraId="7288DDDB" w14:textId="77777777" w:rsidR="00FD5BE7" w:rsidRPr="00455EE8" w:rsidRDefault="00FD5BE7" w:rsidP="005122EF">
      <w:pPr>
        <w:pStyle w:val="Bibliography"/>
        <w:tabs>
          <w:tab w:val="clear" w:pos="264"/>
        </w:tabs>
        <w:ind w:left="709" w:hanging="709"/>
      </w:pPr>
      <w:r w:rsidRPr="00455EE8">
        <w:t>15.</w:t>
      </w:r>
      <w:r w:rsidRPr="00455EE8">
        <w:tab/>
      </w:r>
      <w:proofErr w:type="spellStart"/>
      <w:r w:rsidRPr="00455EE8">
        <w:t>AsIAm</w:t>
      </w:r>
      <w:proofErr w:type="spellEnd"/>
      <w:r w:rsidRPr="00455EE8">
        <w:t>. What is autism? [Internet]. 2023 [cited 2025 Apr 15]. Available from: https://asiam.ie/advice-guidance/what-is-autism</w:t>
      </w:r>
    </w:p>
    <w:p w14:paraId="07B4045C" w14:textId="77777777" w:rsidR="00FD5BE7" w:rsidRPr="00455EE8" w:rsidRDefault="00FD5BE7" w:rsidP="005122EF">
      <w:pPr>
        <w:pStyle w:val="Bibliography"/>
        <w:tabs>
          <w:tab w:val="clear" w:pos="264"/>
        </w:tabs>
        <w:ind w:left="709" w:hanging="709"/>
      </w:pPr>
      <w:r w:rsidRPr="00455EE8">
        <w:t>16.</w:t>
      </w:r>
      <w:r w:rsidRPr="00455EE8">
        <w:tab/>
        <w:t>ASD Ireland. About [Internet]. 2022 [cited 2025 Mar 26]. Available from: https://www.asdireland.ie/about/</w:t>
      </w:r>
    </w:p>
    <w:p w14:paraId="2018032F" w14:textId="77777777" w:rsidR="00FD5BE7" w:rsidRPr="00455EE8" w:rsidRDefault="00FD5BE7" w:rsidP="005122EF">
      <w:pPr>
        <w:pStyle w:val="Bibliography"/>
        <w:tabs>
          <w:tab w:val="clear" w:pos="264"/>
        </w:tabs>
        <w:ind w:left="709" w:hanging="709"/>
      </w:pPr>
      <w:r w:rsidRPr="00455EE8">
        <w:t>17.</w:t>
      </w:r>
      <w:r w:rsidRPr="00455EE8">
        <w:tab/>
        <w:t>ASPIRE Ireland. What is autism? [Internet]. 2024 [cited 2025 Mar 26]. Available from: https://aspireireland.ie/advice-guidance/autism/what-is-autism/</w:t>
      </w:r>
    </w:p>
    <w:p w14:paraId="543ED9AC" w14:textId="77777777" w:rsidR="00FD5BE7" w:rsidRPr="00455EE8" w:rsidRDefault="00FD5BE7" w:rsidP="005122EF">
      <w:pPr>
        <w:pStyle w:val="Bibliography"/>
        <w:tabs>
          <w:tab w:val="clear" w:pos="264"/>
        </w:tabs>
        <w:ind w:left="709" w:hanging="709"/>
      </w:pPr>
      <w:r w:rsidRPr="00455EE8">
        <w:t>18.</w:t>
      </w:r>
      <w:r w:rsidRPr="00455EE8">
        <w:tab/>
        <w:t xml:space="preserve">Jones SC, Akram M, Gordon CS, Murphy N, Sharkie F. Autism in Australia: Community Knowledge and Autistic People’s Experiences. J Autism Dev </w:t>
      </w:r>
      <w:proofErr w:type="spellStart"/>
      <w:r w:rsidRPr="00455EE8">
        <w:t>Disord</w:t>
      </w:r>
      <w:proofErr w:type="spellEnd"/>
      <w:r w:rsidRPr="00455EE8">
        <w:t xml:space="preserve">. 2021 Oct;51(10):3677–89. </w:t>
      </w:r>
    </w:p>
    <w:p w14:paraId="0A316CC9" w14:textId="77777777" w:rsidR="00FD5BE7" w:rsidRPr="00455EE8" w:rsidRDefault="00FD5BE7" w:rsidP="005122EF">
      <w:pPr>
        <w:pStyle w:val="Bibliography"/>
        <w:tabs>
          <w:tab w:val="clear" w:pos="264"/>
        </w:tabs>
        <w:ind w:left="709" w:hanging="709"/>
      </w:pPr>
      <w:r w:rsidRPr="00455EE8">
        <w:t>19.</w:t>
      </w:r>
      <w:r w:rsidRPr="00455EE8">
        <w:tab/>
        <w:t xml:space="preserve">Jensen C, Martens C, Nikolajsen N, Gregersen T, Marx N, Frederiksen M, et al. What do the general population know, believe and feel about individuals </w:t>
      </w:r>
      <w:proofErr w:type="spellStart"/>
      <w:r w:rsidRPr="00455EE8">
        <w:t>wih</w:t>
      </w:r>
      <w:proofErr w:type="spellEnd"/>
      <w:r w:rsidRPr="00455EE8">
        <w:t xml:space="preserve"> autism and schizophrenia: Results from a comparative survey in Denmark. Autism. 2016;20(4):496–508. </w:t>
      </w:r>
    </w:p>
    <w:p w14:paraId="25271192" w14:textId="77777777" w:rsidR="00FD5BE7" w:rsidRPr="00455EE8" w:rsidRDefault="00FD5BE7" w:rsidP="005122EF">
      <w:pPr>
        <w:pStyle w:val="Bibliography"/>
        <w:tabs>
          <w:tab w:val="clear" w:pos="264"/>
        </w:tabs>
        <w:ind w:left="709" w:hanging="709"/>
      </w:pPr>
      <w:r w:rsidRPr="00455EE8">
        <w:t>20.</w:t>
      </w:r>
      <w:r w:rsidRPr="00455EE8">
        <w:tab/>
        <w:t xml:space="preserve">Rakap S, </w:t>
      </w:r>
      <w:proofErr w:type="spellStart"/>
      <w:r w:rsidRPr="00455EE8">
        <w:t>Balikci</w:t>
      </w:r>
      <w:proofErr w:type="spellEnd"/>
      <w:r w:rsidRPr="00455EE8">
        <w:t xml:space="preserve"> S, Kalkan S, Aydin B. Knowledge of Autism Spectrum Disorder among the General Population in Turkey: Implications for Public Training and Education. International Journal of Disability, Development and Education. 2022 Mar 4;69(2):565–77. </w:t>
      </w:r>
    </w:p>
    <w:p w14:paraId="66D9CA81" w14:textId="77777777" w:rsidR="00FD5BE7" w:rsidRPr="00455EE8" w:rsidRDefault="00FD5BE7" w:rsidP="005122EF">
      <w:pPr>
        <w:pStyle w:val="Bibliography"/>
        <w:tabs>
          <w:tab w:val="clear" w:pos="264"/>
        </w:tabs>
        <w:ind w:left="709" w:hanging="709"/>
      </w:pPr>
      <w:r w:rsidRPr="00455EE8">
        <w:t>21.</w:t>
      </w:r>
      <w:r w:rsidRPr="00455EE8">
        <w:tab/>
        <w:t xml:space="preserve">Park S, Lee Y, Kim CE. Korean adults’ beliefs about and social distance toward attention-deficit hyperactivity disorder, Tourette syndrome, and autism spectrum disorder. Psychiatry Research. 2018 </w:t>
      </w:r>
      <w:proofErr w:type="gramStart"/>
      <w:r w:rsidRPr="00455EE8">
        <w:t>Nov;269:633</w:t>
      </w:r>
      <w:proofErr w:type="gramEnd"/>
      <w:r w:rsidRPr="00455EE8">
        <w:t xml:space="preserve">–9. </w:t>
      </w:r>
    </w:p>
    <w:p w14:paraId="4C3AA71B" w14:textId="77777777" w:rsidR="00FD5BE7" w:rsidRPr="00455EE8" w:rsidRDefault="00FD5BE7" w:rsidP="005122EF">
      <w:pPr>
        <w:pStyle w:val="Bibliography"/>
        <w:tabs>
          <w:tab w:val="clear" w:pos="264"/>
        </w:tabs>
        <w:ind w:left="709" w:hanging="709"/>
      </w:pPr>
      <w:r w:rsidRPr="00455EE8">
        <w:t>22.</w:t>
      </w:r>
      <w:r w:rsidRPr="00455EE8">
        <w:tab/>
        <w:t xml:space="preserve">Castillo A, Cohen SR, Miguel J, </w:t>
      </w:r>
      <w:proofErr w:type="spellStart"/>
      <w:r w:rsidRPr="00455EE8">
        <w:t>Warstadt</w:t>
      </w:r>
      <w:proofErr w:type="spellEnd"/>
      <w:r w:rsidRPr="00455EE8">
        <w:t xml:space="preserve"> MF. Short report: Perceptions of causes and common beliefs of autism spectrum </w:t>
      </w:r>
      <w:r w:rsidRPr="00455EE8">
        <w:lastRenderedPageBreak/>
        <w:t xml:space="preserve">disorder in the U.S. Research in Autism Spectrum Disorders. 2020 </w:t>
      </w:r>
      <w:proofErr w:type="gramStart"/>
      <w:r w:rsidRPr="00455EE8">
        <w:t>Feb;70:101472</w:t>
      </w:r>
      <w:proofErr w:type="gramEnd"/>
      <w:r w:rsidRPr="00455EE8">
        <w:t xml:space="preserve">. </w:t>
      </w:r>
    </w:p>
    <w:p w14:paraId="01299466" w14:textId="77777777" w:rsidR="00FD5BE7" w:rsidRPr="00455EE8" w:rsidRDefault="00FD5BE7" w:rsidP="005122EF">
      <w:pPr>
        <w:pStyle w:val="Bibliography"/>
        <w:tabs>
          <w:tab w:val="clear" w:pos="264"/>
        </w:tabs>
        <w:ind w:left="709" w:hanging="709"/>
      </w:pPr>
      <w:r w:rsidRPr="00455EE8">
        <w:t>23.</w:t>
      </w:r>
      <w:r w:rsidRPr="00455EE8">
        <w:tab/>
        <w:t xml:space="preserve">YouGov. YouGov Survey: Autism. YouGov; 2023. </w:t>
      </w:r>
    </w:p>
    <w:p w14:paraId="332EBB83" w14:textId="77777777" w:rsidR="00FD5BE7" w:rsidRPr="00455EE8" w:rsidRDefault="00FD5BE7" w:rsidP="005122EF">
      <w:pPr>
        <w:pStyle w:val="Bibliography"/>
        <w:tabs>
          <w:tab w:val="clear" w:pos="264"/>
        </w:tabs>
        <w:ind w:left="709" w:hanging="709"/>
      </w:pPr>
      <w:r w:rsidRPr="00455EE8">
        <w:t>24.</w:t>
      </w:r>
      <w:r w:rsidRPr="00455EE8">
        <w:tab/>
        <w:t xml:space="preserve">Rimland B. Infantile autism: the syndrome and its implications for a neural theory of </w:t>
      </w:r>
      <w:proofErr w:type="spellStart"/>
      <w:r w:rsidRPr="00455EE8">
        <w:t>behavior</w:t>
      </w:r>
      <w:proofErr w:type="spellEnd"/>
      <w:r w:rsidRPr="00455EE8">
        <w:t xml:space="preserve">. Englewood Cliffs: NJ Prentice-Hall Inc.; 1964. </w:t>
      </w:r>
    </w:p>
    <w:p w14:paraId="22DC5BBF" w14:textId="77777777" w:rsidR="00FD5BE7" w:rsidRPr="00455EE8" w:rsidRDefault="00FD5BE7" w:rsidP="005122EF">
      <w:pPr>
        <w:pStyle w:val="Bibliography"/>
        <w:tabs>
          <w:tab w:val="clear" w:pos="264"/>
        </w:tabs>
        <w:ind w:left="709" w:hanging="709"/>
      </w:pPr>
      <w:r w:rsidRPr="00455EE8">
        <w:t>25.</w:t>
      </w:r>
      <w:r w:rsidRPr="00455EE8">
        <w:tab/>
        <w:t xml:space="preserve">Crowell J, </w:t>
      </w:r>
      <w:proofErr w:type="spellStart"/>
      <w:r w:rsidRPr="00455EE8">
        <w:t>Keluskar</w:t>
      </w:r>
      <w:proofErr w:type="spellEnd"/>
      <w:r w:rsidRPr="00455EE8">
        <w:t xml:space="preserve"> J, Gorecki A. Parenting </w:t>
      </w:r>
      <w:proofErr w:type="spellStart"/>
      <w:r w:rsidRPr="00455EE8">
        <w:t>behavior</w:t>
      </w:r>
      <w:proofErr w:type="spellEnd"/>
      <w:r w:rsidRPr="00455EE8">
        <w:t xml:space="preserve"> and the development of children with autism spectrum disorder. Comprehensive Psychiatry. 2019;90(1):21–9. </w:t>
      </w:r>
    </w:p>
    <w:p w14:paraId="7AB8747B" w14:textId="77777777" w:rsidR="00FD5BE7" w:rsidRPr="00455EE8" w:rsidRDefault="00FD5BE7" w:rsidP="005122EF">
      <w:pPr>
        <w:pStyle w:val="Bibliography"/>
        <w:tabs>
          <w:tab w:val="clear" w:pos="264"/>
        </w:tabs>
        <w:ind w:left="709" w:hanging="709"/>
      </w:pPr>
      <w:r w:rsidRPr="00455EE8">
        <w:t>26.</w:t>
      </w:r>
      <w:r w:rsidRPr="00455EE8">
        <w:tab/>
      </w:r>
      <w:proofErr w:type="spellStart"/>
      <w:r w:rsidRPr="00455EE8">
        <w:t>Seroepidemiology</w:t>
      </w:r>
      <w:proofErr w:type="spellEnd"/>
      <w:r w:rsidRPr="00455EE8">
        <w:t xml:space="preserve"> Unit, National </w:t>
      </w:r>
      <w:proofErr w:type="spellStart"/>
      <w:r w:rsidRPr="00455EE8">
        <w:t>Serosurveillance</w:t>
      </w:r>
      <w:proofErr w:type="spellEnd"/>
      <w:r w:rsidRPr="00455EE8">
        <w:t xml:space="preserve"> Programme, Health Protection Surveillance Centre. Prevalence of measles IgG antibodies in adults aged 18-34 years in Ireland. HSE; 2023 May. </w:t>
      </w:r>
    </w:p>
    <w:p w14:paraId="11597CD3" w14:textId="77777777" w:rsidR="00FD5BE7" w:rsidRPr="00455EE8" w:rsidRDefault="00FD5BE7" w:rsidP="005122EF">
      <w:pPr>
        <w:pStyle w:val="Bibliography"/>
        <w:tabs>
          <w:tab w:val="clear" w:pos="264"/>
        </w:tabs>
        <w:ind w:left="709" w:hanging="709"/>
      </w:pPr>
      <w:r w:rsidRPr="00455EE8">
        <w:t>27.</w:t>
      </w:r>
      <w:r w:rsidRPr="00455EE8">
        <w:tab/>
      </w:r>
      <w:proofErr w:type="spellStart"/>
      <w:r w:rsidRPr="00455EE8">
        <w:t>Ceannt</w:t>
      </w:r>
      <w:proofErr w:type="spellEnd"/>
      <w:r w:rsidRPr="00455EE8">
        <w:t xml:space="preserve"> R. Vaccine Hesitancy [Internet]. NIO Lunch and Learn Series; 2023 Apr; HSE. Available from: https://www.hse.ie/eng/health/immunisation/hcpinfo/conference/nio-lunch-and-learn-vaccine-hesitancy.pdf</w:t>
      </w:r>
    </w:p>
    <w:p w14:paraId="31165656" w14:textId="77777777" w:rsidR="00FD5BE7" w:rsidRPr="00455EE8" w:rsidRDefault="00FD5BE7" w:rsidP="005122EF">
      <w:pPr>
        <w:pStyle w:val="Bibliography"/>
        <w:tabs>
          <w:tab w:val="clear" w:pos="264"/>
        </w:tabs>
        <w:ind w:left="709" w:hanging="709"/>
      </w:pPr>
      <w:r w:rsidRPr="00455EE8">
        <w:t>28.</w:t>
      </w:r>
      <w:r w:rsidRPr="00455EE8">
        <w:tab/>
        <w:t xml:space="preserve">Golson ME, Benallie KJ, Benney CM, Schwartz SE, McClain MB, Harris B. Current state of autism knowledge in the general population of the United States. Research in Autism Spectrum Disorders. 2022 </w:t>
      </w:r>
      <w:proofErr w:type="gramStart"/>
      <w:r w:rsidRPr="00455EE8">
        <w:t>Feb;90:101886</w:t>
      </w:r>
      <w:proofErr w:type="gramEnd"/>
      <w:r w:rsidRPr="00455EE8">
        <w:t xml:space="preserve">. </w:t>
      </w:r>
    </w:p>
    <w:p w14:paraId="40FAF71C" w14:textId="77777777" w:rsidR="00FD5BE7" w:rsidRPr="00455EE8" w:rsidRDefault="00FD5BE7" w:rsidP="005122EF">
      <w:pPr>
        <w:pStyle w:val="Bibliography"/>
        <w:tabs>
          <w:tab w:val="clear" w:pos="264"/>
        </w:tabs>
        <w:ind w:left="709" w:hanging="709"/>
      </w:pPr>
      <w:r w:rsidRPr="00455EE8">
        <w:t>29.</w:t>
      </w:r>
      <w:r w:rsidRPr="00455EE8">
        <w:tab/>
        <w:t xml:space="preserve">Health Service </w:t>
      </w:r>
      <w:proofErr w:type="spellStart"/>
      <w:r w:rsidRPr="00455EE8">
        <w:t>Executve</w:t>
      </w:r>
      <w:proofErr w:type="spellEnd"/>
      <w:r w:rsidRPr="00455EE8">
        <w:t xml:space="preserve"> (HSE). MMR catch-up programme for General Practice [Internet]. Online: Health Service Executive; 2024 [cited 2025 Apr 23]. Available from: https://www.hse.ie/eng/about/who/gmscontracts/vaccination-primary-care-contractors-programme/mmr-catch-up-programme-for-general-practice/</w:t>
      </w:r>
    </w:p>
    <w:p w14:paraId="76E6CD27" w14:textId="77777777" w:rsidR="00FD5BE7" w:rsidRPr="00455EE8" w:rsidRDefault="00FD5BE7" w:rsidP="005122EF">
      <w:pPr>
        <w:pStyle w:val="Bibliography"/>
        <w:tabs>
          <w:tab w:val="clear" w:pos="264"/>
        </w:tabs>
        <w:ind w:left="709" w:hanging="709"/>
      </w:pPr>
      <w:r w:rsidRPr="00455EE8">
        <w:t>30.</w:t>
      </w:r>
      <w:r w:rsidRPr="00455EE8">
        <w:tab/>
        <w:t xml:space="preserve">NHS </w:t>
      </w:r>
      <w:proofErr w:type="gramStart"/>
      <w:r w:rsidRPr="00455EE8">
        <w:t>South West</w:t>
      </w:r>
      <w:proofErr w:type="gramEnd"/>
      <w:r w:rsidRPr="00455EE8">
        <w:t xml:space="preserve"> London. Tens of thousands of extra measles, mumps and rubella (MMR) vaccinations administered in England. Online [Internet]. 2024; Available from: https://www.southwestlondon.icb.nhs.uk/news/tens-of-thousands-of-extra-measles-mumps-and-rubella-mmr-vaccinations-administered-in-england/#:~:text=Between%201%20January%20and%2024,doses%20and%20171%2C635%20second%20doses.</w:t>
      </w:r>
    </w:p>
    <w:p w14:paraId="0F594529" w14:textId="77777777" w:rsidR="00FD5BE7" w:rsidRPr="00455EE8" w:rsidRDefault="00FD5BE7" w:rsidP="005122EF">
      <w:pPr>
        <w:pStyle w:val="Bibliography"/>
        <w:tabs>
          <w:tab w:val="clear" w:pos="264"/>
        </w:tabs>
        <w:ind w:left="709" w:hanging="709"/>
      </w:pPr>
      <w:r w:rsidRPr="00455EE8">
        <w:t>31.</w:t>
      </w:r>
      <w:r w:rsidRPr="00455EE8">
        <w:tab/>
        <w:t xml:space="preserve">Chan D, Doran J, </w:t>
      </w:r>
      <w:proofErr w:type="spellStart"/>
      <w:r w:rsidRPr="00455EE8">
        <w:t>Galobardi</w:t>
      </w:r>
      <w:proofErr w:type="spellEnd"/>
      <w:r w:rsidRPr="00455EE8">
        <w:t xml:space="preserve"> O. Beyond Friendship: The Spectrum of Social Participation of Autistic Adults. Journal of Autism and Developmental Disorders. 2022;53(1):424–37. </w:t>
      </w:r>
    </w:p>
    <w:p w14:paraId="6EBEF043" w14:textId="6E55D861" w:rsidR="00FD5BE7" w:rsidRPr="00455EE8" w:rsidRDefault="00FD5BE7" w:rsidP="005122EF">
      <w:pPr>
        <w:pStyle w:val="Bibliography"/>
        <w:tabs>
          <w:tab w:val="clear" w:pos="264"/>
        </w:tabs>
        <w:ind w:left="709" w:hanging="709"/>
      </w:pPr>
      <w:r w:rsidRPr="00455EE8">
        <w:lastRenderedPageBreak/>
        <w:t>32.</w:t>
      </w:r>
      <w:r w:rsidRPr="00455EE8">
        <w:tab/>
        <w:t>Ke</w:t>
      </w:r>
      <w:r w:rsidR="005122EF">
        <w:t>e</w:t>
      </w:r>
      <w:r w:rsidRPr="00455EE8">
        <w:t xml:space="preserve">nan L, Sweeney MR, McNally S. Knowledge of autism and attitudes towards inclusive education for autistic pupils: A representative survey of school communities in Ireland. 2025; </w:t>
      </w:r>
    </w:p>
    <w:p w14:paraId="2E142749" w14:textId="77777777" w:rsidR="00FD5BE7" w:rsidRPr="00455EE8" w:rsidRDefault="00FD5BE7" w:rsidP="005122EF">
      <w:pPr>
        <w:pStyle w:val="Bibliography"/>
        <w:tabs>
          <w:tab w:val="clear" w:pos="264"/>
        </w:tabs>
        <w:ind w:left="709" w:hanging="709"/>
      </w:pPr>
      <w:r w:rsidRPr="00455EE8">
        <w:t>33.</w:t>
      </w:r>
      <w:r w:rsidRPr="00455EE8">
        <w:tab/>
        <w:t xml:space="preserve">Young K, Mannix McNamara P, Coughlan B. Post-primary school teachers’ knowledge and understanding of autism spectrum disorders. Irish Educational Studies. 2017;36(3). </w:t>
      </w:r>
    </w:p>
    <w:p w14:paraId="5633F98E" w14:textId="77777777" w:rsidR="00FD5BE7" w:rsidRPr="00455EE8" w:rsidRDefault="00FD5BE7" w:rsidP="005122EF">
      <w:pPr>
        <w:pStyle w:val="Bibliography"/>
        <w:tabs>
          <w:tab w:val="clear" w:pos="264"/>
        </w:tabs>
        <w:ind w:left="709" w:hanging="709"/>
      </w:pPr>
      <w:r w:rsidRPr="00455EE8">
        <w:t>34.</w:t>
      </w:r>
      <w:r w:rsidRPr="00455EE8">
        <w:tab/>
        <w:t xml:space="preserve">Rice C, Kenny N, Connolly L. Exploring the Attitudes of School Staff towards the Role of Autism Classes in Inclusive Education for Autistic Students: A Qualitative Study in Irish Primary Schools. Education Sciences. 2023 Sep 2;13(9):889. </w:t>
      </w:r>
    </w:p>
    <w:p w14:paraId="22F994DB" w14:textId="77777777" w:rsidR="00FD5BE7" w:rsidRPr="00455EE8" w:rsidRDefault="00FD5BE7" w:rsidP="005122EF">
      <w:pPr>
        <w:pStyle w:val="Bibliography"/>
        <w:tabs>
          <w:tab w:val="clear" w:pos="264"/>
        </w:tabs>
        <w:ind w:left="709" w:hanging="709"/>
      </w:pPr>
      <w:r w:rsidRPr="00455EE8">
        <w:t>35.</w:t>
      </w:r>
      <w:r w:rsidRPr="00455EE8">
        <w:tab/>
        <w:t xml:space="preserve">Ring E, Egan M, Fitzgerald J, Griffin C, Long S, McCarthy E, et al. An Evaluation of Education Provision for Students with Autism Spectrum Disorder in Ireland. National Council for Special Education; 2016 p. 1–295. Report No.: 21. </w:t>
      </w:r>
    </w:p>
    <w:p w14:paraId="5BD047FC" w14:textId="77777777" w:rsidR="00FD5BE7" w:rsidRPr="00455EE8" w:rsidRDefault="00FD5BE7" w:rsidP="005122EF">
      <w:pPr>
        <w:pStyle w:val="Bibliography"/>
        <w:tabs>
          <w:tab w:val="clear" w:pos="264"/>
        </w:tabs>
        <w:ind w:left="709" w:hanging="709"/>
      </w:pPr>
      <w:r w:rsidRPr="00455EE8">
        <w:t>36.</w:t>
      </w:r>
      <w:r w:rsidRPr="00455EE8">
        <w:tab/>
        <w:t xml:space="preserve">Barry L, Holloway J, Gallagher S. Teacher Characteristics, Knowledge and Use of Evidence-Based Practices in Autism Education in Ireland. Journal of Autism and Developmental Disorders. 2022;52(1):3536–46. </w:t>
      </w:r>
    </w:p>
    <w:p w14:paraId="606671C0" w14:textId="77777777" w:rsidR="00FD5BE7" w:rsidRPr="00455EE8" w:rsidRDefault="00FD5BE7" w:rsidP="005122EF">
      <w:pPr>
        <w:pStyle w:val="Bibliography"/>
        <w:tabs>
          <w:tab w:val="clear" w:pos="264"/>
        </w:tabs>
        <w:ind w:left="709" w:hanging="709"/>
      </w:pPr>
      <w:r w:rsidRPr="00455EE8">
        <w:t>37.</w:t>
      </w:r>
      <w:r w:rsidRPr="00455EE8">
        <w:tab/>
        <w:t xml:space="preserve">Dervan M, Egan M, Ring E. I may be doing this but </w:t>
      </w:r>
      <w:proofErr w:type="spellStart"/>
      <w:r w:rsidRPr="00455EE8">
        <w:t>i’m</w:t>
      </w:r>
      <w:proofErr w:type="spellEnd"/>
      <w:r w:rsidRPr="00455EE8">
        <w:t xml:space="preserve"> not aware of it: teachers’ familiarity with evidence-based practices supporting autistic children in Ireland. European Journal of Special Needs Education. 2025; </w:t>
      </w:r>
    </w:p>
    <w:p w14:paraId="5526BF78" w14:textId="77777777" w:rsidR="00FD5BE7" w:rsidRPr="00455EE8" w:rsidRDefault="00FD5BE7" w:rsidP="005122EF">
      <w:pPr>
        <w:pStyle w:val="Bibliography"/>
        <w:tabs>
          <w:tab w:val="clear" w:pos="264"/>
        </w:tabs>
        <w:ind w:left="709" w:hanging="709"/>
      </w:pPr>
      <w:r w:rsidRPr="00455EE8">
        <w:t>38.</w:t>
      </w:r>
      <w:r w:rsidRPr="00455EE8">
        <w:tab/>
        <w:t xml:space="preserve">Gallagher L, Crane L, Dinneen T, Ibrahim N, Mulryan N, et al. Examining the barriers and facilitators to mental health service provision for autistic people in Ireland: a survey of psychiatrists. Irish Journal of Psychological Medicine. 2025;4(1):1–9. </w:t>
      </w:r>
    </w:p>
    <w:p w14:paraId="4A8C4DF0" w14:textId="77777777" w:rsidR="00FD5BE7" w:rsidRPr="00455EE8" w:rsidRDefault="00FD5BE7" w:rsidP="005122EF">
      <w:pPr>
        <w:pStyle w:val="Bibliography"/>
        <w:tabs>
          <w:tab w:val="clear" w:pos="264"/>
        </w:tabs>
        <w:ind w:left="709" w:hanging="709"/>
      </w:pPr>
      <w:r w:rsidRPr="00455EE8">
        <w:t>39.</w:t>
      </w:r>
      <w:r w:rsidRPr="00455EE8">
        <w:tab/>
        <w:t xml:space="preserve">Coyne F. ‘You are not the person who knows most about this in the room’ An exploration of the experiences of trainee therapists working with autistic adult clients. Irish Association for Counselling and Psychotherapy. 2024;24(2):18–25. </w:t>
      </w:r>
    </w:p>
    <w:p w14:paraId="0396C6E2" w14:textId="77777777" w:rsidR="00FD5BE7" w:rsidRPr="00455EE8" w:rsidRDefault="00FD5BE7" w:rsidP="005122EF">
      <w:pPr>
        <w:pStyle w:val="Bibliography"/>
        <w:tabs>
          <w:tab w:val="clear" w:pos="264"/>
        </w:tabs>
        <w:ind w:left="709" w:hanging="709"/>
      </w:pPr>
      <w:r w:rsidRPr="00455EE8">
        <w:t>40.</w:t>
      </w:r>
      <w:r w:rsidRPr="00455EE8">
        <w:tab/>
        <w:t xml:space="preserve">Lipinski S, </w:t>
      </w:r>
      <w:proofErr w:type="spellStart"/>
      <w:r w:rsidRPr="00455EE8">
        <w:t>Boegl</w:t>
      </w:r>
      <w:proofErr w:type="spellEnd"/>
      <w:r w:rsidRPr="00455EE8">
        <w:t xml:space="preserve"> K, Blanke E, </w:t>
      </w:r>
      <w:proofErr w:type="spellStart"/>
      <w:r w:rsidRPr="00455EE8">
        <w:t>Suenkel</w:t>
      </w:r>
      <w:proofErr w:type="spellEnd"/>
      <w:r w:rsidRPr="00455EE8">
        <w:t xml:space="preserve"> U, </w:t>
      </w:r>
      <w:proofErr w:type="spellStart"/>
      <w:r w:rsidRPr="00455EE8">
        <w:t>Dziobek</w:t>
      </w:r>
      <w:proofErr w:type="spellEnd"/>
      <w:r w:rsidRPr="00455EE8">
        <w:t xml:space="preserve"> I. A blind spot in mental healthcare? Psychotherapists lack education and expertise for the support of adults on the autism spectrum. </w:t>
      </w:r>
      <w:proofErr w:type="gramStart"/>
      <w:r w:rsidRPr="00455EE8">
        <w:t>Autism :</w:t>
      </w:r>
      <w:proofErr w:type="gramEnd"/>
      <w:r w:rsidRPr="00455EE8">
        <w:t xml:space="preserve"> the international journal of research and practice. 2022;26(6):1509–21. </w:t>
      </w:r>
    </w:p>
    <w:p w14:paraId="4A5885A5" w14:textId="77777777" w:rsidR="00FD5BE7" w:rsidRPr="00455EE8" w:rsidRDefault="00FD5BE7" w:rsidP="005122EF">
      <w:pPr>
        <w:pStyle w:val="Bibliography"/>
        <w:tabs>
          <w:tab w:val="clear" w:pos="264"/>
        </w:tabs>
        <w:ind w:left="709" w:hanging="709"/>
      </w:pPr>
      <w:r w:rsidRPr="00455EE8">
        <w:t>41.</w:t>
      </w:r>
      <w:r w:rsidRPr="00455EE8">
        <w:tab/>
        <w:t xml:space="preserve">Mandy W. Six ideas about how to address the autism mental health crisis. Autism. 2022;26(2):289–92. </w:t>
      </w:r>
    </w:p>
    <w:p w14:paraId="410BF7F6" w14:textId="77777777" w:rsidR="00FD5BE7" w:rsidRPr="00455EE8" w:rsidRDefault="00FD5BE7" w:rsidP="005122EF">
      <w:pPr>
        <w:pStyle w:val="Bibliography"/>
        <w:tabs>
          <w:tab w:val="clear" w:pos="264"/>
        </w:tabs>
        <w:ind w:left="709" w:hanging="709"/>
      </w:pPr>
      <w:r w:rsidRPr="00455EE8">
        <w:t>42.</w:t>
      </w:r>
      <w:r w:rsidRPr="00455EE8">
        <w:tab/>
        <w:t xml:space="preserve">Corden K, Brewer R, Cage E. A Systematic Review of Healthcare Professionals’ Knowledge, Self-Efficacy and Attitudes Towards </w:t>
      </w:r>
      <w:r w:rsidRPr="00455EE8">
        <w:lastRenderedPageBreak/>
        <w:t xml:space="preserve">Working with Autistic People. Review Journal of Autism and Developmental Disorders. 2022;9(1):386–99. </w:t>
      </w:r>
    </w:p>
    <w:p w14:paraId="03347D3A" w14:textId="77777777" w:rsidR="00FD5BE7" w:rsidRPr="00455EE8" w:rsidRDefault="00FD5BE7" w:rsidP="005122EF">
      <w:pPr>
        <w:pStyle w:val="Bibliography"/>
        <w:tabs>
          <w:tab w:val="clear" w:pos="264"/>
        </w:tabs>
        <w:ind w:left="709" w:hanging="709"/>
      </w:pPr>
      <w:r w:rsidRPr="00455EE8">
        <w:t>43.</w:t>
      </w:r>
      <w:r w:rsidRPr="00455EE8">
        <w:tab/>
        <w:t xml:space="preserve">Clarke A, Browne S, Boardman L, Hewitt L, Light S. Implementing UK autism policy and national institute for health and care excellence guidance- assessing the impact of autism training for frontline staff in community learning disabilities teams. 2016;42(2):103–10. </w:t>
      </w:r>
    </w:p>
    <w:p w14:paraId="0FB4B9EB" w14:textId="77777777" w:rsidR="00FD5BE7" w:rsidRPr="00455EE8" w:rsidRDefault="00FD5BE7" w:rsidP="005122EF">
      <w:pPr>
        <w:pStyle w:val="Bibliography"/>
        <w:tabs>
          <w:tab w:val="clear" w:pos="264"/>
        </w:tabs>
        <w:ind w:left="709" w:hanging="709"/>
      </w:pPr>
      <w:r w:rsidRPr="00455EE8">
        <w:t>44.</w:t>
      </w:r>
      <w:r w:rsidRPr="00455EE8">
        <w:tab/>
        <w:t xml:space="preserve">Crane L, Davidson I, Prosser R, Pellicano E. Understanding psychiatrists’ knowledge, attitudes and experiences in identifying and supporting their patients on the autism spectrum: Online survey. 2019;5(3). </w:t>
      </w:r>
    </w:p>
    <w:p w14:paraId="234D276B" w14:textId="77777777" w:rsidR="00FD5BE7" w:rsidRPr="00455EE8" w:rsidRDefault="00FD5BE7" w:rsidP="005122EF">
      <w:pPr>
        <w:pStyle w:val="Bibliography"/>
        <w:tabs>
          <w:tab w:val="clear" w:pos="264"/>
        </w:tabs>
        <w:ind w:left="709" w:hanging="709"/>
      </w:pPr>
      <w:r w:rsidRPr="00455EE8">
        <w:t>45.</w:t>
      </w:r>
      <w:r w:rsidRPr="00455EE8">
        <w:tab/>
      </w:r>
      <w:proofErr w:type="spellStart"/>
      <w:r w:rsidRPr="00455EE8">
        <w:t>Uniqwe</w:t>
      </w:r>
      <w:proofErr w:type="spellEnd"/>
      <w:r w:rsidRPr="00455EE8">
        <w:t xml:space="preserve"> S, Buckley C, Crane L, Kenny L, Remington A, Pellicano E. GPs’ confidence in caring for their patients on the autism spectrum: an online self-report study. 2017;67(659):445–52. </w:t>
      </w:r>
    </w:p>
    <w:p w14:paraId="61EE0371" w14:textId="77777777" w:rsidR="00FD5BE7" w:rsidRPr="00455EE8" w:rsidRDefault="00FD5BE7" w:rsidP="005122EF">
      <w:pPr>
        <w:pStyle w:val="Bibliography"/>
        <w:tabs>
          <w:tab w:val="clear" w:pos="264"/>
        </w:tabs>
        <w:ind w:left="709" w:hanging="709"/>
      </w:pPr>
      <w:r w:rsidRPr="00455EE8">
        <w:t>46.</w:t>
      </w:r>
      <w:r w:rsidRPr="00455EE8">
        <w:tab/>
        <w:t xml:space="preserve">Murphy D, McMorrow K. View of autism spectrum conditions held by staff working within a high secure psychiatric hospital. 2015;17(3):231–40. </w:t>
      </w:r>
    </w:p>
    <w:p w14:paraId="03070283" w14:textId="77777777" w:rsidR="00FD5BE7" w:rsidRPr="00455EE8" w:rsidRDefault="00FD5BE7" w:rsidP="005122EF">
      <w:pPr>
        <w:pStyle w:val="Bibliography"/>
        <w:tabs>
          <w:tab w:val="clear" w:pos="264"/>
        </w:tabs>
        <w:ind w:left="709" w:hanging="709"/>
      </w:pPr>
      <w:r w:rsidRPr="00455EE8">
        <w:t>47.</w:t>
      </w:r>
      <w:r w:rsidRPr="00455EE8">
        <w:tab/>
        <w:t xml:space="preserve">Doherty M, Chown N, Martin N, Shaw S. Autistic psychiatrists’ experiences of </w:t>
      </w:r>
      <w:proofErr w:type="spellStart"/>
      <w:r w:rsidRPr="00455EE8">
        <w:t>recognisingthemselves</w:t>
      </w:r>
      <w:proofErr w:type="spellEnd"/>
      <w:r w:rsidRPr="00455EE8">
        <w:t xml:space="preserve"> and others as </w:t>
      </w:r>
      <w:proofErr w:type="spellStart"/>
      <w:proofErr w:type="gramStart"/>
      <w:r w:rsidRPr="00455EE8">
        <w:t>autistic:a</w:t>
      </w:r>
      <w:proofErr w:type="spellEnd"/>
      <w:proofErr w:type="gramEnd"/>
      <w:r w:rsidRPr="00455EE8">
        <w:t xml:space="preserve"> qualitative study. </w:t>
      </w:r>
      <w:proofErr w:type="spellStart"/>
      <w:r w:rsidRPr="00455EE8">
        <w:t>BJPsych</w:t>
      </w:r>
      <w:proofErr w:type="spellEnd"/>
      <w:r w:rsidRPr="00455EE8">
        <w:t xml:space="preserve"> Open. 2024;10(e183):1–8. </w:t>
      </w:r>
    </w:p>
    <w:p w14:paraId="3EF803C0" w14:textId="77777777" w:rsidR="00FD5BE7" w:rsidRPr="00455EE8" w:rsidRDefault="00FD5BE7" w:rsidP="005122EF">
      <w:pPr>
        <w:pStyle w:val="Bibliography"/>
        <w:tabs>
          <w:tab w:val="clear" w:pos="264"/>
        </w:tabs>
        <w:ind w:left="709" w:hanging="709"/>
      </w:pPr>
      <w:r w:rsidRPr="00455EE8">
        <w:t>48.</w:t>
      </w:r>
      <w:r w:rsidRPr="00455EE8">
        <w:tab/>
        <w:t xml:space="preserve">Onwuchekwa O, Davidson C, Sharma V. Attitudes and Experience of Autism and Learning </w:t>
      </w:r>
      <w:proofErr w:type="gramStart"/>
      <w:r w:rsidRPr="00455EE8">
        <w:t>disability(</w:t>
      </w:r>
      <w:proofErr w:type="gramEnd"/>
      <w:r w:rsidRPr="00455EE8">
        <w:t xml:space="preserve">LD): A Survey of Mental Healthcare Staff. </w:t>
      </w:r>
      <w:proofErr w:type="spellStart"/>
      <w:r w:rsidRPr="00455EE8">
        <w:t>BJPsych</w:t>
      </w:r>
      <w:proofErr w:type="spellEnd"/>
      <w:r w:rsidRPr="00455EE8">
        <w:t xml:space="preserve"> Open. 2022;8(S1):105–6. </w:t>
      </w:r>
    </w:p>
    <w:p w14:paraId="4BB4C461" w14:textId="77777777" w:rsidR="00FD5BE7" w:rsidRPr="00455EE8" w:rsidRDefault="00FD5BE7" w:rsidP="005122EF">
      <w:pPr>
        <w:pStyle w:val="Bibliography"/>
        <w:tabs>
          <w:tab w:val="clear" w:pos="264"/>
        </w:tabs>
        <w:ind w:left="709" w:hanging="709"/>
      </w:pPr>
      <w:r w:rsidRPr="00455EE8">
        <w:t>49.</w:t>
      </w:r>
      <w:r w:rsidRPr="00455EE8">
        <w:tab/>
        <w:t xml:space="preserve">Grant A, Turner S, Shaw S, Williams K, Morgan H, Ellis R, et al. "I am afraid of being treated badly if I show it”: A cross-sectional study of healthcare accessibility and Autism Health Passports among UK Autistic adults. PLOS ONE. 19(5):1–18. </w:t>
      </w:r>
    </w:p>
    <w:p w14:paraId="70DE8FBB" w14:textId="77777777" w:rsidR="00FD5BE7" w:rsidRPr="00455EE8" w:rsidRDefault="00FD5BE7" w:rsidP="005122EF">
      <w:pPr>
        <w:pStyle w:val="Bibliography"/>
        <w:tabs>
          <w:tab w:val="clear" w:pos="264"/>
        </w:tabs>
        <w:ind w:left="709" w:hanging="709"/>
      </w:pPr>
      <w:r w:rsidRPr="00455EE8">
        <w:t>50.</w:t>
      </w:r>
      <w:r w:rsidRPr="00455EE8">
        <w:tab/>
        <w:t>World Health Organisation (WHO). Disability and Health [Internet]. [cited 2025 Apr 17]. Available from: https://www.who.int/newsroom/fact-sheets/detail/disability-and-health</w:t>
      </w:r>
    </w:p>
    <w:p w14:paraId="253CF89D" w14:textId="77777777" w:rsidR="00FD5BE7" w:rsidRPr="00455EE8" w:rsidRDefault="00FD5BE7" w:rsidP="005122EF">
      <w:pPr>
        <w:pStyle w:val="Bibliography"/>
        <w:tabs>
          <w:tab w:val="clear" w:pos="264"/>
        </w:tabs>
        <w:ind w:left="709" w:hanging="709"/>
      </w:pPr>
      <w:r w:rsidRPr="00455EE8">
        <w:t>51.</w:t>
      </w:r>
      <w:r w:rsidRPr="00455EE8">
        <w:tab/>
      </w:r>
      <w:proofErr w:type="spellStart"/>
      <w:r w:rsidRPr="00455EE8">
        <w:t>Hirvikoski</w:t>
      </w:r>
      <w:proofErr w:type="spellEnd"/>
      <w:r w:rsidRPr="00455EE8">
        <w:t xml:space="preserve"> T, </w:t>
      </w:r>
      <w:proofErr w:type="spellStart"/>
      <w:r w:rsidRPr="00455EE8">
        <w:t>Mittendorfer</w:t>
      </w:r>
      <w:proofErr w:type="spellEnd"/>
      <w:r w:rsidRPr="00455EE8">
        <w:t xml:space="preserve">-Rutz E, Boman M, Larsson H, Lichtenstein P, </w:t>
      </w:r>
      <w:proofErr w:type="spellStart"/>
      <w:r w:rsidRPr="00455EE8">
        <w:t>Bölte</w:t>
      </w:r>
      <w:proofErr w:type="spellEnd"/>
      <w:r w:rsidRPr="00455EE8">
        <w:t xml:space="preserve"> S. Premature mortality in autism spectrum disorder. The Journal of Mental Science. 2016;208(3):232–8. </w:t>
      </w:r>
    </w:p>
    <w:p w14:paraId="2F1A664B" w14:textId="77777777" w:rsidR="00FD5BE7" w:rsidRPr="00455EE8" w:rsidRDefault="00FD5BE7" w:rsidP="005122EF">
      <w:pPr>
        <w:pStyle w:val="Bibliography"/>
        <w:tabs>
          <w:tab w:val="clear" w:pos="264"/>
        </w:tabs>
        <w:ind w:left="709" w:hanging="709"/>
      </w:pPr>
      <w:r w:rsidRPr="00455EE8">
        <w:t>52.</w:t>
      </w:r>
      <w:r w:rsidRPr="00455EE8">
        <w:tab/>
        <w:t xml:space="preserve">Maxwell N, Kramer A. Forgotten, outdated, and absent: PSNI officer’s training, experiences, and confidence with Autism. Policing and Society. 2024 Jul 2;34(6):551–63. </w:t>
      </w:r>
    </w:p>
    <w:p w14:paraId="22D31B1F" w14:textId="77777777" w:rsidR="00FD5BE7" w:rsidRPr="00455EE8" w:rsidRDefault="00FD5BE7" w:rsidP="005122EF">
      <w:pPr>
        <w:pStyle w:val="Bibliography"/>
        <w:tabs>
          <w:tab w:val="clear" w:pos="264"/>
        </w:tabs>
        <w:ind w:left="709" w:hanging="709"/>
      </w:pPr>
      <w:r w:rsidRPr="00455EE8">
        <w:lastRenderedPageBreak/>
        <w:t>53.</w:t>
      </w:r>
      <w:r w:rsidRPr="00455EE8">
        <w:tab/>
        <w:t xml:space="preserve">George R, Crane L, Bingham A, Pophale C, Remington A. Legal professionals’ knowledge and experience of autistic adults in the family justice system. Journal of Social Welfare and Family Law. 2018;40(1):78–97. </w:t>
      </w:r>
    </w:p>
    <w:p w14:paraId="17C43FDE" w14:textId="77777777" w:rsidR="00FD5BE7" w:rsidRPr="00455EE8" w:rsidRDefault="00FD5BE7" w:rsidP="005122EF">
      <w:pPr>
        <w:pStyle w:val="Bibliography"/>
        <w:tabs>
          <w:tab w:val="clear" w:pos="264"/>
        </w:tabs>
        <w:ind w:left="709" w:hanging="709"/>
      </w:pPr>
      <w:r w:rsidRPr="00455EE8">
        <w:t>54.</w:t>
      </w:r>
      <w:r w:rsidRPr="00455EE8">
        <w:tab/>
        <w:t>Irish Human Rights and Equality Commission. Disability and Reasonable Accommodation What are my obligations? [Internet]. 2024 [cited 2025 Mar 26]. Available from: https://www.ihrec.ie/guides-and-tools/human-rights-and-equality-for-employers/what-does-the-law-say/disability-and-reasonable-accommodation/</w:t>
      </w:r>
    </w:p>
    <w:p w14:paraId="5ED2E5B0" w14:textId="77777777" w:rsidR="00FD5BE7" w:rsidRPr="00455EE8" w:rsidRDefault="00FD5BE7" w:rsidP="005122EF">
      <w:pPr>
        <w:pStyle w:val="Bibliography"/>
        <w:tabs>
          <w:tab w:val="clear" w:pos="264"/>
        </w:tabs>
        <w:ind w:left="709" w:hanging="709"/>
      </w:pPr>
      <w:r w:rsidRPr="00455EE8">
        <w:t>55.</w:t>
      </w:r>
      <w:r w:rsidRPr="00455EE8">
        <w:tab/>
        <w:t>Central Statistics Office. Press Statement Census 2022 Results Profile 5 - Diversity, Migration, Ethnicity, Irish Travellers &amp; Religion [Internet]. Dublin: Central Statistics Office; 2022 [cited 2025 Apr 24]. Available from: https://www.cso.ie/en/csolatestnews/pressreleases/2023pressreleases/pressstatementcensus2022resultsprofile5-diversitymigrationethnicityirishtravellersreligion/#:~:text='-,There%20were%20almost%20632%2C000%20non%2DIrish%20citizens%20living%20in%20Ireland,average%20younger%20than%20Irish%20citizens.</w:t>
      </w:r>
    </w:p>
    <w:p w14:paraId="5BC27A0F" w14:textId="77777777" w:rsidR="00FD5BE7" w:rsidRPr="00455EE8" w:rsidRDefault="00FD5BE7" w:rsidP="005122EF">
      <w:pPr>
        <w:pStyle w:val="Bibliography"/>
        <w:tabs>
          <w:tab w:val="clear" w:pos="264"/>
        </w:tabs>
        <w:ind w:left="709" w:hanging="709"/>
      </w:pPr>
      <w:r w:rsidRPr="00455EE8">
        <w:t>56.</w:t>
      </w:r>
      <w:r w:rsidRPr="00455EE8">
        <w:tab/>
        <w:t xml:space="preserve">Keenan L, Sweeney MR, McNally S. Knowledge of autism and attitudes towards inclusive education for autistic pupils: A representative survey of school communities in Ireland. Preprint. 2025; </w:t>
      </w:r>
    </w:p>
    <w:p w14:paraId="4ED18B95" w14:textId="77777777" w:rsidR="00FD5BE7" w:rsidRPr="00455EE8" w:rsidRDefault="00FD5BE7" w:rsidP="005122EF">
      <w:pPr>
        <w:pStyle w:val="Bibliography"/>
        <w:tabs>
          <w:tab w:val="clear" w:pos="264"/>
        </w:tabs>
        <w:ind w:left="709" w:hanging="709"/>
      </w:pPr>
      <w:r w:rsidRPr="00455EE8">
        <w:t>57.</w:t>
      </w:r>
      <w:r w:rsidRPr="00455EE8">
        <w:tab/>
        <w:t>National Council for Special Education. Comprehensive Review of the Special Needs Assistant Scheme [Internet]. Meath: National Council for Special Education; 2018 Mar p. 1–134. Report No.: 6. Available from: https://ncse.ie/wp-content/uploads/2018/05/NCSE-PAP6-Comprehensive-Review-SNA-Scheme.pdf</w:t>
      </w:r>
    </w:p>
    <w:p w14:paraId="57E4AFD0" w14:textId="77777777" w:rsidR="00FD5BE7" w:rsidRPr="00455EE8" w:rsidRDefault="00FD5BE7" w:rsidP="005122EF">
      <w:pPr>
        <w:pStyle w:val="Bibliography"/>
        <w:tabs>
          <w:tab w:val="clear" w:pos="264"/>
        </w:tabs>
        <w:ind w:left="709" w:hanging="709"/>
      </w:pPr>
      <w:r w:rsidRPr="00455EE8">
        <w:t>58.</w:t>
      </w:r>
      <w:r w:rsidRPr="00455EE8">
        <w:tab/>
        <w:t xml:space="preserve">Holloway CA, Munro N, Jackson J, Phillips S, Ropar D. Exploring the autistic and police perspectives of the custody process through a participative walkthrough. Research in Developmental Disabilities. 2020 </w:t>
      </w:r>
      <w:proofErr w:type="gramStart"/>
      <w:r w:rsidRPr="00455EE8">
        <w:t>Feb;97:103545</w:t>
      </w:r>
      <w:proofErr w:type="gramEnd"/>
      <w:r w:rsidRPr="00455EE8">
        <w:t xml:space="preserve">. </w:t>
      </w:r>
    </w:p>
    <w:p w14:paraId="7B39B2D9" w14:textId="77777777" w:rsidR="00FD5BE7" w:rsidRPr="00455EE8" w:rsidRDefault="00FD5BE7" w:rsidP="005122EF">
      <w:pPr>
        <w:pStyle w:val="Bibliography"/>
        <w:tabs>
          <w:tab w:val="clear" w:pos="264"/>
        </w:tabs>
        <w:ind w:left="709" w:hanging="709"/>
      </w:pPr>
      <w:r w:rsidRPr="00455EE8">
        <w:t>59.</w:t>
      </w:r>
      <w:r w:rsidRPr="00455EE8">
        <w:tab/>
        <w:t xml:space="preserve">Skehan E, O’Mahony K. An Irish Study of the Perspectives of Special Class Teachers and Special School Teachers of Toileting Differences Experienced by Children and Adolescents on the Autism Spectrum. REACH: Journal of Inclusive Education in </w:t>
      </w:r>
      <w:proofErr w:type="gramStart"/>
      <w:r w:rsidRPr="00455EE8">
        <w:t>Ireland,.</w:t>
      </w:r>
      <w:proofErr w:type="gramEnd"/>
      <w:r w:rsidRPr="00455EE8">
        <w:t xml:space="preserve"> 2022;35(2):100–12. </w:t>
      </w:r>
    </w:p>
    <w:p w14:paraId="6F8F2B6F" w14:textId="77777777" w:rsidR="00FD5BE7" w:rsidRPr="00455EE8" w:rsidRDefault="00FD5BE7" w:rsidP="005122EF">
      <w:pPr>
        <w:pStyle w:val="Bibliography"/>
        <w:tabs>
          <w:tab w:val="clear" w:pos="264"/>
        </w:tabs>
        <w:ind w:left="709" w:hanging="709"/>
      </w:pPr>
      <w:r w:rsidRPr="00455EE8">
        <w:t>60.</w:t>
      </w:r>
      <w:r w:rsidRPr="00455EE8">
        <w:tab/>
        <w:t xml:space="preserve">Department of Education Inspectorate. Supporting all children and young people to access an appropriate education. Dublin: Department of Education; 2025 May. </w:t>
      </w:r>
    </w:p>
    <w:p w14:paraId="62824439" w14:textId="77777777" w:rsidR="00FD5BE7" w:rsidRPr="00455EE8" w:rsidRDefault="00FD5BE7" w:rsidP="005122EF">
      <w:pPr>
        <w:pStyle w:val="Bibliography"/>
        <w:tabs>
          <w:tab w:val="clear" w:pos="264"/>
        </w:tabs>
        <w:ind w:left="709" w:hanging="709"/>
      </w:pPr>
      <w:r w:rsidRPr="00455EE8">
        <w:lastRenderedPageBreak/>
        <w:t>61.</w:t>
      </w:r>
      <w:r w:rsidRPr="00455EE8">
        <w:tab/>
        <w:t xml:space="preserve">National Council for Special Education. Guidelines for Setting Up and Organising Special Classes for Boards of Management and Principals of Primary and Post-Primary Schools. Meath: National Council for Special Education; 2024. </w:t>
      </w:r>
    </w:p>
    <w:p w14:paraId="3A802522" w14:textId="77777777" w:rsidR="00FD5BE7" w:rsidRPr="00455EE8" w:rsidRDefault="00FD5BE7" w:rsidP="005122EF">
      <w:pPr>
        <w:pStyle w:val="Bibliography"/>
        <w:tabs>
          <w:tab w:val="clear" w:pos="264"/>
        </w:tabs>
        <w:ind w:left="709" w:hanging="709"/>
      </w:pPr>
      <w:r w:rsidRPr="00455EE8">
        <w:t>62.</w:t>
      </w:r>
      <w:r w:rsidRPr="00455EE8">
        <w:tab/>
        <w:t xml:space="preserve">Timmons S, McGinnity F, Carroll E. Ableism differs by disability, gender and </w:t>
      </w:r>
      <w:proofErr w:type="spellStart"/>
      <w:r w:rsidRPr="00455EE8">
        <w:t>socialcontext</w:t>
      </w:r>
      <w:proofErr w:type="spellEnd"/>
      <w:r w:rsidRPr="00455EE8">
        <w:t xml:space="preserve">: Evidence from vignette experiments. British Journal of Social Psychology. 2023;63(1):637–57. </w:t>
      </w:r>
    </w:p>
    <w:p w14:paraId="611D6ECE" w14:textId="77777777" w:rsidR="00FD5BE7" w:rsidRPr="00455EE8" w:rsidRDefault="00FD5BE7" w:rsidP="005122EF">
      <w:pPr>
        <w:pStyle w:val="Bibliography"/>
        <w:tabs>
          <w:tab w:val="clear" w:pos="264"/>
        </w:tabs>
        <w:ind w:left="709" w:hanging="709"/>
      </w:pPr>
      <w:r w:rsidRPr="00455EE8">
        <w:t>63.</w:t>
      </w:r>
      <w:r w:rsidRPr="00455EE8">
        <w:tab/>
      </w:r>
      <w:proofErr w:type="spellStart"/>
      <w:r w:rsidRPr="00455EE8">
        <w:t>AsIAm</w:t>
      </w:r>
      <w:proofErr w:type="spellEnd"/>
      <w:r w:rsidRPr="00455EE8">
        <w:t xml:space="preserve">. What We Wish You Knew A rights-based analysis of school codes of behaviour in Ireland. </w:t>
      </w:r>
      <w:proofErr w:type="spellStart"/>
      <w:r w:rsidRPr="00455EE8">
        <w:t>AsIAm</w:t>
      </w:r>
      <w:proofErr w:type="spellEnd"/>
      <w:r w:rsidRPr="00455EE8">
        <w:t xml:space="preserve">; 2024. </w:t>
      </w:r>
    </w:p>
    <w:p w14:paraId="4130AC6D" w14:textId="77777777" w:rsidR="00FD5BE7" w:rsidRPr="00455EE8" w:rsidRDefault="00FD5BE7" w:rsidP="005122EF">
      <w:pPr>
        <w:pStyle w:val="Bibliography"/>
        <w:tabs>
          <w:tab w:val="clear" w:pos="264"/>
        </w:tabs>
        <w:ind w:left="709" w:hanging="709"/>
      </w:pPr>
      <w:r w:rsidRPr="00455EE8">
        <w:t>64.</w:t>
      </w:r>
      <w:r w:rsidRPr="00455EE8">
        <w:tab/>
        <w:t xml:space="preserve">National Council for Special Education. Supporting </w:t>
      </w:r>
      <w:proofErr w:type="gramStart"/>
      <w:r w:rsidRPr="00455EE8">
        <w:t>Students  with</w:t>
      </w:r>
      <w:proofErr w:type="gramEnd"/>
      <w:r w:rsidRPr="00455EE8">
        <w:t xml:space="preserve"> Autism Spectrum Disorder in Schools [Internet]. Dublin: National Council for Special Education; 2016 [cited 2025 Apr 30] p. 1–18. Available from: https://ncse.ie/wp-content/uploads/2016/07/3_NCSE-Supporting-Students-with-ASD-Guide.pdf</w:t>
      </w:r>
    </w:p>
    <w:p w14:paraId="0353B867" w14:textId="77777777" w:rsidR="00FD5BE7" w:rsidRPr="00455EE8" w:rsidRDefault="00FD5BE7" w:rsidP="005122EF">
      <w:pPr>
        <w:pStyle w:val="Bibliography"/>
        <w:tabs>
          <w:tab w:val="clear" w:pos="264"/>
        </w:tabs>
        <w:ind w:left="709" w:hanging="709"/>
      </w:pPr>
      <w:r w:rsidRPr="00455EE8">
        <w:t>65.</w:t>
      </w:r>
      <w:r w:rsidRPr="00455EE8">
        <w:tab/>
        <w:t xml:space="preserve">Department of Education. Understanding Behaviours of Concern and Responding to Crisis Situations Guidelines for Schools in Supporting Students [Internet]. Dublin: </w:t>
      </w:r>
      <w:proofErr w:type="spellStart"/>
      <w:r w:rsidRPr="00455EE8">
        <w:t>Governmen</w:t>
      </w:r>
      <w:proofErr w:type="spellEnd"/>
      <w:r w:rsidRPr="00455EE8">
        <w:t xml:space="preserve"> of Ireland; 2024 [cited 2025 Apr 23]. Available from: https://www.gov.ie/en/department-of-education/publications/understanding-behaviours-of-concern-and-responding-to-crisis-situations/</w:t>
      </w:r>
    </w:p>
    <w:p w14:paraId="3DD602FD" w14:textId="77777777" w:rsidR="00FD5BE7" w:rsidRPr="00455EE8" w:rsidRDefault="00FD5BE7" w:rsidP="005122EF">
      <w:pPr>
        <w:pStyle w:val="Bibliography"/>
        <w:tabs>
          <w:tab w:val="clear" w:pos="264"/>
        </w:tabs>
        <w:ind w:left="709" w:hanging="709"/>
      </w:pPr>
      <w:r w:rsidRPr="00455EE8">
        <w:t>66.</w:t>
      </w:r>
      <w:r w:rsidRPr="00455EE8">
        <w:tab/>
      </w:r>
      <w:proofErr w:type="spellStart"/>
      <w:r w:rsidRPr="00455EE8">
        <w:t>AsIAm</w:t>
      </w:r>
      <w:proofErr w:type="spellEnd"/>
      <w:r w:rsidRPr="00455EE8">
        <w:t xml:space="preserve">. </w:t>
      </w:r>
      <w:proofErr w:type="spellStart"/>
      <w:r w:rsidRPr="00455EE8">
        <w:t>AsIAm</w:t>
      </w:r>
      <w:proofErr w:type="spellEnd"/>
      <w:r w:rsidRPr="00455EE8">
        <w:t xml:space="preserve"> Statement on Department of Education’s Updated Guidelines on Seclusion and Restraint. 2024; Available from: https://asiam.ie/news/asiam-statement-on-department-of-educations-updated-guidelines-on-seclusion-and-constraint?mc_cid=901f19d456&amp;mc_eid=3e46d46430</w:t>
      </w:r>
    </w:p>
    <w:p w14:paraId="563D66E6" w14:textId="77777777" w:rsidR="00FD5BE7" w:rsidRPr="00455EE8" w:rsidRDefault="00FD5BE7" w:rsidP="005122EF">
      <w:pPr>
        <w:pStyle w:val="Bibliography"/>
        <w:tabs>
          <w:tab w:val="clear" w:pos="264"/>
        </w:tabs>
        <w:ind w:left="709" w:hanging="709"/>
      </w:pPr>
      <w:r w:rsidRPr="00455EE8">
        <w:t>67.</w:t>
      </w:r>
      <w:r w:rsidRPr="00455EE8">
        <w:tab/>
        <w:t>Ombudsman for Children. Statement from the OCO on the new guidelines for schools dealing with behaviours of concern [Internet]. Online: Ombudsman for Children’s Office; 2024 Dec. Available from: https://www.oco.ie/news/statement-from-the-oco-on-the-new-guidelines-for-schools-dealing-with-behaviours-of-concern/</w:t>
      </w:r>
    </w:p>
    <w:p w14:paraId="0CA15EDF" w14:textId="77777777" w:rsidR="00FD5BE7" w:rsidRPr="00455EE8" w:rsidRDefault="00FD5BE7" w:rsidP="005122EF">
      <w:pPr>
        <w:pStyle w:val="Bibliography"/>
        <w:tabs>
          <w:tab w:val="clear" w:pos="264"/>
        </w:tabs>
        <w:ind w:left="709" w:hanging="709"/>
      </w:pPr>
      <w:r w:rsidRPr="00455EE8">
        <w:t>68.</w:t>
      </w:r>
      <w:r w:rsidRPr="00455EE8">
        <w:tab/>
        <w:t>Inclusion Ireland. Department of Education Fail in their Duty to Protect Disabled Children against Seclusion and Restraint [Internet]. Online; 2024 Dec [cited 2025 Feb 5]. Available from: https://inclusionireland.ie/news-events/department-of-education-fail-in-their-duty-to-protect-disabled-children-against-seclusion-and-restraint/</w:t>
      </w:r>
    </w:p>
    <w:p w14:paraId="25C15845" w14:textId="77777777" w:rsidR="00FD5BE7" w:rsidRPr="00455EE8" w:rsidRDefault="00FD5BE7" w:rsidP="005122EF">
      <w:pPr>
        <w:pStyle w:val="Bibliography"/>
        <w:tabs>
          <w:tab w:val="clear" w:pos="264"/>
        </w:tabs>
        <w:ind w:left="709" w:hanging="709"/>
      </w:pPr>
      <w:r w:rsidRPr="00455EE8">
        <w:t>69.</w:t>
      </w:r>
      <w:r w:rsidRPr="00455EE8">
        <w:tab/>
      </w:r>
      <w:proofErr w:type="spellStart"/>
      <w:r w:rsidRPr="00455EE8">
        <w:t>Cithambaram</w:t>
      </w:r>
      <w:proofErr w:type="spellEnd"/>
      <w:r w:rsidRPr="00455EE8">
        <w:t xml:space="preserve"> K, Corby D, Harnett L, Healy S, Joyce D. Breaking Down Barriers: An Assessment of the Needs of Disabled People in Accessing Population-Based Screening Services in Ireland. Dublin City University. 2023; </w:t>
      </w:r>
    </w:p>
    <w:p w14:paraId="05641EF2" w14:textId="77777777" w:rsidR="00FD5BE7" w:rsidRPr="00455EE8" w:rsidRDefault="00FD5BE7" w:rsidP="005122EF">
      <w:pPr>
        <w:pStyle w:val="Bibliography"/>
        <w:tabs>
          <w:tab w:val="clear" w:pos="264"/>
        </w:tabs>
        <w:ind w:left="709" w:hanging="709"/>
      </w:pPr>
      <w:r w:rsidRPr="00455EE8">
        <w:lastRenderedPageBreak/>
        <w:t>70.</w:t>
      </w:r>
      <w:r w:rsidRPr="00455EE8">
        <w:tab/>
      </w:r>
      <w:proofErr w:type="spellStart"/>
      <w:r w:rsidRPr="00455EE8">
        <w:t>O’Nions</w:t>
      </w:r>
      <w:proofErr w:type="spellEnd"/>
      <w:r w:rsidRPr="00455EE8">
        <w:t xml:space="preserve"> E, Lewer D, Petersen I, Brown J, Buckman J, Charlton R, et al. Estimating life expectancy and years of life lost for autistic people in the UK: a matched cohort study. The Lancet Regional Health - Europe. 2024;36(1):1–13. </w:t>
      </w:r>
    </w:p>
    <w:p w14:paraId="6D03CF27" w14:textId="77777777" w:rsidR="00FD5BE7" w:rsidRPr="00455EE8" w:rsidRDefault="00FD5BE7" w:rsidP="005122EF">
      <w:pPr>
        <w:pStyle w:val="Bibliography"/>
        <w:tabs>
          <w:tab w:val="clear" w:pos="264"/>
        </w:tabs>
        <w:ind w:left="709" w:hanging="709"/>
      </w:pPr>
      <w:r w:rsidRPr="00455EE8">
        <w:t>71.</w:t>
      </w:r>
      <w:r w:rsidRPr="00455EE8">
        <w:tab/>
        <w:t xml:space="preserve">Bishop-Fitzpatrick L, Kind A. A Scoping Review of Health Disparities in Autism Spectrum Disorder. Journal of Autism and Developmental Disorders. 2017;47(11):3380–91. </w:t>
      </w:r>
    </w:p>
    <w:p w14:paraId="462EEF92" w14:textId="77777777" w:rsidR="00FD5BE7" w:rsidRPr="00455EE8" w:rsidRDefault="00FD5BE7" w:rsidP="005122EF">
      <w:pPr>
        <w:pStyle w:val="Bibliography"/>
        <w:tabs>
          <w:tab w:val="clear" w:pos="264"/>
        </w:tabs>
        <w:ind w:left="709" w:hanging="709"/>
      </w:pPr>
      <w:r w:rsidRPr="00455EE8">
        <w:t>72.</w:t>
      </w:r>
      <w:r w:rsidRPr="00455EE8">
        <w:tab/>
        <w:t xml:space="preserve">O’Leary C, Feely M. Alignment of the Irish legal system and Article 13.1 of the CRPD for witnesses with communication difficulties. Disability Studies Quarterly. 2018;38(1). </w:t>
      </w:r>
    </w:p>
    <w:p w14:paraId="11A99D2B" w14:textId="77777777" w:rsidR="00FD5BE7" w:rsidRPr="00455EE8" w:rsidRDefault="00FD5BE7" w:rsidP="005122EF">
      <w:pPr>
        <w:pStyle w:val="Bibliography"/>
        <w:tabs>
          <w:tab w:val="clear" w:pos="264"/>
        </w:tabs>
        <w:ind w:left="709" w:hanging="709"/>
      </w:pPr>
      <w:r w:rsidRPr="00455EE8">
        <w:t>73.</w:t>
      </w:r>
      <w:r w:rsidRPr="00455EE8">
        <w:tab/>
        <w:t xml:space="preserve">Blackhurst T, Hartley C, Turner P, </w:t>
      </w:r>
      <w:proofErr w:type="spellStart"/>
      <w:r w:rsidRPr="00455EE8">
        <w:t>Warmelink</w:t>
      </w:r>
      <w:proofErr w:type="spellEnd"/>
      <w:r w:rsidRPr="00455EE8">
        <w:t xml:space="preserve"> L. Jurors’ judgements of an autistic defendant are influenced by awareness of autism, knowledge of psychological conditions and trait-empathy. JIDOB. 2022 Nov 22;13(3/4):90–101. </w:t>
      </w:r>
    </w:p>
    <w:p w14:paraId="32FF2807" w14:textId="77777777" w:rsidR="00FD5BE7" w:rsidRPr="00455EE8" w:rsidRDefault="00FD5BE7" w:rsidP="005122EF">
      <w:pPr>
        <w:pStyle w:val="Bibliography"/>
        <w:tabs>
          <w:tab w:val="clear" w:pos="264"/>
        </w:tabs>
        <w:ind w:left="709" w:hanging="709"/>
      </w:pPr>
      <w:r w:rsidRPr="00455EE8">
        <w:t>74.</w:t>
      </w:r>
      <w:r w:rsidRPr="00455EE8">
        <w:tab/>
        <w:t>Crane L, Chester JW, Goddard L, Henry LA, Hill E. “</w:t>
      </w:r>
      <w:proofErr w:type="spellStart"/>
      <w:r w:rsidRPr="00455EE8">
        <w:t>Experiencesof</w:t>
      </w:r>
      <w:proofErr w:type="spellEnd"/>
      <w:r w:rsidRPr="00455EE8">
        <w:t xml:space="preserve"> autism </w:t>
      </w:r>
      <w:proofErr w:type="spellStart"/>
      <w:proofErr w:type="gramStart"/>
      <w:r w:rsidRPr="00455EE8">
        <w:t>diagnosis:a</w:t>
      </w:r>
      <w:proofErr w:type="spellEnd"/>
      <w:proofErr w:type="gramEnd"/>
      <w:r w:rsidRPr="00455EE8">
        <w:t xml:space="preserve"> survey of over 1000 parents in the United Kingdom. 2016;20(2):153–62. </w:t>
      </w:r>
    </w:p>
    <w:p w14:paraId="01AF713C" w14:textId="77777777" w:rsidR="00FD5BE7" w:rsidRPr="00455EE8" w:rsidRDefault="00FD5BE7" w:rsidP="005122EF">
      <w:pPr>
        <w:pStyle w:val="Bibliography"/>
        <w:tabs>
          <w:tab w:val="clear" w:pos="264"/>
        </w:tabs>
        <w:ind w:left="709" w:hanging="709"/>
      </w:pPr>
      <w:r w:rsidRPr="00455EE8">
        <w:t>75.</w:t>
      </w:r>
      <w:r w:rsidRPr="00455EE8">
        <w:tab/>
        <w:t xml:space="preserve">Weiss JA, Tschirhart M. Public information campaigns as policy instruments. Journal of Policy Analysis and Management. 1994;13(1):82–119. </w:t>
      </w:r>
    </w:p>
    <w:p w14:paraId="4297B25C" w14:textId="77777777" w:rsidR="00FD5BE7" w:rsidRPr="00455EE8" w:rsidRDefault="00FD5BE7" w:rsidP="005122EF">
      <w:pPr>
        <w:pStyle w:val="Bibliography"/>
        <w:tabs>
          <w:tab w:val="clear" w:pos="264"/>
        </w:tabs>
        <w:ind w:left="709" w:hanging="709"/>
      </w:pPr>
      <w:r w:rsidRPr="00455EE8">
        <w:t>76.</w:t>
      </w:r>
      <w:r w:rsidRPr="00455EE8">
        <w:tab/>
        <w:t xml:space="preserve">Rice R, Atkin C. Public Communication Campaigns. Fourth Edition. London, UK: SAGE Publications; 2017. </w:t>
      </w:r>
    </w:p>
    <w:p w14:paraId="50A249AA" w14:textId="77777777" w:rsidR="00FD5BE7" w:rsidRPr="00455EE8" w:rsidRDefault="00FD5BE7" w:rsidP="005122EF">
      <w:pPr>
        <w:pStyle w:val="Bibliography"/>
        <w:tabs>
          <w:tab w:val="clear" w:pos="264"/>
        </w:tabs>
        <w:ind w:left="709" w:hanging="709"/>
      </w:pPr>
      <w:r w:rsidRPr="00455EE8">
        <w:t>77.</w:t>
      </w:r>
      <w:r w:rsidRPr="00455EE8">
        <w:tab/>
        <w:t xml:space="preserve">Tam M, et al. A Systematic Review of the Impacts of Media Mental Health Awareness Campaigns on Young People. Health Promotion Practice. 2024;25(5):907–20. </w:t>
      </w:r>
    </w:p>
    <w:p w14:paraId="7CF0F238" w14:textId="77777777" w:rsidR="00FD5BE7" w:rsidRPr="00455EE8" w:rsidRDefault="00FD5BE7" w:rsidP="005122EF">
      <w:pPr>
        <w:pStyle w:val="Bibliography"/>
        <w:tabs>
          <w:tab w:val="clear" w:pos="264"/>
        </w:tabs>
        <w:ind w:left="709" w:hanging="709"/>
      </w:pPr>
      <w:r w:rsidRPr="00455EE8">
        <w:t>78.</w:t>
      </w:r>
      <w:r w:rsidRPr="00455EE8">
        <w:tab/>
      </w:r>
      <w:proofErr w:type="spellStart"/>
      <w:r w:rsidRPr="00455EE8">
        <w:t>Bulluss</w:t>
      </w:r>
      <w:proofErr w:type="spellEnd"/>
      <w:r w:rsidRPr="00455EE8">
        <w:t xml:space="preserve"> E, </w:t>
      </w:r>
      <w:proofErr w:type="spellStart"/>
      <w:r w:rsidRPr="00455EE8">
        <w:t>Seskerka</w:t>
      </w:r>
      <w:proofErr w:type="spellEnd"/>
      <w:r w:rsidRPr="00455EE8">
        <w:t xml:space="preserve"> A. Moving Beyond Autism Awareness to Autism Acceptance. Psychology Today [Internet]. 2020; Available from: https://www.psychologytoday.com/au/blog/insights-about-autism/202004/moving-beyond-autism-awareness-autism-acceptance</w:t>
      </w:r>
    </w:p>
    <w:p w14:paraId="42894B06" w14:textId="77777777" w:rsidR="00FD5BE7" w:rsidRPr="00455EE8" w:rsidRDefault="00FD5BE7" w:rsidP="005122EF">
      <w:pPr>
        <w:pStyle w:val="Bibliography"/>
        <w:tabs>
          <w:tab w:val="clear" w:pos="264"/>
        </w:tabs>
        <w:ind w:left="709" w:hanging="709"/>
      </w:pPr>
      <w:r w:rsidRPr="00455EE8">
        <w:t>79.</w:t>
      </w:r>
      <w:r w:rsidRPr="00455EE8">
        <w:tab/>
        <w:t xml:space="preserve">Turnock A, Langley K, Jones C. Understanding Stigma in Autism: A Narrative Review and Theoretical Model. Autism in Adulthood. 2022;4(1). </w:t>
      </w:r>
    </w:p>
    <w:p w14:paraId="2810089C" w14:textId="77777777" w:rsidR="00FD5BE7" w:rsidRPr="00455EE8" w:rsidRDefault="00FD5BE7" w:rsidP="005122EF">
      <w:pPr>
        <w:pStyle w:val="Bibliography"/>
        <w:tabs>
          <w:tab w:val="clear" w:pos="264"/>
        </w:tabs>
        <w:ind w:left="709" w:hanging="709"/>
      </w:pPr>
      <w:r w:rsidRPr="00455EE8">
        <w:t>80.</w:t>
      </w:r>
      <w:r w:rsidRPr="00455EE8">
        <w:tab/>
        <w:t xml:space="preserve">Mac </w:t>
      </w:r>
      <w:proofErr w:type="spellStart"/>
      <w:r w:rsidRPr="00455EE8">
        <w:t>Cárthaigh</w:t>
      </w:r>
      <w:proofErr w:type="spellEnd"/>
      <w:r w:rsidRPr="00455EE8">
        <w:t xml:space="preserve"> S, López B. Factually based autism awareness campaigns may not always be effective in changing attitudes towards autism: Evidence from British and South Korean nursing students. Autism. 2020 Jul;24(5):1177–90. </w:t>
      </w:r>
    </w:p>
    <w:p w14:paraId="0A2723F0" w14:textId="77777777" w:rsidR="00FD5BE7" w:rsidRPr="00455EE8" w:rsidRDefault="00FD5BE7" w:rsidP="005122EF">
      <w:pPr>
        <w:pStyle w:val="Bibliography"/>
        <w:tabs>
          <w:tab w:val="clear" w:pos="264"/>
        </w:tabs>
        <w:ind w:left="709" w:hanging="709"/>
      </w:pPr>
      <w:r w:rsidRPr="00455EE8">
        <w:lastRenderedPageBreak/>
        <w:t>81.</w:t>
      </w:r>
      <w:r w:rsidRPr="00455EE8">
        <w:tab/>
        <w:t xml:space="preserve">Getachew-Smith H, King A, Marshall C, Scherr C. Process Evaluation in Health Communication Media Campaigns: A Systematic Review. American Journal of Health Promotion. 2021;36(2):367–78. </w:t>
      </w:r>
    </w:p>
    <w:p w14:paraId="1A9A6ACF" w14:textId="77777777" w:rsidR="00FD5BE7" w:rsidRPr="00455EE8" w:rsidRDefault="00FD5BE7" w:rsidP="005122EF">
      <w:pPr>
        <w:pStyle w:val="Bibliography"/>
        <w:tabs>
          <w:tab w:val="clear" w:pos="264"/>
        </w:tabs>
        <w:ind w:left="709" w:hanging="709"/>
      </w:pPr>
      <w:r w:rsidRPr="00455EE8">
        <w:t>82.</w:t>
      </w:r>
      <w:r w:rsidRPr="00455EE8">
        <w:tab/>
        <w:t>National Adult Literacy Agency. National Adult Literacy and Numeracy Awareness Campaign Summary and evaluation report [Internet]. Dublin: National Adult Literacy Agency; 2021 [cited 2025 Apr 23] p. 1–61. Available from: https://www.nala.ie/publications/2020-national-adult-literacy-awareness-campaign-evaluation-phase-5/</w:t>
      </w:r>
    </w:p>
    <w:p w14:paraId="310038A7" w14:textId="77777777" w:rsidR="00FD5BE7" w:rsidRPr="00455EE8" w:rsidRDefault="00FD5BE7" w:rsidP="005122EF">
      <w:pPr>
        <w:pStyle w:val="Bibliography"/>
        <w:tabs>
          <w:tab w:val="clear" w:pos="264"/>
        </w:tabs>
        <w:ind w:left="709" w:hanging="709"/>
      </w:pPr>
      <w:r w:rsidRPr="00455EE8">
        <w:t>83.</w:t>
      </w:r>
      <w:r w:rsidRPr="00455EE8">
        <w:tab/>
        <w:t>The National Women’s Council of Ireland. Learning from the 2018 Together for Yes Campaign [Internet]. Dublin: The National Women’s Council of Ireland; 2019 [cited 2025 Apr 23] p. 1–95. Available from: https://www.nwci.ie/images/uploads/15089_TFY_Review_WEB.pdf</w:t>
      </w:r>
    </w:p>
    <w:p w14:paraId="708A3402" w14:textId="77777777" w:rsidR="00FD5BE7" w:rsidRPr="00455EE8" w:rsidRDefault="00FD5BE7" w:rsidP="005122EF">
      <w:pPr>
        <w:pStyle w:val="Bibliography"/>
        <w:tabs>
          <w:tab w:val="clear" w:pos="264"/>
        </w:tabs>
        <w:ind w:left="709" w:hanging="709"/>
      </w:pPr>
      <w:r w:rsidRPr="00455EE8">
        <w:t>84.</w:t>
      </w:r>
      <w:r w:rsidRPr="00455EE8">
        <w:tab/>
        <w:t xml:space="preserve">Department of Further and Higher Education, Research, Innovation and Science. Creating Our Future </w:t>
      </w:r>
      <w:proofErr w:type="spellStart"/>
      <w:r w:rsidRPr="00455EE8">
        <w:t>Camapign</w:t>
      </w:r>
      <w:proofErr w:type="spellEnd"/>
      <w:r w:rsidRPr="00455EE8">
        <w:t xml:space="preserve"> Report [Internet]. Dublin: Government of Ireland; 2022 [cited 2025 Apr 23] p. 1–43. Available from: https://www.creatingourfuture.ie/wp-content/uploads/2022/07/Creating-Our-Future-Campaign-Report.pdf</w:t>
      </w:r>
    </w:p>
    <w:p w14:paraId="00FA2CAA" w14:textId="77777777" w:rsidR="00FD5BE7" w:rsidRPr="00455EE8" w:rsidRDefault="00FD5BE7" w:rsidP="005122EF">
      <w:pPr>
        <w:pStyle w:val="Bibliography"/>
        <w:tabs>
          <w:tab w:val="clear" w:pos="264"/>
        </w:tabs>
        <w:ind w:left="709" w:hanging="709"/>
      </w:pPr>
      <w:r w:rsidRPr="00455EE8">
        <w:t>85.</w:t>
      </w:r>
      <w:r w:rsidRPr="00455EE8">
        <w:tab/>
      </w:r>
      <w:proofErr w:type="spellStart"/>
      <w:r w:rsidRPr="00455EE8">
        <w:t>Entman</w:t>
      </w:r>
      <w:proofErr w:type="spellEnd"/>
      <w:r w:rsidRPr="00455EE8">
        <w:t xml:space="preserve"> R. Framing: Toward clarification of a fractured paradigm. Journal of Communication. 1993;43(4):51–8. </w:t>
      </w:r>
    </w:p>
    <w:p w14:paraId="189013A8" w14:textId="77777777" w:rsidR="00FD5BE7" w:rsidRPr="00455EE8" w:rsidRDefault="00FD5BE7" w:rsidP="005122EF">
      <w:pPr>
        <w:pStyle w:val="Bibliography"/>
        <w:tabs>
          <w:tab w:val="clear" w:pos="264"/>
        </w:tabs>
        <w:ind w:left="709" w:hanging="709"/>
      </w:pPr>
      <w:r w:rsidRPr="00455EE8">
        <w:t>86.</w:t>
      </w:r>
      <w:r w:rsidRPr="00455EE8">
        <w:tab/>
        <w:t>McAndrew B, Carroll C, O’Malley-</w:t>
      </w:r>
      <w:proofErr w:type="spellStart"/>
      <w:r w:rsidRPr="00455EE8">
        <w:t>Keighran</w:t>
      </w:r>
      <w:proofErr w:type="spellEnd"/>
      <w:r w:rsidRPr="00455EE8">
        <w:t xml:space="preserve"> MP. Representations of disabled children and young people in Irish newspapers. Disability &amp; Society. 2021 Nov 26;36(10):1617–42. </w:t>
      </w:r>
    </w:p>
    <w:p w14:paraId="6A4ED9B7" w14:textId="77777777" w:rsidR="00FD5BE7" w:rsidRPr="00455EE8" w:rsidRDefault="00FD5BE7" w:rsidP="005122EF">
      <w:pPr>
        <w:pStyle w:val="Bibliography"/>
        <w:tabs>
          <w:tab w:val="clear" w:pos="264"/>
        </w:tabs>
        <w:ind w:left="709" w:hanging="709"/>
      </w:pPr>
      <w:r w:rsidRPr="00455EE8">
        <w:t>87.</w:t>
      </w:r>
      <w:r w:rsidRPr="00455EE8">
        <w:tab/>
      </w:r>
      <w:proofErr w:type="spellStart"/>
      <w:r w:rsidRPr="00455EE8">
        <w:t>Karaminis</w:t>
      </w:r>
      <w:proofErr w:type="spellEnd"/>
      <w:r w:rsidRPr="00455EE8">
        <w:t xml:space="preserve"> T, </w:t>
      </w:r>
      <w:proofErr w:type="spellStart"/>
      <w:r w:rsidRPr="00455EE8">
        <w:t>Gabrielatos</w:t>
      </w:r>
      <w:proofErr w:type="spellEnd"/>
      <w:r w:rsidRPr="00455EE8">
        <w:t xml:space="preserve"> C, Maden-Weinberger U, Beattie G. Portrayals of autism in the British press: A corpus-based study. Autism. 2023 May;27(4):1092–114. </w:t>
      </w:r>
    </w:p>
    <w:p w14:paraId="6E0323F9" w14:textId="77777777" w:rsidR="00FD5BE7" w:rsidRPr="00455EE8" w:rsidRDefault="00FD5BE7" w:rsidP="005122EF">
      <w:pPr>
        <w:pStyle w:val="Bibliography"/>
        <w:tabs>
          <w:tab w:val="clear" w:pos="264"/>
        </w:tabs>
        <w:ind w:left="709" w:hanging="709"/>
      </w:pPr>
      <w:r w:rsidRPr="00455EE8">
        <w:t>88.</w:t>
      </w:r>
      <w:r w:rsidRPr="00455EE8">
        <w:tab/>
        <w:t xml:space="preserve">Holton AE, Farrell LC, Fudge JL. A Threatening </w:t>
      </w:r>
      <w:proofErr w:type="gramStart"/>
      <w:r w:rsidRPr="00455EE8">
        <w:t>Space?:</w:t>
      </w:r>
      <w:proofErr w:type="gramEnd"/>
      <w:r w:rsidRPr="00455EE8">
        <w:t xml:space="preserve"> Stigmatization and the Framing of Autism in the News. Communication Studies. 2014 Apr;65(2):189–207. </w:t>
      </w:r>
    </w:p>
    <w:p w14:paraId="0987EB91" w14:textId="77777777" w:rsidR="00FD5BE7" w:rsidRPr="00455EE8" w:rsidRDefault="00FD5BE7" w:rsidP="005122EF">
      <w:pPr>
        <w:pStyle w:val="Bibliography"/>
        <w:tabs>
          <w:tab w:val="clear" w:pos="264"/>
        </w:tabs>
        <w:ind w:left="709" w:hanging="709"/>
      </w:pPr>
      <w:r w:rsidRPr="00455EE8">
        <w:t>89.</w:t>
      </w:r>
      <w:r w:rsidRPr="00455EE8">
        <w:tab/>
        <w:t xml:space="preserve">Muhamad JW, Yang F. Framing Autism: A Content Analysis of Five Major News Frames in U.S.-Based Newspapers. Health Communication. 2017;22(3):190–7. </w:t>
      </w:r>
    </w:p>
    <w:p w14:paraId="3E64C090" w14:textId="77777777" w:rsidR="00FD5BE7" w:rsidRPr="00455EE8" w:rsidRDefault="00FD5BE7" w:rsidP="005122EF">
      <w:pPr>
        <w:pStyle w:val="Bibliography"/>
        <w:tabs>
          <w:tab w:val="clear" w:pos="264"/>
        </w:tabs>
        <w:ind w:left="709" w:hanging="709"/>
      </w:pPr>
      <w:r w:rsidRPr="00455EE8">
        <w:t>90.</w:t>
      </w:r>
      <w:r w:rsidRPr="00455EE8">
        <w:tab/>
        <w:t xml:space="preserve">Mann BW. Autism Narratives in Media Coverage of the MMR Vaccine-Autism Controversy under a Crip Futurism Framework. Health Communication. 2019 Jul 29;34(9):984–90. </w:t>
      </w:r>
    </w:p>
    <w:p w14:paraId="3A3C3891" w14:textId="77777777" w:rsidR="00FD5BE7" w:rsidRPr="00455EE8" w:rsidRDefault="00FD5BE7" w:rsidP="005122EF">
      <w:pPr>
        <w:pStyle w:val="Bibliography"/>
        <w:tabs>
          <w:tab w:val="clear" w:pos="264"/>
        </w:tabs>
        <w:ind w:left="709" w:hanging="709"/>
      </w:pPr>
      <w:r w:rsidRPr="00455EE8">
        <w:t>91.</w:t>
      </w:r>
      <w:r w:rsidRPr="00455EE8">
        <w:tab/>
      </w:r>
      <w:proofErr w:type="spellStart"/>
      <w:r w:rsidRPr="00455EE8">
        <w:t>Baroutsis</w:t>
      </w:r>
      <w:proofErr w:type="spellEnd"/>
      <w:r w:rsidRPr="00455EE8">
        <w:t xml:space="preserve"> A, Eckert C, Newman S, Adams D. How is autism portrayed in news media? A content analysis of Australian </w:t>
      </w:r>
      <w:r w:rsidRPr="00455EE8">
        <w:lastRenderedPageBreak/>
        <w:t xml:space="preserve">newspapers articles from 2016–2018. Disability &amp; Society. 2023 Jul 3;38(6):963–86. </w:t>
      </w:r>
    </w:p>
    <w:p w14:paraId="3352EDDD" w14:textId="77777777" w:rsidR="00FD5BE7" w:rsidRPr="00455EE8" w:rsidRDefault="00FD5BE7" w:rsidP="005122EF">
      <w:pPr>
        <w:pStyle w:val="Bibliography"/>
        <w:tabs>
          <w:tab w:val="clear" w:pos="264"/>
        </w:tabs>
        <w:ind w:left="709" w:hanging="709"/>
      </w:pPr>
      <w:r w:rsidRPr="00455EE8">
        <w:t>92.</w:t>
      </w:r>
      <w:r w:rsidRPr="00455EE8">
        <w:tab/>
        <w:t xml:space="preserve">Pesonen H, Itkonen T, Saha M, Nordahl-Hansen A. Framing autism in newspaper media: an example from Finland. AIA. 2021 May 12;7(2):167–77. </w:t>
      </w:r>
    </w:p>
    <w:p w14:paraId="0F7C134D" w14:textId="77777777" w:rsidR="00FD5BE7" w:rsidRPr="00455EE8" w:rsidRDefault="00FD5BE7" w:rsidP="005122EF">
      <w:pPr>
        <w:pStyle w:val="Bibliography"/>
        <w:tabs>
          <w:tab w:val="clear" w:pos="264"/>
        </w:tabs>
        <w:ind w:left="709" w:hanging="709"/>
      </w:pPr>
      <w:r w:rsidRPr="00455EE8">
        <w:t>93.</w:t>
      </w:r>
      <w:r w:rsidRPr="00455EE8">
        <w:tab/>
        <w:t xml:space="preserve">Yilmaz </w:t>
      </w:r>
      <w:proofErr w:type="spellStart"/>
      <w:r w:rsidRPr="00455EE8">
        <w:t>Altuntas</w:t>
      </w:r>
      <w:proofErr w:type="spellEnd"/>
      <w:r w:rsidRPr="00455EE8">
        <w:t xml:space="preserve"> E, </w:t>
      </w:r>
      <w:proofErr w:type="spellStart"/>
      <w:r w:rsidRPr="00455EE8">
        <w:t>Öney</w:t>
      </w:r>
      <w:proofErr w:type="spellEnd"/>
      <w:r w:rsidRPr="00455EE8">
        <w:t xml:space="preserve"> </w:t>
      </w:r>
      <w:proofErr w:type="spellStart"/>
      <w:r w:rsidRPr="00455EE8">
        <w:t>Doğanyiğit</w:t>
      </w:r>
      <w:proofErr w:type="spellEnd"/>
      <w:r w:rsidRPr="00455EE8">
        <w:t xml:space="preserve"> S. Social determinants of autism spectrum disorder in the print media news: A qualitative framing analysis of coverage in national newspapers in Turkey. Feng GC, editor. Cogent Social Sciences. 2021 Jan 1;7(1):1947607. </w:t>
      </w:r>
    </w:p>
    <w:p w14:paraId="25FD268C" w14:textId="77777777" w:rsidR="00FD5BE7" w:rsidRPr="00455EE8" w:rsidRDefault="00FD5BE7" w:rsidP="005122EF">
      <w:pPr>
        <w:pStyle w:val="Bibliography"/>
        <w:tabs>
          <w:tab w:val="clear" w:pos="264"/>
        </w:tabs>
        <w:ind w:left="709" w:hanging="709"/>
      </w:pPr>
      <w:r w:rsidRPr="00455EE8">
        <w:t>94.</w:t>
      </w:r>
      <w:r w:rsidRPr="00455EE8">
        <w:tab/>
        <w:t xml:space="preserve">Bie B, Tang L. Representation of Autism in Leading Newspapers in China: A Content Analysis. Health Communication. 2015 Sep 2;30(9):884–93. </w:t>
      </w:r>
    </w:p>
    <w:p w14:paraId="7BBC9DD3" w14:textId="77777777" w:rsidR="00FD5BE7" w:rsidRPr="00455EE8" w:rsidRDefault="00FD5BE7" w:rsidP="005122EF">
      <w:pPr>
        <w:pStyle w:val="Bibliography"/>
        <w:tabs>
          <w:tab w:val="clear" w:pos="264"/>
        </w:tabs>
        <w:ind w:left="709" w:hanging="709"/>
      </w:pPr>
      <w:r w:rsidRPr="00455EE8">
        <w:t>95.</w:t>
      </w:r>
      <w:r w:rsidRPr="00455EE8">
        <w:tab/>
        <w:t xml:space="preserve">Gronholm PC, Thornicroft G. Impact of celebrity disclosure on mental health-related stigma. Epidemiology and Psychiatric Sciences. 2022;31(62):1–5. </w:t>
      </w:r>
    </w:p>
    <w:p w14:paraId="0DFFA71C" w14:textId="77777777" w:rsidR="00FD5BE7" w:rsidRPr="00455EE8" w:rsidRDefault="00FD5BE7" w:rsidP="005122EF">
      <w:pPr>
        <w:pStyle w:val="Bibliography"/>
        <w:tabs>
          <w:tab w:val="clear" w:pos="264"/>
        </w:tabs>
        <w:ind w:left="709" w:hanging="709"/>
      </w:pPr>
      <w:r w:rsidRPr="00455EE8">
        <w:t>96.</w:t>
      </w:r>
      <w:r w:rsidRPr="00455EE8">
        <w:tab/>
      </w:r>
      <w:proofErr w:type="spellStart"/>
      <w:r w:rsidRPr="00455EE8">
        <w:t>Allom</w:t>
      </w:r>
      <w:proofErr w:type="spellEnd"/>
      <w:r w:rsidRPr="00455EE8">
        <w:t xml:space="preserve"> V, </w:t>
      </w:r>
      <w:proofErr w:type="spellStart"/>
      <w:r w:rsidRPr="00455EE8">
        <w:t>Jongenelis</w:t>
      </w:r>
      <w:proofErr w:type="spellEnd"/>
      <w:r w:rsidRPr="00455EE8">
        <w:t xml:space="preserve"> M, Slevin T, Keightley S, Phillips F, Beasley S, et al. Comparing the cost-effectiveness of campaigns delivered via various combinations of television and online media. Front Public Health. 2018;6(83). </w:t>
      </w:r>
    </w:p>
    <w:p w14:paraId="23BA8F9A" w14:textId="77777777" w:rsidR="00FD5BE7" w:rsidRPr="00455EE8" w:rsidRDefault="00FD5BE7" w:rsidP="005122EF">
      <w:pPr>
        <w:pStyle w:val="Bibliography"/>
        <w:tabs>
          <w:tab w:val="clear" w:pos="264"/>
        </w:tabs>
        <w:ind w:left="709" w:hanging="709"/>
      </w:pPr>
      <w:r w:rsidRPr="00455EE8">
        <w:t>97.</w:t>
      </w:r>
      <w:r w:rsidRPr="00455EE8">
        <w:tab/>
        <w:t xml:space="preserve">Clayford C, </w:t>
      </w:r>
      <w:proofErr w:type="spellStart"/>
      <w:r w:rsidRPr="00455EE8">
        <w:t>Pattigrew</w:t>
      </w:r>
      <w:proofErr w:type="spellEnd"/>
      <w:r w:rsidRPr="00455EE8">
        <w:t xml:space="preserve"> S, Mooney K, </w:t>
      </w:r>
      <w:proofErr w:type="spellStart"/>
      <w:r w:rsidRPr="00455EE8">
        <w:t>Lansdrop</w:t>
      </w:r>
      <w:proofErr w:type="spellEnd"/>
      <w:r w:rsidRPr="00455EE8">
        <w:t>-Vogelaar I, Rosenberg M, Slevin T. A cost-effectiveness analysis of online, radio and print tobacco control advertisements targeting 25–</w:t>
      </w:r>
      <w:proofErr w:type="gramStart"/>
      <w:r w:rsidRPr="00455EE8">
        <w:t>39 year-old</w:t>
      </w:r>
      <w:proofErr w:type="gramEnd"/>
      <w:r w:rsidRPr="00455EE8">
        <w:t xml:space="preserve"> males. Australian and New Zealand Journal of Public Health. 274AD;38(1):270. </w:t>
      </w:r>
    </w:p>
    <w:p w14:paraId="4723C3C9" w14:textId="77777777" w:rsidR="00FD5BE7" w:rsidRPr="00455EE8" w:rsidRDefault="00FD5BE7" w:rsidP="005122EF">
      <w:pPr>
        <w:pStyle w:val="Bibliography"/>
        <w:tabs>
          <w:tab w:val="clear" w:pos="264"/>
        </w:tabs>
        <w:ind w:left="709" w:hanging="709"/>
      </w:pPr>
      <w:r w:rsidRPr="00455EE8">
        <w:t>98.</w:t>
      </w:r>
      <w:r w:rsidRPr="00455EE8">
        <w:tab/>
        <w:t xml:space="preserve">Lee YH, Yuan CW, Wohn D. How video streamers’ mental health disclosures affect viewers’ risk perceptions. Health Communication. 2021;36(1):1931–41. </w:t>
      </w:r>
    </w:p>
    <w:p w14:paraId="421AE2BE" w14:textId="77777777" w:rsidR="00FD5BE7" w:rsidRPr="00455EE8" w:rsidRDefault="00FD5BE7" w:rsidP="005122EF">
      <w:pPr>
        <w:pStyle w:val="Bibliography"/>
        <w:tabs>
          <w:tab w:val="clear" w:pos="264"/>
        </w:tabs>
        <w:ind w:left="709" w:hanging="709"/>
      </w:pPr>
      <w:r w:rsidRPr="00455EE8">
        <w:t>99.</w:t>
      </w:r>
      <w:r w:rsidRPr="00455EE8">
        <w:tab/>
        <w:t xml:space="preserve">Pellicano L, Mandy W, Bolte S, Stahmer A, Lounds Taylor J, Mandell DS. A new era for autism research, and for our journal. </w:t>
      </w:r>
      <w:proofErr w:type="gramStart"/>
      <w:r w:rsidRPr="00455EE8">
        <w:t>Autism :</w:t>
      </w:r>
      <w:proofErr w:type="gramEnd"/>
      <w:r w:rsidRPr="00455EE8">
        <w:t xml:space="preserve"> the international journal of research and practice. 2018;22(2):82–3. </w:t>
      </w:r>
    </w:p>
    <w:p w14:paraId="1C795C02" w14:textId="77777777" w:rsidR="00FD5BE7" w:rsidRPr="00455EE8" w:rsidRDefault="00FD5BE7" w:rsidP="005122EF">
      <w:pPr>
        <w:pStyle w:val="Bibliography"/>
        <w:tabs>
          <w:tab w:val="clear" w:pos="264"/>
        </w:tabs>
        <w:ind w:left="709" w:hanging="709"/>
      </w:pPr>
      <w:r w:rsidRPr="00455EE8">
        <w:t>100.</w:t>
      </w:r>
      <w:r w:rsidRPr="00455EE8">
        <w:tab/>
        <w:t xml:space="preserve">Brook K. A response to ‘notes on a puzzle piece.’ Autism. 2016;20(1):251–2. </w:t>
      </w:r>
    </w:p>
    <w:p w14:paraId="76CB690D" w14:textId="77777777" w:rsidR="00FD5BE7" w:rsidRPr="00455EE8" w:rsidRDefault="00FD5BE7" w:rsidP="005122EF">
      <w:pPr>
        <w:pStyle w:val="Bibliography"/>
        <w:tabs>
          <w:tab w:val="clear" w:pos="264"/>
        </w:tabs>
        <w:ind w:left="709" w:hanging="709"/>
      </w:pPr>
      <w:r w:rsidRPr="00455EE8">
        <w:t>101.</w:t>
      </w:r>
      <w:r w:rsidRPr="00455EE8">
        <w:tab/>
        <w:t xml:space="preserve">Kang Y, Grinker RR, </w:t>
      </w:r>
      <w:proofErr w:type="spellStart"/>
      <w:r w:rsidRPr="00455EE8">
        <w:t>Beidas</w:t>
      </w:r>
      <w:proofErr w:type="spellEnd"/>
      <w:r w:rsidRPr="00455EE8">
        <w:t xml:space="preserve"> R, Agha A, Russell R, Shah S, et al. Influence of Community-Level Cultural Beliefs about Autism on Families’ and Professionals’ Care for Children. 2018;55(5):623–47. </w:t>
      </w:r>
    </w:p>
    <w:p w14:paraId="748A1DFE" w14:textId="77777777" w:rsidR="00FD5BE7" w:rsidRPr="00455EE8" w:rsidRDefault="00FD5BE7" w:rsidP="005122EF">
      <w:pPr>
        <w:pStyle w:val="Bibliography"/>
        <w:tabs>
          <w:tab w:val="clear" w:pos="264"/>
        </w:tabs>
        <w:ind w:left="709" w:hanging="709"/>
      </w:pPr>
      <w:r w:rsidRPr="00455EE8">
        <w:t>102.</w:t>
      </w:r>
      <w:r w:rsidRPr="00455EE8">
        <w:tab/>
        <w:t xml:space="preserve">Doyle K, Forster T, </w:t>
      </w:r>
      <w:proofErr w:type="spellStart"/>
      <w:r w:rsidRPr="00455EE8">
        <w:t>Kentikelenis</w:t>
      </w:r>
      <w:proofErr w:type="spellEnd"/>
      <w:r w:rsidRPr="00455EE8">
        <w:t xml:space="preserve"> A, </w:t>
      </w:r>
      <w:proofErr w:type="spellStart"/>
      <w:r w:rsidRPr="00455EE8">
        <w:t>Legido</w:t>
      </w:r>
      <w:proofErr w:type="spellEnd"/>
      <w:r w:rsidRPr="00455EE8">
        <w:t xml:space="preserve">-Quigley H, Torrecilla M. TASC: Reducing Health Inequalities: The Role of Civil Society. Foundation for European Progressive Studies. 2019; </w:t>
      </w:r>
    </w:p>
    <w:p w14:paraId="71AD864B" w14:textId="77777777" w:rsidR="00FD5BE7" w:rsidRPr="00455EE8" w:rsidRDefault="00FD5BE7" w:rsidP="005122EF">
      <w:pPr>
        <w:pStyle w:val="Bibliography"/>
        <w:tabs>
          <w:tab w:val="clear" w:pos="264"/>
        </w:tabs>
        <w:ind w:left="709" w:hanging="709"/>
      </w:pPr>
      <w:r w:rsidRPr="00455EE8">
        <w:lastRenderedPageBreak/>
        <w:t>103.</w:t>
      </w:r>
      <w:r w:rsidRPr="00455EE8">
        <w:tab/>
        <w:t xml:space="preserve">Casey B, Sweeney MR, </w:t>
      </w:r>
      <w:proofErr w:type="spellStart"/>
      <w:r w:rsidRPr="00455EE8">
        <w:t>Boilson</w:t>
      </w:r>
      <w:proofErr w:type="spellEnd"/>
      <w:r w:rsidRPr="00455EE8">
        <w:t xml:space="preserve"> A, </w:t>
      </w:r>
      <w:proofErr w:type="spellStart"/>
      <w:r w:rsidRPr="00455EE8">
        <w:t>Churchard</w:t>
      </w:r>
      <w:proofErr w:type="spellEnd"/>
      <w:r w:rsidRPr="00455EE8">
        <w:t xml:space="preserve"> A. Adult Autism in Homelessness: Prevalence, Experiences and Support Needs in an Irish Context - A Mixed Methods Study. National Disability Authority [Internet]. 2020 Nov; Available from: https://nda.ie/publications/adult-autism-in-homelessness-prevalence-experiences-and-support-needs-in-an-irish-context-a-mixed-methods-study</w:t>
      </w:r>
    </w:p>
    <w:p w14:paraId="2905D02D" w14:textId="77777777" w:rsidR="00FD5BE7" w:rsidRPr="00455EE8" w:rsidRDefault="00FD5BE7" w:rsidP="005122EF">
      <w:pPr>
        <w:pStyle w:val="Bibliography"/>
        <w:tabs>
          <w:tab w:val="clear" w:pos="264"/>
        </w:tabs>
        <w:ind w:left="709" w:hanging="709"/>
      </w:pPr>
      <w:r w:rsidRPr="00455EE8">
        <w:t>104.</w:t>
      </w:r>
      <w:r w:rsidRPr="00455EE8">
        <w:tab/>
        <w:t xml:space="preserve">Canals J, Morales-Hidalgo P, Voltas N, Hernandez-Martínez C. Prevalence of comorbidity of autism and ADHD and associated characteristics in school population: EPINED study. Autism Research. 2024;17(1):1276–86. </w:t>
      </w:r>
    </w:p>
    <w:p w14:paraId="5F101B99" w14:textId="77777777" w:rsidR="00FD5BE7" w:rsidRPr="00455EE8" w:rsidRDefault="00FD5BE7" w:rsidP="005122EF">
      <w:pPr>
        <w:pStyle w:val="Bibliography"/>
        <w:tabs>
          <w:tab w:val="clear" w:pos="264"/>
        </w:tabs>
        <w:ind w:left="709" w:hanging="709"/>
      </w:pPr>
      <w:r w:rsidRPr="00455EE8">
        <w:t>105.</w:t>
      </w:r>
      <w:r w:rsidRPr="00455EE8">
        <w:tab/>
        <w:t xml:space="preserve">Srivastava SA, Schwartz CE. Intellectual disability and autism spectrum disorders: causal genes and molecular mechanisms. Neuroscience &amp; </w:t>
      </w:r>
      <w:proofErr w:type="spellStart"/>
      <w:r w:rsidRPr="00455EE8">
        <w:t>Biobehavioral</w:t>
      </w:r>
      <w:proofErr w:type="spellEnd"/>
      <w:r w:rsidRPr="00455EE8">
        <w:t xml:space="preserve"> Reviews. 2014;46(2):161–74. </w:t>
      </w:r>
    </w:p>
    <w:p w14:paraId="07FFA0D7" w14:textId="77777777" w:rsidR="00FD5BE7" w:rsidRPr="00455EE8" w:rsidRDefault="00FD5BE7" w:rsidP="005122EF">
      <w:pPr>
        <w:pStyle w:val="Bibliography"/>
        <w:tabs>
          <w:tab w:val="clear" w:pos="264"/>
        </w:tabs>
        <w:ind w:left="709" w:hanging="709"/>
      </w:pPr>
      <w:r w:rsidRPr="00455EE8">
        <w:t>106.</w:t>
      </w:r>
      <w:r w:rsidRPr="00455EE8">
        <w:tab/>
        <w:t xml:space="preserve">Pezzimenti F, Han GT, Vasa RA, Gotham K. Depression in Youth with Autism Spectrum Disorder. Child and Adolescent Psychiatric Clinics of North America. 2019;28(3):397–409. </w:t>
      </w:r>
    </w:p>
    <w:p w14:paraId="74CA0CED" w14:textId="77777777" w:rsidR="00FD5BE7" w:rsidRDefault="00FD5BE7" w:rsidP="005122EF">
      <w:pPr>
        <w:pStyle w:val="Bibliography"/>
        <w:tabs>
          <w:tab w:val="clear" w:pos="264"/>
        </w:tabs>
        <w:ind w:left="709" w:hanging="709"/>
      </w:pPr>
      <w:r w:rsidRPr="00455EE8">
        <w:t>107.</w:t>
      </w:r>
      <w:r w:rsidRPr="00455EE8">
        <w:tab/>
        <w:t xml:space="preserve">Sala R, Amet L, Blagojevic-Stokic N, Shattock P, Whiteley P. Bridging the Gap Between Physical Health and Autism Spectrum Disorder. Neuropsychiatric Disease and Treatment. 2020;30(16):1605–18. </w:t>
      </w:r>
    </w:p>
    <w:p w14:paraId="63661A04" w14:textId="5CDEA8A0" w:rsidR="0007225D" w:rsidRDefault="000577C0" w:rsidP="00FD5BE7">
      <w:pPr>
        <w:pStyle w:val="Bibliography"/>
      </w:pPr>
      <w:r w:rsidRPr="007F28A2">
        <w:fldChar w:fldCharType="begin"/>
      </w:r>
      <w:r w:rsidR="00455EE8">
        <w:instrText xml:space="preserve"> ADDIN ZOTERO_BIBL {"uncited":[],"omitted":[],"custom":[]} CSL_BIBLIOGRAPHY </w:instrText>
      </w:r>
      <w:r w:rsidRPr="007F28A2">
        <w:fldChar w:fldCharType="separate"/>
      </w:r>
    </w:p>
    <w:p w14:paraId="6231F85B" w14:textId="5272452C" w:rsidR="000577C0" w:rsidRPr="00C973C7" w:rsidRDefault="000577C0" w:rsidP="00107493">
      <w:pPr>
        <w:pStyle w:val="H1Heading1NDA"/>
      </w:pPr>
      <w:r w:rsidRPr="007F28A2">
        <w:fldChar w:fldCharType="end"/>
      </w:r>
      <w:r w:rsidR="00766956" w:rsidRPr="00C973C7">
        <w:t xml:space="preserve"> </w:t>
      </w:r>
      <w:bookmarkStart w:id="122" w:name="_Toc197099939"/>
      <w:bookmarkStart w:id="123" w:name="_Toc198219208"/>
      <w:r w:rsidR="00865A14" w:rsidRPr="00C973C7">
        <w:t>Appendix</w:t>
      </w:r>
      <w:bookmarkEnd w:id="122"/>
      <w:bookmarkEnd w:id="123"/>
    </w:p>
    <w:p w14:paraId="0D2EFC34" w14:textId="6B57FB81" w:rsidR="002318F2" w:rsidRDefault="002318F2" w:rsidP="00865A14">
      <w:r>
        <w:t xml:space="preserve">This appendix provides additional detail on the methodology including search terms used. </w:t>
      </w:r>
    </w:p>
    <w:p w14:paraId="3B875E90" w14:textId="44084AEB" w:rsidR="00865A14" w:rsidRPr="00C973C7" w:rsidRDefault="00865A14" w:rsidP="00865A14">
      <w:r w:rsidRPr="00C973C7">
        <w:t xml:space="preserve">The data was divided into three sections: 1) autism knowledge, 2) attitudes towards autistic people, and 3) public campaign effectiveness. Each section covers data related to the public and the identified professional groups. </w:t>
      </w:r>
    </w:p>
    <w:p w14:paraId="53437C40" w14:textId="77777777" w:rsidR="00865A14" w:rsidRPr="00C973C7" w:rsidRDefault="00865A14" w:rsidP="00865A14">
      <w:pPr>
        <w:pStyle w:val="H2Heading2NDA"/>
      </w:pPr>
      <w:bookmarkStart w:id="124" w:name="_Toc197099940"/>
      <w:bookmarkStart w:id="125" w:name="_Toc198219209"/>
      <w:r w:rsidRPr="00C973C7">
        <w:t>Autism knowledge</w:t>
      </w:r>
      <w:bookmarkEnd w:id="124"/>
      <w:bookmarkEnd w:id="125"/>
    </w:p>
    <w:p w14:paraId="5F027718" w14:textId="77777777" w:rsidR="00865A14" w:rsidRPr="00C973C7" w:rsidRDefault="00865A14" w:rsidP="00865A14">
      <w:r w:rsidRPr="00C973C7">
        <w:t xml:space="preserve">Data on public autism knowledge were gathered using a comprehensive search strategy developed in consultation with a university librarian. The librarian conducted initial searches across EBSCO and ProQuest. Additional searches were conducted across Medline, </w:t>
      </w:r>
      <w:proofErr w:type="spellStart"/>
      <w:r w:rsidRPr="00C973C7">
        <w:t>SocIndex</w:t>
      </w:r>
      <w:proofErr w:type="spellEnd"/>
      <w:r w:rsidRPr="00C973C7">
        <w:t xml:space="preserve">, and Google Scholar. International population survey data relevant to the Irish context were also included based on comparable populations; education and healthcare systems; and whether the studies were relevant to the Irish context. </w:t>
      </w:r>
    </w:p>
    <w:p w14:paraId="7C9FB75F" w14:textId="47A40CD6" w:rsidR="00865A14" w:rsidRPr="00C973C7" w:rsidRDefault="00451345" w:rsidP="00865A14">
      <w:r w:rsidRPr="00C973C7">
        <w:lastRenderedPageBreak/>
        <w:t>Keywords combined search terms for autism, including “autism”, “autism spectrum disorder”, and “ASD” with a combination of terms such as “knowledge”, “attitudes”, “perspectives” or “views” Examples of k</w:t>
      </w:r>
      <w:r w:rsidR="00865A14" w:rsidRPr="00C973C7">
        <w:t xml:space="preserve">eyword combinations </w:t>
      </w:r>
      <w:r w:rsidRPr="00C973C7">
        <w:t>included</w:t>
      </w:r>
      <w:r w:rsidR="00865A14" w:rsidRPr="00C973C7">
        <w:t xml:space="preserve"> “autism knowledge population survey,” “public understanding of autism,” “autism knowledge general population,” and “autism awareness survey”. Non-peer reviewed sources, including grey literature from charities, government bodies, and advocacy organisations, were also reviewed. Searches using a combination of key terms such as “autism attitudes,” “public attitudes,” and “autism attitudes in Ireland” identified this relevant grey literature. </w:t>
      </w:r>
    </w:p>
    <w:p w14:paraId="164AA7AF" w14:textId="789B212D" w:rsidR="00865A14" w:rsidRPr="00C973C7" w:rsidRDefault="00865A14" w:rsidP="00865A14">
      <w:r w:rsidRPr="00C973C7">
        <w:t xml:space="preserve">For data synthesis on the autism knowledge of specific professional groups, peer-reviewed literature was searched across Medline, </w:t>
      </w:r>
      <w:proofErr w:type="spellStart"/>
      <w:r w:rsidRPr="00C973C7">
        <w:t>SocIndex</w:t>
      </w:r>
      <w:proofErr w:type="spellEnd"/>
      <w:r w:rsidRPr="00C973C7">
        <w:t xml:space="preserve">, and Google Scholar. Keywords combined search terms for autism, including “autism”, “autism spectrum disorder”, and “ASD” with a combination of terms such as “knowledge”, “attitudes”, “perspectives” or “views” with contextual and occupational terms (e.g., “public”, “education,” “healthcare,” “teacher,” “doctor”). </w:t>
      </w:r>
      <w:r w:rsidR="00451345" w:rsidRPr="00C973C7">
        <w:t xml:space="preserve">For the education sector, combination keywords included “teachers”, “educator”, “education professionals” “school staff”, “school faculty”. For the healthcare context, combination keywords included “healthcare professionals”, “medical staff”, “doctors”, “psychiatrists” and “speech and language professional”. For the social care context, combination keywords included “social care professionals”, “social workers”, “disability services”, “children’s disability services”, and “CDNT staff”. </w:t>
      </w:r>
    </w:p>
    <w:p w14:paraId="490F94E7" w14:textId="77777777" w:rsidR="00865A14" w:rsidRPr="00C973C7" w:rsidRDefault="00865A14" w:rsidP="00865A14">
      <w:r w:rsidRPr="00C973C7">
        <w:t xml:space="preserve">An example search string was “autism” </w:t>
      </w:r>
      <w:proofErr w:type="gramStart"/>
      <w:r w:rsidRPr="00C973C7">
        <w:t>AND ”knowledge</w:t>
      </w:r>
      <w:proofErr w:type="gramEnd"/>
      <w:r w:rsidRPr="00C973C7">
        <w:t>” AND “teacher” OR “education” OR “school”.</w:t>
      </w:r>
    </w:p>
    <w:p w14:paraId="75D041D3" w14:textId="77777777" w:rsidR="00865A14" w:rsidRPr="00C973C7" w:rsidRDefault="00865A14" w:rsidP="00865A14">
      <w:pPr>
        <w:pStyle w:val="H2Heading2NDA"/>
      </w:pPr>
      <w:bookmarkStart w:id="126" w:name="_Toc197099941"/>
      <w:bookmarkStart w:id="127" w:name="_Toc198219210"/>
      <w:r w:rsidRPr="00C973C7">
        <w:t>Attitudes towards autistic people</w:t>
      </w:r>
      <w:bookmarkEnd w:id="126"/>
      <w:bookmarkEnd w:id="127"/>
    </w:p>
    <w:p w14:paraId="517A28AC" w14:textId="77777777" w:rsidR="00865A14" w:rsidRPr="00C973C7" w:rsidRDefault="00865A14" w:rsidP="00865A14">
      <w:r w:rsidRPr="00C973C7">
        <w:t xml:space="preserve">For attitudinal data related to the public and the specified professional groups general population studies, peer-reviewed studies, and grey literature were included. </w:t>
      </w:r>
    </w:p>
    <w:p w14:paraId="56773369" w14:textId="77777777" w:rsidR="00865A14" w:rsidRPr="00C973C7" w:rsidRDefault="00865A14" w:rsidP="00865A14">
      <w:r w:rsidRPr="00C973C7">
        <w:t>For the public, keywords searched included “public attitudes”, “public perceptions”, “social attitudes”, “awareness”, “understanding”, “stigma”, “bias” and “prejudice” in combination with “autism”, “autistic people” and “autistic community”. An example search string was “public” AND “attitudes” AND “autism”, where “Ireland” or “Irish” were applied but not in all instances.</w:t>
      </w:r>
    </w:p>
    <w:p w14:paraId="35FC36AF" w14:textId="77777777" w:rsidR="00865A14" w:rsidRPr="00C973C7" w:rsidRDefault="00865A14" w:rsidP="00865A14">
      <w:r w:rsidRPr="00C973C7">
        <w:t xml:space="preserve">For the specified professional groups, keywords searched included “autism” and/or “autistic people” in combination with “attitudes”, “perceptions”, “awareness”, “understanding”, “stigma”, “bias” and “prejudice”. These key terms were then searched for in combination with terms based on the context e.g. education, healthcare, social care, public sector workers. For the education sector, combination keywords included “teachers”, “educator”, “education professionals” “school staff”, “school </w:t>
      </w:r>
      <w:r w:rsidRPr="00C973C7">
        <w:lastRenderedPageBreak/>
        <w:t xml:space="preserve">faculty”. For the healthcare context, combination keywords included “healthcare professionals”, “medical staff”, “doctors”, “psychiatrists” and “speech and language professional”. For the social care context, combination keywords included “social care professionals”, “social workers”, “disability services”, “children’s disability services”, and “CDNT staff”. </w:t>
      </w:r>
    </w:p>
    <w:p w14:paraId="27CAB4DD" w14:textId="77777777" w:rsidR="00865A14" w:rsidRPr="00C973C7" w:rsidRDefault="00865A14" w:rsidP="00865A14">
      <w:r w:rsidRPr="00C973C7">
        <w:t xml:space="preserve">Examples of search strings were “teacher” AND/OR “school” AND “attitudes” AND “autism”; “doctor” AND/OR “healthcare staff” AND “bias” and “autistic people”. </w:t>
      </w:r>
    </w:p>
    <w:p w14:paraId="26893B3C" w14:textId="77777777" w:rsidR="00865A14" w:rsidRPr="00C973C7" w:rsidRDefault="00865A14" w:rsidP="00865A14">
      <w:pPr>
        <w:pStyle w:val="H2Heading2NDA"/>
      </w:pPr>
      <w:bookmarkStart w:id="128" w:name="_Toc197099942"/>
      <w:bookmarkStart w:id="129" w:name="_Toc198219211"/>
      <w:r w:rsidRPr="00C973C7">
        <w:t>Public campaign effectiveness</w:t>
      </w:r>
      <w:bookmarkEnd w:id="128"/>
      <w:bookmarkEnd w:id="129"/>
    </w:p>
    <w:p w14:paraId="79B22211" w14:textId="77777777" w:rsidR="00865A14" w:rsidRPr="00C973C7" w:rsidRDefault="00865A14" w:rsidP="00865A14">
      <w:r w:rsidRPr="00C973C7">
        <w:t xml:space="preserve">Because of limited autism-related campaigns, and a lack of public campaign evaluations in general, searches included evaluations on public campaigns delivered in Ireland that aimed to improve attitudes and/or improve knowledge regardless of the topic. This resulted in data collected on </w:t>
      </w:r>
      <w:r w:rsidRPr="00C973C7">
        <w:rPr>
          <w:i/>
          <w:iCs/>
        </w:rPr>
        <w:t>Creating Our Future, Together for Yes,</w:t>
      </w:r>
      <w:r w:rsidRPr="00C973C7">
        <w:t xml:space="preserve"> and the </w:t>
      </w:r>
      <w:r w:rsidRPr="00C973C7">
        <w:rPr>
          <w:i/>
          <w:iCs/>
        </w:rPr>
        <w:t>Take the First Step</w:t>
      </w:r>
      <w:r w:rsidRPr="00C973C7">
        <w:t xml:space="preserve"> public campaign evaluations that sought to improve knowledge and/or attitudes in areas of healthcare and education. Search strategies looking for autism-specific data was not used in each instance, but sought broader fields, such healthcare and education public campaign evaluations aimed at improving attitudes and/or knowledge. This allowed for additional insight into understanding what makes a public campaign effective, where evaluations of the effectiveness of public campaigns were lacking. </w:t>
      </w:r>
    </w:p>
    <w:p w14:paraId="41D1EBFF" w14:textId="77777777" w:rsidR="00865A14" w:rsidRPr="00C973C7" w:rsidRDefault="00865A14" w:rsidP="00865A14">
      <w:r w:rsidRPr="00C973C7">
        <w:t xml:space="preserve">Searches were conducted across Medline, </w:t>
      </w:r>
      <w:proofErr w:type="spellStart"/>
      <w:r w:rsidRPr="00C973C7">
        <w:t>SocIndex</w:t>
      </w:r>
      <w:proofErr w:type="spellEnd"/>
      <w:r w:rsidRPr="00C973C7">
        <w:t xml:space="preserve">, and Google Scholar for Irish data using a combination of terms such as “public”, “national” “campaign”, “evaluation,” “impact,” “mass media,” “outcomes” and “results”. Searches included “autism” and/or “autistic people”, but not in all searches due to the limited autism-specific data. Other combinations that were used were “Ireland” or “Irish” AND “public”, “attitudes” AND/OR “knowledge” to identify relevant data related to any public campaign evaluations in Ireland related to improving. </w:t>
      </w:r>
    </w:p>
    <w:p w14:paraId="2D577F5D" w14:textId="77777777" w:rsidR="00865A14" w:rsidRPr="00C973C7" w:rsidRDefault="00865A14" w:rsidP="00865A14">
      <w:r w:rsidRPr="00C973C7">
        <w:t>To understand what makes a public campaign effective, additional searches were conducted to understand key features in public campaign design and delivery. Search terms, in addition to the ones highlighted so far but particularly related to “public” AND “campaign” included terms such as “symbols”, “media”, “endorsement”, and “lived experience”. Autism terms and terms related to Ireland and Irish were also used but not for each search as public autism campaigns in general proved scarce making evaluations of such difficult to source in the Irish context. Therefore, international studies were included.</w:t>
      </w:r>
    </w:p>
    <w:p w14:paraId="10BDD194" w14:textId="77777777" w:rsidR="00865A14" w:rsidRPr="00C973C7" w:rsidRDefault="00865A14" w:rsidP="00865A14">
      <w:r w:rsidRPr="00C973C7">
        <w:t>An example search string was “national” AND “campaign” AND “evaluation” AND/OR “autism” AND/OR “Ireland”.</w:t>
      </w:r>
    </w:p>
    <w:p w14:paraId="2F76767F" w14:textId="77777777" w:rsidR="002C4724" w:rsidRPr="00C973C7" w:rsidRDefault="002C4724" w:rsidP="002C4724">
      <w:pPr>
        <w:pStyle w:val="H2Heading2NDA"/>
      </w:pPr>
      <w:bookmarkStart w:id="130" w:name="_Toc197099943"/>
      <w:bookmarkStart w:id="131" w:name="_Toc198219212"/>
      <w:r w:rsidRPr="00C973C7">
        <w:lastRenderedPageBreak/>
        <w:t>Data analysis</w:t>
      </w:r>
      <w:bookmarkEnd w:id="130"/>
      <w:bookmarkEnd w:id="131"/>
    </w:p>
    <w:p w14:paraId="6EACBD33" w14:textId="77777777" w:rsidR="002C4724" w:rsidRPr="00C973C7" w:rsidRDefault="002C4724" w:rsidP="002C4724">
      <w:pPr>
        <w:spacing w:after="0"/>
      </w:pPr>
      <w:r w:rsidRPr="00C973C7">
        <w:t xml:space="preserve">The studies in this section were synthesised with the aim of understanding what aspects of autism knowledge are misconceived, stereotyped, incomplete, or missing. Responses related to autism knowledge from population-based surveys conducted in Ireland were compared with official information sources, such as the ICD-11 and the DSM-5 where applicable to determine the extent to which public knowledge were informed or misinformed. </w:t>
      </w:r>
    </w:p>
    <w:p w14:paraId="73E35046" w14:textId="77777777" w:rsidR="002C4724" w:rsidRPr="00C973C7" w:rsidRDefault="002C4724" w:rsidP="002C4724">
      <w:pPr>
        <w:spacing w:after="0"/>
      </w:pPr>
    </w:p>
    <w:p w14:paraId="728B8C48" w14:textId="77777777" w:rsidR="002C4724" w:rsidRPr="00C973C7" w:rsidRDefault="002C4724" w:rsidP="002C4724">
      <w:pPr>
        <w:spacing w:after="0"/>
      </w:pPr>
      <w:r w:rsidRPr="00C973C7">
        <w:t>The knowledge of specific groups (</w:t>
      </w:r>
      <w:proofErr w:type="gramStart"/>
      <w:r w:rsidRPr="00C973C7">
        <w:t>general public</w:t>
      </w:r>
      <w:proofErr w:type="gramEnd"/>
      <w:r w:rsidRPr="00C973C7">
        <w:t xml:space="preserve">, educational professionals, health and social care professionals, and public sector workers) was analysed by reviewing relevant studies that focused on these populations. </w:t>
      </w:r>
    </w:p>
    <w:p w14:paraId="6E9193EC" w14:textId="77777777" w:rsidR="002C4724" w:rsidRPr="00C973C7" w:rsidRDefault="002C4724" w:rsidP="002C4724">
      <w:pPr>
        <w:spacing w:after="0"/>
      </w:pPr>
    </w:p>
    <w:p w14:paraId="61E4C8FB" w14:textId="77777777" w:rsidR="002C4724" w:rsidRPr="00C973C7" w:rsidRDefault="002C4724" w:rsidP="002C4724">
      <w:r w:rsidRPr="00C973C7">
        <w:t>Studies were assessed according to the attitudes held by the public and specified professional groups towards autistic people. Data were analysed according to the groups identified, but within the broader socio-professional contexts to acknowledge that attitudes are not formed in isolation. This contextual approach acknowledges that attitudes are shaped by the norms, practices, and policies of the environments in which people work and interact and therefore provided more meaningful insight into the data being presented.</w:t>
      </w:r>
    </w:p>
    <w:p w14:paraId="20FF35F4" w14:textId="77777777" w:rsidR="002C4724" w:rsidRPr="00C973C7" w:rsidRDefault="002C4724" w:rsidP="002C4724">
      <w:pPr>
        <w:spacing w:after="0"/>
      </w:pPr>
      <w:r w:rsidRPr="00C973C7">
        <w:t xml:space="preserve">This section on public campaign effectiveness analysed three Irish public campaign evaluations: </w:t>
      </w:r>
      <w:r w:rsidRPr="00C973C7">
        <w:rPr>
          <w:i/>
          <w:iCs/>
        </w:rPr>
        <w:t>Creating Our Future, Together for Yes,</w:t>
      </w:r>
      <w:r w:rsidRPr="00C973C7">
        <w:t xml:space="preserve"> and the </w:t>
      </w:r>
      <w:r w:rsidRPr="00C973C7">
        <w:rPr>
          <w:i/>
          <w:iCs/>
        </w:rPr>
        <w:t>Take the First Step</w:t>
      </w:r>
      <w:r w:rsidRPr="00C973C7">
        <w:t xml:space="preserve">. The analysis focused on how these campaigns succeeded in influencing public attitudes and knowledge levels related to their healthcare and education contexts. The public campaign evaluations were chosen as they were delivered in Ireland, aimed to improve attitude and/or knowledge, and were also situated in similar contexts to the specified professional groups e.g. healthcare, and education. </w:t>
      </w:r>
    </w:p>
    <w:p w14:paraId="79C59346" w14:textId="77777777" w:rsidR="002C4724" w:rsidRPr="00C973C7" w:rsidRDefault="002C4724" w:rsidP="002C4724">
      <w:pPr>
        <w:spacing w:after="0"/>
      </w:pPr>
    </w:p>
    <w:p w14:paraId="2BAFE921" w14:textId="77777777" w:rsidR="002C4724" w:rsidRPr="009244AD" w:rsidRDefault="002C4724" w:rsidP="002C4724">
      <w:pPr>
        <w:spacing w:after="0"/>
      </w:pPr>
      <w:r w:rsidRPr="00C973C7">
        <w:t xml:space="preserve">Through analysis of these public campaigns and aligning findings with international data to contextualise Irish findings, analysis resulted in additional subthemes that highlighted key features that determined whether a public campaign was effective or not. </w:t>
      </w:r>
    </w:p>
    <w:p w14:paraId="652CED0C" w14:textId="77777777" w:rsidR="00865A14" w:rsidRPr="005A2474" w:rsidRDefault="00865A14" w:rsidP="005A2474"/>
    <w:sectPr w:rsidR="00865A14" w:rsidRPr="005A2474">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6EE45C" w14:textId="77777777" w:rsidR="003E2357" w:rsidRDefault="003E2357" w:rsidP="00917FAC">
      <w:pPr>
        <w:spacing w:after="0"/>
      </w:pPr>
      <w:r>
        <w:separator/>
      </w:r>
    </w:p>
  </w:endnote>
  <w:endnote w:type="continuationSeparator" w:id="0">
    <w:p w14:paraId="20BF86FA" w14:textId="77777777" w:rsidR="003E2357" w:rsidRDefault="003E2357" w:rsidP="00917FA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DCD8EB" w14:textId="77777777" w:rsidR="00955191" w:rsidRDefault="00955191" w:rsidP="001538BD">
    <w:pPr>
      <w:pStyle w:val="Footer"/>
      <w:jc w:val="right"/>
    </w:pPr>
    <w:r>
      <w:t>National Disability Authority</w:t>
    </w:r>
    <w:r>
      <w:tab/>
    </w:r>
    <w:r>
      <w:tab/>
    </w:r>
    <w:sdt>
      <w:sdtPr>
        <w:id w:val="-1387486519"/>
        <w:docPartObj>
          <w:docPartGallery w:val="Page Numbers (Bottom of Page)"/>
          <w:docPartUnique/>
        </w:docPartObj>
      </w:sdtPr>
      <w:sdtContent>
        <w:r>
          <w:fldChar w:fldCharType="begin"/>
        </w:r>
        <w:r>
          <w:instrText>PAGE   \* MERGEFORMAT</w:instrText>
        </w:r>
        <w:r>
          <w:fldChar w:fldCharType="separate"/>
        </w:r>
        <w:r>
          <w:t>1</w:t>
        </w:r>
        <w: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271788" w14:textId="3F766D4F" w:rsidR="00917FAC" w:rsidRDefault="00955191" w:rsidP="001538BD">
    <w:pPr>
      <w:pStyle w:val="Footer"/>
      <w:jc w:val="right"/>
    </w:pPr>
    <w:r>
      <w:t>National Disability Authority</w:t>
    </w:r>
    <w:r w:rsidR="001538BD">
      <w:tab/>
    </w:r>
    <w:r w:rsidR="001538BD">
      <w:tab/>
    </w:r>
    <w:sdt>
      <w:sdtPr>
        <w:id w:val="-724988138"/>
        <w:docPartObj>
          <w:docPartGallery w:val="Page Numbers (Bottom of Page)"/>
          <w:docPartUnique/>
        </w:docPartObj>
      </w:sdtPr>
      <w:sdtContent>
        <w:r w:rsidR="001538BD">
          <w:fldChar w:fldCharType="begin"/>
        </w:r>
        <w:r w:rsidR="001538BD">
          <w:instrText>PAGE   \* MERGEFORMAT</w:instrText>
        </w:r>
        <w:r w:rsidR="001538BD">
          <w:fldChar w:fldCharType="separate"/>
        </w:r>
        <w:r w:rsidR="001538BD">
          <w:t>1</w:t>
        </w:r>
        <w:r w:rsidR="001538BD">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889EDA" w14:textId="77777777" w:rsidR="003E2357" w:rsidRDefault="003E2357" w:rsidP="00917FAC">
      <w:pPr>
        <w:spacing w:after="0"/>
      </w:pPr>
      <w:r>
        <w:separator/>
      </w:r>
    </w:p>
  </w:footnote>
  <w:footnote w:type="continuationSeparator" w:id="0">
    <w:p w14:paraId="4CB0D578" w14:textId="77777777" w:rsidR="003E2357" w:rsidRDefault="003E2357" w:rsidP="00917FAC">
      <w:pPr>
        <w:spacing w:after="0"/>
      </w:pPr>
      <w:r>
        <w:continuationSeparator/>
      </w:r>
    </w:p>
  </w:footnote>
  <w:footnote w:id="1">
    <w:p w14:paraId="60E393A3" w14:textId="1D7126D4" w:rsidR="00FE5DFB" w:rsidRDefault="00FE5DFB">
      <w:pPr>
        <w:pStyle w:val="FootnoteText"/>
      </w:pPr>
      <w:r w:rsidRPr="0072080A">
        <w:rPr>
          <w:rStyle w:val="FootnoteReference"/>
        </w:rPr>
        <w:footnoteRef/>
      </w:r>
      <w:r>
        <w:t xml:space="preserve"> Autism Spectrum Disorder (ASD)</w:t>
      </w:r>
    </w:p>
  </w:footnote>
  <w:footnote w:id="2">
    <w:p w14:paraId="49E52F8D" w14:textId="61D2C1DA" w:rsidR="00D9478A" w:rsidRDefault="00D9478A">
      <w:pPr>
        <w:pStyle w:val="FootnoteText"/>
      </w:pPr>
      <w:r>
        <w:rPr>
          <w:rStyle w:val="FootnoteReference"/>
        </w:rPr>
        <w:footnoteRef/>
      </w:r>
      <w:r>
        <w:t xml:space="preserve"> </w:t>
      </w:r>
      <w:r w:rsidRPr="00D9478A">
        <w:t>Valence framing effects occur when participants make different choices or judgments depending on whether the options are described in terms of their positive outcomes (e.g. lives saved) or their negative outcomes (e.g. lives lo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6C7748" w14:textId="77777777" w:rsidR="00955191" w:rsidRPr="00340705" w:rsidRDefault="00955191" w:rsidP="00340705">
    <w:pPr>
      <w:pStyle w:val="Header"/>
    </w:pPr>
    <w:r w:rsidRPr="00340705">
      <w:t>A synthesis of existing data on current attitudes towards autistic people in Irelan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203A21" w14:textId="77777777" w:rsidR="00955191" w:rsidRDefault="00955191" w:rsidP="00CE2D15">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769D9"/>
    <w:multiLevelType w:val="hybridMultilevel"/>
    <w:tmpl w:val="609C9E3C"/>
    <w:lvl w:ilvl="0" w:tplc="1809000F">
      <w:start w:val="1"/>
      <w:numFmt w:val="decimal"/>
      <w:lvlText w:val="%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 w15:restartNumberingAfterBreak="0">
    <w:nsid w:val="07EF7954"/>
    <w:multiLevelType w:val="hybridMultilevel"/>
    <w:tmpl w:val="44F2650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88579E2"/>
    <w:multiLevelType w:val="hybridMultilevel"/>
    <w:tmpl w:val="F4ECAC02"/>
    <w:lvl w:ilvl="0" w:tplc="40905D92">
      <w:start w:val="1"/>
      <w:numFmt w:val="bullet"/>
      <w:pStyle w:val="NDA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 w15:restartNumberingAfterBreak="0">
    <w:nsid w:val="0DDC68B6"/>
    <w:multiLevelType w:val="hybridMultilevel"/>
    <w:tmpl w:val="1EDAD5C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10641027"/>
    <w:multiLevelType w:val="hybridMultilevel"/>
    <w:tmpl w:val="990837F6"/>
    <w:lvl w:ilvl="0" w:tplc="1809000F">
      <w:start w:val="1"/>
      <w:numFmt w:val="decimal"/>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5" w15:restartNumberingAfterBreak="0">
    <w:nsid w:val="12D40125"/>
    <w:multiLevelType w:val="hybridMultilevel"/>
    <w:tmpl w:val="66CAB0E6"/>
    <w:lvl w:ilvl="0" w:tplc="98428B02">
      <w:start w:val="4"/>
      <w:numFmt w:val="bullet"/>
      <w:lvlText w:val="-"/>
      <w:lvlJc w:val="left"/>
      <w:pPr>
        <w:ind w:left="720" w:hanging="360"/>
      </w:pPr>
      <w:rPr>
        <w:rFonts w:ascii="Verdana" w:eastAsiaTheme="minorHAnsi" w:hAnsi="Verdana"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8094BD0"/>
    <w:multiLevelType w:val="hybridMultilevel"/>
    <w:tmpl w:val="44CA8CF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8EE1292"/>
    <w:multiLevelType w:val="hybridMultilevel"/>
    <w:tmpl w:val="23B67F60"/>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8" w15:restartNumberingAfterBreak="0">
    <w:nsid w:val="1A9C1BAB"/>
    <w:multiLevelType w:val="hybridMultilevel"/>
    <w:tmpl w:val="2FC4E8AA"/>
    <w:lvl w:ilvl="0" w:tplc="6E7E5658">
      <w:start w:val="1"/>
      <w:numFmt w:val="bullet"/>
      <w:lvlText w:val=""/>
      <w:lvlJc w:val="left"/>
      <w:pPr>
        <w:ind w:left="1800" w:hanging="360"/>
      </w:pPr>
      <w:rPr>
        <w:rFonts w:ascii="Symbol" w:hAnsi="Symbol"/>
      </w:rPr>
    </w:lvl>
    <w:lvl w:ilvl="1" w:tplc="F9E2171E">
      <w:start w:val="1"/>
      <w:numFmt w:val="bullet"/>
      <w:lvlText w:val=""/>
      <w:lvlJc w:val="left"/>
      <w:pPr>
        <w:ind w:left="1800" w:hanging="360"/>
      </w:pPr>
      <w:rPr>
        <w:rFonts w:ascii="Symbol" w:hAnsi="Symbol"/>
      </w:rPr>
    </w:lvl>
    <w:lvl w:ilvl="2" w:tplc="2054A94A">
      <w:start w:val="1"/>
      <w:numFmt w:val="bullet"/>
      <w:lvlText w:val=""/>
      <w:lvlJc w:val="left"/>
      <w:pPr>
        <w:ind w:left="1800" w:hanging="360"/>
      </w:pPr>
      <w:rPr>
        <w:rFonts w:ascii="Symbol" w:hAnsi="Symbol"/>
      </w:rPr>
    </w:lvl>
    <w:lvl w:ilvl="3" w:tplc="E534B8B2">
      <w:start w:val="1"/>
      <w:numFmt w:val="bullet"/>
      <w:lvlText w:val=""/>
      <w:lvlJc w:val="left"/>
      <w:pPr>
        <w:ind w:left="1800" w:hanging="360"/>
      </w:pPr>
      <w:rPr>
        <w:rFonts w:ascii="Symbol" w:hAnsi="Symbol"/>
      </w:rPr>
    </w:lvl>
    <w:lvl w:ilvl="4" w:tplc="2A903B62">
      <w:start w:val="1"/>
      <w:numFmt w:val="bullet"/>
      <w:lvlText w:val=""/>
      <w:lvlJc w:val="left"/>
      <w:pPr>
        <w:ind w:left="1800" w:hanging="360"/>
      </w:pPr>
      <w:rPr>
        <w:rFonts w:ascii="Symbol" w:hAnsi="Symbol"/>
      </w:rPr>
    </w:lvl>
    <w:lvl w:ilvl="5" w:tplc="7FEA96C0">
      <w:start w:val="1"/>
      <w:numFmt w:val="bullet"/>
      <w:lvlText w:val=""/>
      <w:lvlJc w:val="left"/>
      <w:pPr>
        <w:ind w:left="1800" w:hanging="360"/>
      </w:pPr>
      <w:rPr>
        <w:rFonts w:ascii="Symbol" w:hAnsi="Symbol"/>
      </w:rPr>
    </w:lvl>
    <w:lvl w:ilvl="6" w:tplc="BD3E80AA">
      <w:start w:val="1"/>
      <w:numFmt w:val="bullet"/>
      <w:lvlText w:val=""/>
      <w:lvlJc w:val="left"/>
      <w:pPr>
        <w:ind w:left="1800" w:hanging="360"/>
      </w:pPr>
      <w:rPr>
        <w:rFonts w:ascii="Symbol" w:hAnsi="Symbol"/>
      </w:rPr>
    </w:lvl>
    <w:lvl w:ilvl="7" w:tplc="67082EC0">
      <w:start w:val="1"/>
      <w:numFmt w:val="bullet"/>
      <w:lvlText w:val=""/>
      <w:lvlJc w:val="left"/>
      <w:pPr>
        <w:ind w:left="1800" w:hanging="360"/>
      </w:pPr>
      <w:rPr>
        <w:rFonts w:ascii="Symbol" w:hAnsi="Symbol"/>
      </w:rPr>
    </w:lvl>
    <w:lvl w:ilvl="8" w:tplc="F27C2FC2">
      <w:start w:val="1"/>
      <w:numFmt w:val="bullet"/>
      <w:lvlText w:val=""/>
      <w:lvlJc w:val="left"/>
      <w:pPr>
        <w:ind w:left="1800" w:hanging="360"/>
      </w:pPr>
      <w:rPr>
        <w:rFonts w:ascii="Symbol" w:hAnsi="Symbol"/>
      </w:rPr>
    </w:lvl>
  </w:abstractNum>
  <w:abstractNum w:abstractNumId="9" w15:restartNumberingAfterBreak="0">
    <w:nsid w:val="1FB5261D"/>
    <w:multiLevelType w:val="hybridMultilevel"/>
    <w:tmpl w:val="B6B25004"/>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22071475"/>
    <w:multiLevelType w:val="hybridMultilevel"/>
    <w:tmpl w:val="90F8255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23872103"/>
    <w:multiLevelType w:val="hybridMultilevel"/>
    <w:tmpl w:val="45A08056"/>
    <w:lvl w:ilvl="0" w:tplc="DF44CF6C">
      <w:start w:val="1"/>
      <w:numFmt w:val="bullet"/>
      <w:lvlText w:val=""/>
      <w:lvlJc w:val="left"/>
      <w:pPr>
        <w:ind w:left="1060" w:hanging="360"/>
      </w:pPr>
      <w:rPr>
        <w:rFonts w:ascii="Symbol" w:hAnsi="Symbol"/>
      </w:rPr>
    </w:lvl>
    <w:lvl w:ilvl="1" w:tplc="185CD166">
      <w:start w:val="1"/>
      <w:numFmt w:val="bullet"/>
      <w:lvlText w:val=""/>
      <w:lvlJc w:val="left"/>
      <w:pPr>
        <w:ind w:left="1060" w:hanging="360"/>
      </w:pPr>
      <w:rPr>
        <w:rFonts w:ascii="Symbol" w:hAnsi="Symbol"/>
      </w:rPr>
    </w:lvl>
    <w:lvl w:ilvl="2" w:tplc="EA62533E">
      <w:start w:val="1"/>
      <w:numFmt w:val="bullet"/>
      <w:lvlText w:val=""/>
      <w:lvlJc w:val="left"/>
      <w:pPr>
        <w:ind w:left="1060" w:hanging="360"/>
      </w:pPr>
      <w:rPr>
        <w:rFonts w:ascii="Symbol" w:hAnsi="Symbol"/>
      </w:rPr>
    </w:lvl>
    <w:lvl w:ilvl="3" w:tplc="D0D88350">
      <w:start w:val="1"/>
      <w:numFmt w:val="bullet"/>
      <w:lvlText w:val=""/>
      <w:lvlJc w:val="left"/>
      <w:pPr>
        <w:ind w:left="1060" w:hanging="360"/>
      </w:pPr>
      <w:rPr>
        <w:rFonts w:ascii="Symbol" w:hAnsi="Symbol"/>
      </w:rPr>
    </w:lvl>
    <w:lvl w:ilvl="4" w:tplc="20E0725E">
      <w:start w:val="1"/>
      <w:numFmt w:val="bullet"/>
      <w:lvlText w:val=""/>
      <w:lvlJc w:val="left"/>
      <w:pPr>
        <w:ind w:left="1060" w:hanging="360"/>
      </w:pPr>
      <w:rPr>
        <w:rFonts w:ascii="Symbol" w:hAnsi="Symbol"/>
      </w:rPr>
    </w:lvl>
    <w:lvl w:ilvl="5" w:tplc="19A8AEEA">
      <w:start w:val="1"/>
      <w:numFmt w:val="bullet"/>
      <w:lvlText w:val=""/>
      <w:lvlJc w:val="left"/>
      <w:pPr>
        <w:ind w:left="1060" w:hanging="360"/>
      </w:pPr>
      <w:rPr>
        <w:rFonts w:ascii="Symbol" w:hAnsi="Symbol"/>
      </w:rPr>
    </w:lvl>
    <w:lvl w:ilvl="6" w:tplc="E2103F0E">
      <w:start w:val="1"/>
      <w:numFmt w:val="bullet"/>
      <w:lvlText w:val=""/>
      <w:lvlJc w:val="left"/>
      <w:pPr>
        <w:ind w:left="1060" w:hanging="360"/>
      </w:pPr>
      <w:rPr>
        <w:rFonts w:ascii="Symbol" w:hAnsi="Symbol"/>
      </w:rPr>
    </w:lvl>
    <w:lvl w:ilvl="7" w:tplc="55F61F88">
      <w:start w:val="1"/>
      <w:numFmt w:val="bullet"/>
      <w:lvlText w:val=""/>
      <w:lvlJc w:val="left"/>
      <w:pPr>
        <w:ind w:left="1060" w:hanging="360"/>
      </w:pPr>
      <w:rPr>
        <w:rFonts w:ascii="Symbol" w:hAnsi="Symbol"/>
      </w:rPr>
    </w:lvl>
    <w:lvl w:ilvl="8" w:tplc="F26803AC">
      <w:start w:val="1"/>
      <w:numFmt w:val="bullet"/>
      <w:lvlText w:val=""/>
      <w:lvlJc w:val="left"/>
      <w:pPr>
        <w:ind w:left="1060" w:hanging="360"/>
      </w:pPr>
      <w:rPr>
        <w:rFonts w:ascii="Symbol" w:hAnsi="Symbol"/>
      </w:rPr>
    </w:lvl>
  </w:abstractNum>
  <w:abstractNum w:abstractNumId="12" w15:restartNumberingAfterBreak="0">
    <w:nsid w:val="24352F1E"/>
    <w:multiLevelType w:val="multilevel"/>
    <w:tmpl w:val="1809001D"/>
    <w:lvl w:ilvl="0">
      <w:start w:val="1"/>
      <w:numFmt w:val="bullet"/>
      <w:lvlText w:val=""/>
      <w:lvlJc w:val="left"/>
      <w:pPr>
        <w:ind w:left="360" w:hanging="360"/>
      </w:pPr>
      <w:rPr>
        <w:rFonts w:ascii="Symbol" w:hAnsi="Symbol"/>
        <w:sz w:val="24"/>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rPr>
    </w:lvl>
    <w:lvl w:ilvl="6">
      <w:start w:val="1"/>
      <w:numFmt w:val="bullet"/>
      <w:lvlText w:val=""/>
      <w:lvlJc w:val="left"/>
      <w:pPr>
        <w:ind w:left="2520" w:hanging="360"/>
      </w:pPr>
      <w:rPr>
        <w:rFonts w:ascii="Symbol" w:hAnsi="Symbol"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3" w15:restartNumberingAfterBreak="0">
    <w:nsid w:val="2B99449D"/>
    <w:multiLevelType w:val="hybridMultilevel"/>
    <w:tmpl w:val="EE34C142"/>
    <w:lvl w:ilvl="0" w:tplc="18090001">
      <w:start w:val="1"/>
      <w:numFmt w:val="bullet"/>
      <w:lvlText w:val=""/>
      <w:lvlJc w:val="left"/>
      <w:pPr>
        <w:ind w:left="1524" w:hanging="360"/>
      </w:pPr>
      <w:rPr>
        <w:rFonts w:ascii="Symbol" w:hAnsi="Symbol" w:hint="default"/>
      </w:rPr>
    </w:lvl>
    <w:lvl w:ilvl="1" w:tplc="18090003" w:tentative="1">
      <w:start w:val="1"/>
      <w:numFmt w:val="bullet"/>
      <w:lvlText w:val="o"/>
      <w:lvlJc w:val="left"/>
      <w:pPr>
        <w:ind w:left="2244" w:hanging="360"/>
      </w:pPr>
      <w:rPr>
        <w:rFonts w:ascii="Courier New" w:hAnsi="Courier New" w:cs="Courier New" w:hint="default"/>
      </w:rPr>
    </w:lvl>
    <w:lvl w:ilvl="2" w:tplc="18090005" w:tentative="1">
      <w:start w:val="1"/>
      <w:numFmt w:val="bullet"/>
      <w:lvlText w:val=""/>
      <w:lvlJc w:val="left"/>
      <w:pPr>
        <w:ind w:left="2964" w:hanging="360"/>
      </w:pPr>
      <w:rPr>
        <w:rFonts w:ascii="Wingdings" w:hAnsi="Wingdings" w:hint="default"/>
      </w:rPr>
    </w:lvl>
    <w:lvl w:ilvl="3" w:tplc="18090001" w:tentative="1">
      <w:start w:val="1"/>
      <w:numFmt w:val="bullet"/>
      <w:lvlText w:val=""/>
      <w:lvlJc w:val="left"/>
      <w:pPr>
        <w:ind w:left="3684" w:hanging="360"/>
      </w:pPr>
      <w:rPr>
        <w:rFonts w:ascii="Symbol" w:hAnsi="Symbol" w:hint="default"/>
      </w:rPr>
    </w:lvl>
    <w:lvl w:ilvl="4" w:tplc="18090003" w:tentative="1">
      <w:start w:val="1"/>
      <w:numFmt w:val="bullet"/>
      <w:lvlText w:val="o"/>
      <w:lvlJc w:val="left"/>
      <w:pPr>
        <w:ind w:left="4404" w:hanging="360"/>
      </w:pPr>
      <w:rPr>
        <w:rFonts w:ascii="Courier New" w:hAnsi="Courier New" w:cs="Courier New" w:hint="default"/>
      </w:rPr>
    </w:lvl>
    <w:lvl w:ilvl="5" w:tplc="18090005" w:tentative="1">
      <w:start w:val="1"/>
      <w:numFmt w:val="bullet"/>
      <w:lvlText w:val=""/>
      <w:lvlJc w:val="left"/>
      <w:pPr>
        <w:ind w:left="5124" w:hanging="360"/>
      </w:pPr>
      <w:rPr>
        <w:rFonts w:ascii="Wingdings" w:hAnsi="Wingdings" w:hint="default"/>
      </w:rPr>
    </w:lvl>
    <w:lvl w:ilvl="6" w:tplc="18090001" w:tentative="1">
      <w:start w:val="1"/>
      <w:numFmt w:val="bullet"/>
      <w:lvlText w:val=""/>
      <w:lvlJc w:val="left"/>
      <w:pPr>
        <w:ind w:left="5844" w:hanging="360"/>
      </w:pPr>
      <w:rPr>
        <w:rFonts w:ascii="Symbol" w:hAnsi="Symbol" w:hint="default"/>
      </w:rPr>
    </w:lvl>
    <w:lvl w:ilvl="7" w:tplc="18090003" w:tentative="1">
      <w:start w:val="1"/>
      <w:numFmt w:val="bullet"/>
      <w:lvlText w:val="o"/>
      <w:lvlJc w:val="left"/>
      <w:pPr>
        <w:ind w:left="6564" w:hanging="360"/>
      </w:pPr>
      <w:rPr>
        <w:rFonts w:ascii="Courier New" w:hAnsi="Courier New" w:cs="Courier New" w:hint="default"/>
      </w:rPr>
    </w:lvl>
    <w:lvl w:ilvl="8" w:tplc="18090005" w:tentative="1">
      <w:start w:val="1"/>
      <w:numFmt w:val="bullet"/>
      <w:lvlText w:val=""/>
      <w:lvlJc w:val="left"/>
      <w:pPr>
        <w:ind w:left="7284" w:hanging="360"/>
      </w:pPr>
      <w:rPr>
        <w:rFonts w:ascii="Wingdings" w:hAnsi="Wingdings" w:hint="default"/>
      </w:rPr>
    </w:lvl>
  </w:abstractNum>
  <w:abstractNum w:abstractNumId="14" w15:restartNumberingAfterBreak="0">
    <w:nsid w:val="2C474C27"/>
    <w:multiLevelType w:val="hybridMultilevel"/>
    <w:tmpl w:val="8EFE4B46"/>
    <w:lvl w:ilvl="0" w:tplc="1EEA8254">
      <w:start w:val="1"/>
      <w:numFmt w:val="decimal"/>
      <w:lvlText w:val="%1."/>
      <w:lvlJc w:val="left"/>
      <w:pPr>
        <w:ind w:left="1440" w:hanging="360"/>
      </w:pPr>
    </w:lvl>
    <w:lvl w:ilvl="1" w:tplc="4ED6CA70">
      <w:start w:val="1"/>
      <w:numFmt w:val="decimal"/>
      <w:lvlText w:val="%2."/>
      <w:lvlJc w:val="left"/>
      <w:pPr>
        <w:ind w:left="1440" w:hanging="360"/>
      </w:pPr>
    </w:lvl>
    <w:lvl w:ilvl="2" w:tplc="A4980C8C">
      <w:start w:val="1"/>
      <w:numFmt w:val="decimal"/>
      <w:lvlText w:val="%3."/>
      <w:lvlJc w:val="left"/>
      <w:pPr>
        <w:ind w:left="1440" w:hanging="360"/>
      </w:pPr>
    </w:lvl>
    <w:lvl w:ilvl="3" w:tplc="90FC7B5E">
      <w:start w:val="1"/>
      <w:numFmt w:val="decimal"/>
      <w:lvlText w:val="%4."/>
      <w:lvlJc w:val="left"/>
      <w:pPr>
        <w:ind w:left="1440" w:hanging="360"/>
      </w:pPr>
    </w:lvl>
    <w:lvl w:ilvl="4" w:tplc="6CEC0EDC">
      <w:start w:val="1"/>
      <w:numFmt w:val="decimal"/>
      <w:lvlText w:val="%5."/>
      <w:lvlJc w:val="left"/>
      <w:pPr>
        <w:ind w:left="1440" w:hanging="360"/>
      </w:pPr>
    </w:lvl>
    <w:lvl w:ilvl="5" w:tplc="71262DF2">
      <w:start w:val="1"/>
      <w:numFmt w:val="decimal"/>
      <w:lvlText w:val="%6."/>
      <w:lvlJc w:val="left"/>
      <w:pPr>
        <w:ind w:left="1440" w:hanging="360"/>
      </w:pPr>
    </w:lvl>
    <w:lvl w:ilvl="6" w:tplc="EE4EA9B2">
      <w:start w:val="1"/>
      <w:numFmt w:val="decimal"/>
      <w:lvlText w:val="%7."/>
      <w:lvlJc w:val="left"/>
      <w:pPr>
        <w:ind w:left="1440" w:hanging="360"/>
      </w:pPr>
    </w:lvl>
    <w:lvl w:ilvl="7" w:tplc="9C02A998">
      <w:start w:val="1"/>
      <w:numFmt w:val="decimal"/>
      <w:lvlText w:val="%8."/>
      <w:lvlJc w:val="left"/>
      <w:pPr>
        <w:ind w:left="1440" w:hanging="360"/>
      </w:pPr>
    </w:lvl>
    <w:lvl w:ilvl="8" w:tplc="BDE23AD6">
      <w:start w:val="1"/>
      <w:numFmt w:val="decimal"/>
      <w:lvlText w:val="%9."/>
      <w:lvlJc w:val="left"/>
      <w:pPr>
        <w:ind w:left="1440" w:hanging="360"/>
      </w:pPr>
    </w:lvl>
  </w:abstractNum>
  <w:abstractNum w:abstractNumId="15" w15:restartNumberingAfterBreak="0">
    <w:nsid w:val="2C753B06"/>
    <w:multiLevelType w:val="hybridMultilevel"/>
    <w:tmpl w:val="41D4DD4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2CBF6550"/>
    <w:multiLevelType w:val="multilevel"/>
    <w:tmpl w:val="1809001D"/>
    <w:lvl w:ilvl="0">
      <w:start w:val="1"/>
      <w:numFmt w:val="bullet"/>
      <w:lvlText w:val=""/>
      <w:lvlJc w:val="left"/>
      <w:pPr>
        <w:ind w:left="360" w:hanging="360"/>
      </w:pPr>
      <w:rPr>
        <w:rFonts w:ascii="Symbol" w:hAnsi="Symbol"/>
        <w:sz w:val="24"/>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rPr>
    </w:lvl>
    <w:lvl w:ilvl="6">
      <w:start w:val="1"/>
      <w:numFmt w:val="bullet"/>
      <w:lvlText w:val=""/>
      <w:lvlJc w:val="left"/>
      <w:pPr>
        <w:ind w:left="2520" w:hanging="360"/>
      </w:pPr>
      <w:rPr>
        <w:rFonts w:ascii="Symbol" w:hAnsi="Symbol"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2FCB4145"/>
    <w:multiLevelType w:val="multilevel"/>
    <w:tmpl w:val="1809001D"/>
    <w:lvl w:ilvl="0">
      <w:start w:val="1"/>
      <w:numFmt w:val="bullet"/>
      <w:lvlText w:val=""/>
      <w:lvlJc w:val="left"/>
      <w:pPr>
        <w:ind w:left="360" w:hanging="360"/>
      </w:pPr>
      <w:rPr>
        <w:rFonts w:ascii="Symbol" w:hAnsi="Symbol"/>
        <w:sz w:val="24"/>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rPr>
    </w:lvl>
    <w:lvl w:ilvl="6">
      <w:start w:val="1"/>
      <w:numFmt w:val="bullet"/>
      <w:lvlText w:val=""/>
      <w:lvlJc w:val="left"/>
      <w:pPr>
        <w:ind w:left="2520" w:hanging="360"/>
      </w:pPr>
      <w:rPr>
        <w:rFonts w:ascii="Symbol" w:hAnsi="Symbol"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8" w15:restartNumberingAfterBreak="0">
    <w:nsid w:val="38A723E2"/>
    <w:multiLevelType w:val="hybridMultilevel"/>
    <w:tmpl w:val="8A30F51A"/>
    <w:lvl w:ilvl="0" w:tplc="86968C8A">
      <w:start w:val="1"/>
      <w:numFmt w:val="bullet"/>
      <w:lvlText w:val=""/>
      <w:lvlJc w:val="left"/>
      <w:pPr>
        <w:ind w:left="1060" w:hanging="360"/>
      </w:pPr>
      <w:rPr>
        <w:rFonts w:ascii="Symbol" w:hAnsi="Symbol"/>
      </w:rPr>
    </w:lvl>
    <w:lvl w:ilvl="1" w:tplc="F1B8C2F8">
      <w:start w:val="1"/>
      <w:numFmt w:val="bullet"/>
      <w:lvlText w:val=""/>
      <w:lvlJc w:val="left"/>
      <w:pPr>
        <w:ind w:left="1060" w:hanging="360"/>
      </w:pPr>
      <w:rPr>
        <w:rFonts w:ascii="Symbol" w:hAnsi="Symbol"/>
      </w:rPr>
    </w:lvl>
    <w:lvl w:ilvl="2" w:tplc="19F29BA0">
      <w:start w:val="1"/>
      <w:numFmt w:val="bullet"/>
      <w:lvlText w:val=""/>
      <w:lvlJc w:val="left"/>
      <w:pPr>
        <w:ind w:left="1060" w:hanging="360"/>
      </w:pPr>
      <w:rPr>
        <w:rFonts w:ascii="Symbol" w:hAnsi="Symbol"/>
      </w:rPr>
    </w:lvl>
    <w:lvl w:ilvl="3" w:tplc="C8AAD104">
      <w:start w:val="1"/>
      <w:numFmt w:val="bullet"/>
      <w:lvlText w:val=""/>
      <w:lvlJc w:val="left"/>
      <w:pPr>
        <w:ind w:left="1060" w:hanging="360"/>
      </w:pPr>
      <w:rPr>
        <w:rFonts w:ascii="Symbol" w:hAnsi="Symbol"/>
      </w:rPr>
    </w:lvl>
    <w:lvl w:ilvl="4" w:tplc="0BAE5962">
      <w:start w:val="1"/>
      <w:numFmt w:val="bullet"/>
      <w:lvlText w:val=""/>
      <w:lvlJc w:val="left"/>
      <w:pPr>
        <w:ind w:left="1060" w:hanging="360"/>
      </w:pPr>
      <w:rPr>
        <w:rFonts w:ascii="Symbol" w:hAnsi="Symbol"/>
      </w:rPr>
    </w:lvl>
    <w:lvl w:ilvl="5" w:tplc="68981DFC">
      <w:start w:val="1"/>
      <w:numFmt w:val="bullet"/>
      <w:lvlText w:val=""/>
      <w:lvlJc w:val="left"/>
      <w:pPr>
        <w:ind w:left="1060" w:hanging="360"/>
      </w:pPr>
      <w:rPr>
        <w:rFonts w:ascii="Symbol" w:hAnsi="Symbol"/>
      </w:rPr>
    </w:lvl>
    <w:lvl w:ilvl="6" w:tplc="8BFEFB96">
      <w:start w:val="1"/>
      <w:numFmt w:val="bullet"/>
      <w:lvlText w:val=""/>
      <w:lvlJc w:val="left"/>
      <w:pPr>
        <w:ind w:left="1060" w:hanging="360"/>
      </w:pPr>
      <w:rPr>
        <w:rFonts w:ascii="Symbol" w:hAnsi="Symbol"/>
      </w:rPr>
    </w:lvl>
    <w:lvl w:ilvl="7" w:tplc="6DBC5076">
      <w:start w:val="1"/>
      <w:numFmt w:val="bullet"/>
      <w:lvlText w:val=""/>
      <w:lvlJc w:val="left"/>
      <w:pPr>
        <w:ind w:left="1060" w:hanging="360"/>
      </w:pPr>
      <w:rPr>
        <w:rFonts w:ascii="Symbol" w:hAnsi="Symbol"/>
      </w:rPr>
    </w:lvl>
    <w:lvl w:ilvl="8" w:tplc="16CA89FA">
      <w:start w:val="1"/>
      <w:numFmt w:val="bullet"/>
      <w:lvlText w:val=""/>
      <w:lvlJc w:val="left"/>
      <w:pPr>
        <w:ind w:left="1060" w:hanging="360"/>
      </w:pPr>
      <w:rPr>
        <w:rFonts w:ascii="Symbol" w:hAnsi="Symbol"/>
      </w:rPr>
    </w:lvl>
  </w:abstractNum>
  <w:abstractNum w:abstractNumId="19" w15:restartNumberingAfterBreak="0">
    <w:nsid w:val="38C2228E"/>
    <w:multiLevelType w:val="hybridMultilevel"/>
    <w:tmpl w:val="D04C790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38DB7B43"/>
    <w:multiLevelType w:val="hybridMultilevel"/>
    <w:tmpl w:val="3B50D542"/>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1" w15:restartNumberingAfterBreak="0">
    <w:nsid w:val="3A093256"/>
    <w:multiLevelType w:val="multilevel"/>
    <w:tmpl w:val="901618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AD66A9A"/>
    <w:multiLevelType w:val="hybridMultilevel"/>
    <w:tmpl w:val="DB84E0C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3F264791"/>
    <w:multiLevelType w:val="hybridMultilevel"/>
    <w:tmpl w:val="9DD6C3D8"/>
    <w:lvl w:ilvl="0" w:tplc="24205422">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402D4A49"/>
    <w:multiLevelType w:val="hybridMultilevel"/>
    <w:tmpl w:val="0928B2E2"/>
    <w:lvl w:ilvl="0" w:tplc="01AA2AE0">
      <w:start w:val="1"/>
      <w:numFmt w:val="decimal"/>
      <w:lvlText w:val="(%1)"/>
      <w:lvlJc w:val="left"/>
      <w:pPr>
        <w:ind w:left="720" w:hanging="720"/>
      </w:pPr>
      <w:rPr>
        <w:rFonts w:hint="default"/>
      </w:rPr>
    </w:lvl>
    <w:lvl w:ilvl="1" w:tplc="18090019">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5" w15:restartNumberingAfterBreak="0">
    <w:nsid w:val="459410C9"/>
    <w:multiLevelType w:val="multilevel"/>
    <w:tmpl w:val="66960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48C3255E"/>
    <w:multiLevelType w:val="hybridMultilevel"/>
    <w:tmpl w:val="6D44524A"/>
    <w:lvl w:ilvl="0" w:tplc="4CBE9F1E">
      <w:start w:val="1"/>
      <w:numFmt w:val="decimal"/>
      <w:lvlText w:val="%1."/>
      <w:lvlJc w:val="left"/>
      <w:pPr>
        <w:ind w:left="1440" w:hanging="360"/>
      </w:pPr>
    </w:lvl>
    <w:lvl w:ilvl="1" w:tplc="ECF4E6F2">
      <w:start w:val="1"/>
      <w:numFmt w:val="decimal"/>
      <w:lvlText w:val="%2."/>
      <w:lvlJc w:val="left"/>
      <w:pPr>
        <w:ind w:left="1440" w:hanging="360"/>
      </w:pPr>
    </w:lvl>
    <w:lvl w:ilvl="2" w:tplc="6E5657E0">
      <w:start w:val="1"/>
      <w:numFmt w:val="decimal"/>
      <w:lvlText w:val="%3."/>
      <w:lvlJc w:val="left"/>
      <w:pPr>
        <w:ind w:left="1440" w:hanging="360"/>
      </w:pPr>
    </w:lvl>
    <w:lvl w:ilvl="3" w:tplc="7EECACDE">
      <w:start w:val="1"/>
      <w:numFmt w:val="decimal"/>
      <w:lvlText w:val="%4."/>
      <w:lvlJc w:val="left"/>
      <w:pPr>
        <w:ind w:left="1440" w:hanging="360"/>
      </w:pPr>
    </w:lvl>
    <w:lvl w:ilvl="4" w:tplc="58423B96">
      <w:start w:val="1"/>
      <w:numFmt w:val="decimal"/>
      <w:lvlText w:val="%5."/>
      <w:lvlJc w:val="left"/>
      <w:pPr>
        <w:ind w:left="1440" w:hanging="360"/>
      </w:pPr>
    </w:lvl>
    <w:lvl w:ilvl="5" w:tplc="785023B0">
      <w:start w:val="1"/>
      <w:numFmt w:val="decimal"/>
      <w:lvlText w:val="%6."/>
      <w:lvlJc w:val="left"/>
      <w:pPr>
        <w:ind w:left="1440" w:hanging="360"/>
      </w:pPr>
    </w:lvl>
    <w:lvl w:ilvl="6" w:tplc="7A94F5F4">
      <w:start w:val="1"/>
      <w:numFmt w:val="decimal"/>
      <w:lvlText w:val="%7."/>
      <w:lvlJc w:val="left"/>
      <w:pPr>
        <w:ind w:left="1440" w:hanging="360"/>
      </w:pPr>
    </w:lvl>
    <w:lvl w:ilvl="7" w:tplc="3878D570">
      <w:start w:val="1"/>
      <w:numFmt w:val="decimal"/>
      <w:lvlText w:val="%8."/>
      <w:lvlJc w:val="left"/>
      <w:pPr>
        <w:ind w:left="1440" w:hanging="360"/>
      </w:pPr>
    </w:lvl>
    <w:lvl w:ilvl="8" w:tplc="CAFE2900">
      <w:start w:val="1"/>
      <w:numFmt w:val="decimal"/>
      <w:lvlText w:val="%9."/>
      <w:lvlJc w:val="left"/>
      <w:pPr>
        <w:ind w:left="1440" w:hanging="360"/>
      </w:pPr>
    </w:lvl>
  </w:abstractNum>
  <w:abstractNum w:abstractNumId="27" w15:restartNumberingAfterBreak="0">
    <w:nsid w:val="53287965"/>
    <w:multiLevelType w:val="hybridMultilevel"/>
    <w:tmpl w:val="CBB8D7CE"/>
    <w:lvl w:ilvl="0" w:tplc="8104D51A">
      <w:start w:val="16"/>
      <w:numFmt w:val="bullet"/>
      <w:lvlText w:val="-"/>
      <w:lvlJc w:val="left"/>
      <w:pPr>
        <w:ind w:left="720" w:hanging="360"/>
      </w:pPr>
      <w:rPr>
        <w:rFonts w:ascii="Verdana" w:eastAsiaTheme="minorHAnsi" w:hAnsi="Verdana"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539706A0"/>
    <w:multiLevelType w:val="hybridMultilevel"/>
    <w:tmpl w:val="C45A2524"/>
    <w:lvl w:ilvl="0" w:tplc="18090003">
      <w:start w:val="1"/>
      <w:numFmt w:val="bullet"/>
      <w:lvlText w:val="o"/>
      <w:lvlJc w:val="left"/>
      <w:pPr>
        <w:ind w:left="2160" w:hanging="360"/>
      </w:pPr>
      <w:rPr>
        <w:rFonts w:ascii="Courier New" w:hAnsi="Courier New" w:cs="Courier New" w:hint="default"/>
      </w:rPr>
    </w:lvl>
    <w:lvl w:ilvl="1" w:tplc="FFFFFFFF">
      <w:start w:val="1"/>
      <w:numFmt w:val="bullet"/>
      <w:lvlText w:val="o"/>
      <w:lvlJc w:val="left"/>
      <w:pPr>
        <w:ind w:left="2880" w:hanging="360"/>
      </w:pPr>
      <w:rPr>
        <w:rFonts w:ascii="Courier New" w:hAnsi="Courier New" w:cs="Courier New" w:hint="default"/>
      </w:rPr>
    </w:lvl>
    <w:lvl w:ilvl="2" w:tplc="FFFFFFFF" w:tentative="1">
      <w:start w:val="1"/>
      <w:numFmt w:val="bullet"/>
      <w:lvlText w:val=""/>
      <w:lvlJc w:val="left"/>
      <w:pPr>
        <w:ind w:left="3600" w:hanging="360"/>
      </w:pPr>
      <w:rPr>
        <w:rFonts w:ascii="Wingdings" w:hAnsi="Wingdings" w:hint="default"/>
      </w:rPr>
    </w:lvl>
    <w:lvl w:ilvl="3" w:tplc="FFFFFFFF" w:tentative="1">
      <w:start w:val="1"/>
      <w:numFmt w:val="bullet"/>
      <w:lvlText w:val=""/>
      <w:lvlJc w:val="left"/>
      <w:pPr>
        <w:ind w:left="4320" w:hanging="360"/>
      </w:pPr>
      <w:rPr>
        <w:rFonts w:ascii="Symbol" w:hAnsi="Symbol" w:hint="default"/>
      </w:rPr>
    </w:lvl>
    <w:lvl w:ilvl="4" w:tplc="FFFFFFFF" w:tentative="1">
      <w:start w:val="1"/>
      <w:numFmt w:val="bullet"/>
      <w:lvlText w:val="o"/>
      <w:lvlJc w:val="left"/>
      <w:pPr>
        <w:ind w:left="5040" w:hanging="360"/>
      </w:pPr>
      <w:rPr>
        <w:rFonts w:ascii="Courier New" w:hAnsi="Courier New" w:cs="Courier New" w:hint="default"/>
      </w:rPr>
    </w:lvl>
    <w:lvl w:ilvl="5" w:tplc="FFFFFFFF" w:tentative="1">
      <w:start w:val="1"/>
      <w:numFmt w:val="bullet"/>
      <w:lvlText w:val=""/>
      <w:lvlJc w:val="left"/>
      <w:pPr>
        <w:ind w:left="5760" w:hanging="360"/>
      </w:pPr>
      <w:rPr>
        <w:rFonts w:ascii="Wingdings" w:hAnsi="Wingdings" w:hint="default"/>
      </w:rPr>
    </w:lvl>
    <w:lvl w:ilvl="6" w:tplc="FFFFFFFF" w:tentative="1">
      <w:start w:val="1"/>
      <w:numFmt w:val="bullet"/>
      <w:lvlText w:val=""/>
      <w:lvlJc w:val="left"/>
      <w:pPr>
        <w:ind w:left="6480" w:hanging="360"/>
      </w:pPr>
      <w:rPr>
        <w:rFonts w:ascii="Symbol" w:hAnsi="Symbol" w:hint="default"/>
      </w:rPr>
    </w:lvl>
    <w:lvl w:ilvl="7" w:tplc="FFFFFFFF" w:tentative="1">
      <w:start w:val="1"/>
      <w:numFmt w:val="bullet"/>
      <w:lvlText w:val="o"/>
      <w:lvlJc w:val="left"/>
      <w:pPr>
        <w:ind w:left="7200" w:hanging="360"/>
      </w:pPr>
      <w:rPr>
        <w:rFonts w:ascii="Courier New" w:hAnsi="Courier New" w:cs="Courier New" w:hint="default"/>
      </w:rPr>
    </w:lvl>
    <w:lvl w:ilvl="8" w:tplc="FFFFFFFF" w:tentative="1">
      <w:start w:val="1"/>
      <w:numFmt w:val="bullet"/>
      <w:lvlText w:val=""/>
      <w:lvlJc w:val="left"/>
      <w:pPr>
        <w:ind w:left="7920" w:hanging="360"/>
      </w:pPr>
      <w:rPr>
        <w:rFonts w:ascii="Wingdings" w:hAnsi="Wingdings" w:hint="default"/>
      </w:rPr>
    </w:lvl>
  </w:abstractNum>
  <w:abstractNum w:abstractNumId="29" w15:restartNumberingAfterBreak="0">
    <w:nsid w:val="54E4710B"/>
    <w:multiLevelType w:val="hybridMultilevel"/>
    <w:tmpl w:val="EB769A2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15:restartNumberingAfterBreak="0">
    <w:nsid w:val="5B80755F"/>
    <w:multiLevelType w:val="hybridMultilevel"/>
    <w:tmpl w:val="07DCC40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1" w15:restartNumberingAfterBreak="0">
    <w:nsid w:val="5BFA5EEE"/>
    <w:multiLevelType w:val="hybridMultilevel"/>
    <w:tmpl w:val="47C6E1E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5F434EBF"/>
    <w:multiLevelType w:val="multilevel"/>
    <w:tmpl w:val="1809001D"/>
    <w:lvl w:ilvl="0">
      <w:start w:val="1"/>
      <w:numFmt w:val="bullet"/>
      <w:lvlText w:val=""/>
      <w:lvlJc w:val="left"/>
      <w:pPr>
        <w:ind w:left="360" w:hanging="360"/>
      </w:pPr>
      <w:rPr>
        <w:rFonts w:ascii="Symbol" w:hAnsi="Symbol"/>
        <w:sz w:val="24"/>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rPr>
    </w:lvl>
    <w:lvl w:ilvl="6">
      <w:start w:val="1"/>
      <w:numFmt w:val="bullet"/>
      <w:lvlText w:val=""/>
      <w:lvlJc w:val="left"/>
      <w:pPr>
        <w:ind w:left="2520" w:hanging="360"/>
      </w:pPr>
      <w:rPr>
        <w:rFonts w:ascii="Symbol" w:hAnsi="Symbol"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68BA7673"/>
    <w:multiLevelType w:val="hybridMultilevel"/>
    <w:tmpl w:val="C0563BB2"/>
    <w:lvl w:ilvl="0" w:tplc="89F84EE2">
      <w:start w:val="1"/>
      <w:numFmt w:val="bullet"/>
      <w:lvlText w:val=""/>
      <w:lvlJc w:val="left"/>
      <w:pPr>
        <w:ind w:left="1080" w:hanging="360"/>
      </w:pPr>
      <w:rPr>
        <w:rFonts w:ascii="Symbol" w:hAnsi="Symbol"/>
      </w:rPr>
    </w:lvl>
    <w:lvl w:ilvl="1" w:tplc="C94E3CF2">
      <w:start w:val="1"/>
      <w:numFmt w:val="bullet"/>
      <w:lvlText w:val=""/>
      <w:lvlJc w:val="left"/>
      <w:pPr>
        <w:ind w:left="1080" w:hanging="360"/>
      </w:pPr>
      <w:rPr>
        <w:rFonts w:ascii="Symbol" w:hAnsi="Symbol"/>
      </w:rPr>
    </w:lvl>
    <w:lvl w:ilvl="2" w:tplc="61E2984C">
      <w:start w:val="1"/>
      <w:numFmt w:val="bullet"/>
      <w:lvlText w:val=""/>
      <w:lvlJc w:val="left"/>
      <w:pPr>
        <w:ind w:left="1080" w:hanging="360"/>
      </w:pPr>
      <w:rPr>
        <w:rFonts w:ascii="Symbol" w:hAnsi="Symbol"/>
      </w:rPr>
    </w:lvl>
    <w:lvl w:ilvl="3" w:tplc="329E50AA">
      <w:start w:val="1"/>
      <w:numFmt w:val="bullet"/>
      <w:lvlText w:val=""/>
      <w:lvlJc w:val="left"/>
      <w:pPr>
        <w:ind w:left="1080" w:hanging="360"/>
      </w:pPr>
      <w:rPr>
        <w:rFonts w:ascii="Symbol" w:hAnsi="Symbol"/>
      </w:rPr>
    </w:lvl>
    <w:lvl w:ilvl="4" w:tplc="E4C274E0">
      <w:start w:val="1"/>
      <w:numFmt w:val="bullet"/>
      <w:lvlText w:val=""/>
      <w:lvlJc w:val="left"/>
      <w:pPr>
        <w:ind w:left="1080" w:hanging="360"/>
      </w:pPr>
      <w:rPr>
        <w:rFonts w:ascii="Symbol" w:hAnsi="Symbol"/>
      </w:rPr>
    </w:lvl>
    <w:lvl w:ilvl="5" w:tplc="41D4E2A4">
      <w:start w:val="1"/>
      <w:numFmt w:val="bullet"/>
      <w:lvlText w:val=""/>
      <w:lvlJc w:val="left"/>
      <w:pPr>
        <w:ind w:left="1080" w:hanging="360"/>
      </w:pPr>
      <w:rPr>
        <w:rFonts w:ascii="Symbol" w:hAnsi="Symbol"/>
      </w:rPr>
    </w:lvl>
    <w:lvl w:ilvl="6" w:tplc="57884E4E">
      <w:start w:val="1"/>
      <w:numFmt w:val="bullet"/>
      <w:lvlText w:val=""/>
      <w:lvlJc w:val="left"/>
      <w:pPr>
        <w:ind w:left="1080" w:hanging="360"/>
      </w:pPr>
      <w:rPr>
        <w:rFonts w:ascii="Symbol" w:hAnsi="Symbol"/>
      </w:rPr>
    </w:lvl>
    <w:lvl w:ilvl="7" w:tplc="859071D4">
      <w:start w:val="1"/>
      <w:numFmt w:val="bullet"/>
      <w:lvlText w:val=""/>
      <w:lvlJc w:val="left"/>
      <w:pPr>
        <w:ind w:left="1080" w:hanging="360"/>
      </w:pPr>
      <w:rPr>
        <w:rFonts w:ascii="Symbol" w:hAnsi="Symbol"/>
      </w:rPr>
    </w:lvl>
    <w:lvl w:ilvl="8" w:tplc="664C0860">
      <w:start w:val="1"/>
      <w:numFmt w:val="bullet"/>
      <w:lvlText w:val=""/>
      <w:lvlJc w:val="left"/>
      <w:pPr>
        <w:ind w:left="1080" w:hanging="360"/>
      </w:pPr>
      <w:rPr>
        <w:rFonts w:ascii="Symbol" w:hAnsi="Symbol"/>
      </w:rPr>
    </w:lvl>
  </w:abstractNum>
  <w:abstractNum w:abstractNumId="34" w15:restartNumberingAfterBreak="0">
    <w:nsid w:val="6C9676E5"/>
    <w:multiLevelType w:val="hybridMultilevel"/>
    <w:tmpl w:val="33AE28B0"/>
    <w:lvl w:ilvl="0" w:tplc="1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0E30764"/>
    <w:multiLevelType w:val="hybridMultilevel"/>
    <w:tmpl w:val="06867FEE"/>
    <w:lvl w:ilvl="0" w:tplc="58400C4E">
      <w:start w:val="1"/>
      <w:numFmt w:val="bullet"/>
      <w:pStyle w:val="BulletNDA"/>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6" w15:restartNumberingAfterBreak="0">
    <w:nsid w:val="774D22BC"/>
    <w:multiLevelType w:val="hybridMultilevel"/>
    <w:tmpl w:val="589CDFFC"/>
    <w:lvl w:ilvl="0" w:tplc="01AA2AE0">
      <w:start w:val="1"/>
      <w:numFmt w:val="decimal"/>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7" w15:restartNumberingAfterBreak="0">
    <w:nsid w:val="786769BE"/>
    <w:multiLevelType w:val="hybridMultilevel"/>
    <w:tmpl w:val="B43A8D9C"/>
    <w:lvl w:ilvl="0" w:tplc="3B2A26AA">
      <w:start w:val="1"/>
      <w:numFmt w:val="bullet"/>
      <w:lvlText w:val=""/>
      <w:lvlJc w:val="left"/>
      <w:pPr>
        <w:ind w:left="1440" w:hanging="360"/>
      </w:pPr>
      <w:rPr>
        <w:rFonts w:ascii="Symbol" w:hAnsi="Symbol"/>
      </w:rPr>
    </w:lvl>
    <w:lvl w:ilvl="1" w:tplc="9972180C">
      <w:start w:val="1"/>
      <w:numFmt w:val="bullet"/>
      <w:lvlText w:val=""/>
      <w:lvlJc w:val="left"/>
      <w:pPr>
        <w:ind w:left="1440" w:hanging="360"/>
      </w:pPr>
      <w:rPr>
        <w:rFonts w:ascii="Symbol" w:hAnsi="Symbol"/>
      </w:rPr>
    </w:lvl>
    <w:lvl w:ilvl="2" w:tplc="C3FC159A">
      <w:start w:val="1"/>
      <w:numFmt w:val="bullet"/>
      <w:lvlText w:val=""/>
      <w:lvlJc w:val="left"/>
      <w:pPr>
        <w:ind w:left="1440" w:hanging="360"/>
      </w:pPr>
      <w:rPr>
        <w:rFonts w:ascii="Symbol" w:hAnsi="Symbol"/>
      </w:rPr>
    </w:lvl>
    <w:lvl w:ilvl="3" w:tplc="3D649506">
      <w:start w:val="1"/>
      <w:numFmt w:val="bullet"/>
      <w:lvlText w:val=""/>
      <w:lvlJc w:val="left"/>
      <w:pPr>
        <w:ind w:left="1440" w:hanging="360"/>
      </w:pPr>
      <w:rPr>
        <w:rFonts w:ascii="Symbol" w:hAnsi="Symbol"/>
      </w:rPr>
    </w:lvl>
    <w:lvl w:ilvl="4" w:tplc="8FDEC18E">
      <w:start w:val="1"/>
      <w:numFmt w:val="bullet"/>
      <w:lvlText w:val=""/>
      <w:lvlJc w:val="left"/>
      <w:pPr>
        <w:ind w:left="1440" w:hanging="360"/>
      </w:pPr>
      <w:rPr>
        <w:rFonts w:ascii="Symbol" w:hAnsi="Symbol"/>
      </w:rPr>
    </w:lvl>
    <w:lvl w:ilvl="5" w:tplc="1F7C5AC4">
      <w:start w:val="1"/>
      <w:numFmt w:val="bullet"/>
      <w:lvlText w:val=""/>
      <w:lvlJc w:val="left"/>
      <w:pPr>
        <w:ind w:left="1440" w:hanging="360"/>
      </w:pPr>
      <w:rPr>
        <w:rFonts w:ascii="Symbol" w:hAnsi="Symbol"/>
      </w:rPr>
    </w:lvl>
    <w:lvl w:ilvl="6" w:tplc="7AC659EC">
      <w:start w:val="1"/>
      <w:numFmt w:val="bullet"/>
      <w:lvlText w:val=""/>
      <w:lvlJc w:val="left"/>
      <w:pPr>
        <w:ind w:left="1440" w:hanging="360"/>
      </w:pPr>
      <w:rPr>
        <w:rFonts w:ascii="Symbol" w:hAnsi="Symbol"/>
      </w:rPr>
    </w:lvl>
    <w:lvl w:ilvl="7" w:tplc="2E22329C">
      <w:start w:val="1"/>
      <w:numFmt w:val="bullet"/>
      <w:lvlText w:val=""/>
      <w:lvlJc w:val="left"/>
      <w:pPr>
        <w:ind w:left="1440" w:hanging="360"/>
      </w:pPr>
      <w:rPr>
        <w:rFonts w:ascii="Symbol" w:hAnsi="Symbol"/>
      </w:rPr>
    </w:lvl>
    <w:lvl w:ilvl="8" w:tplc="FA007CB8">
      <w:start w:val="1"/>
      <w:numFmt w:val="bullet"/>
      <w:lvlText w:val=""/>
      <w:lvlJc w:val="left"/>
      <w:pPr>
        <w:ind w:left="1440" w:hanging="360"/>
      </w:pPr>
      <w:rPr>
        <w:rFonts w:ascii="Symbol" w:hAnsi="Symbol"/>
      </w:rPr>
    </w:lvl>
  </w:abstractNum>
  <w:abstractNum w:abstractNumId="38" w15:restartNumberingAfterBreak="0">
    <w:nsid w:val="7950537D"/>
    <w:multiLevelType w:val="hybridMultilevel"/>
    <w:tmpl w:val="573040D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9" w15:restartNumberingAfterBreak="0">
    <w:nsid w:val="7B0A0DFD"/>
    <w:multiLevelType w:val="hybridMultilevel"/>
    <w:tmpl w:val="B3844B4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0" w15:restartNumberingAfterBreak="0">
    <w:nsid w:val="7DC4139D"/>
    <w:multiLevelType w:val="hybridMultilevel"/>
    <w:tmpl w:val="4058F66C"/>
    <w:lvl w:ilvl="0" w:tplc="43AC9F74">
      <w:start w:val="1"/>
      <w:numFmt w:val="decimal"/>
      <w:lvlText w:val="%1."/>
      <w:lvlJc w:val="left"/>
      <w:pPr>
        <w:tabs>
          <w:tab w:val="num" w:pos="360"/>
        </w:tabs>
        <w:ind w:left="360" w:hanging="360"/>
      </w:pPr>
    </w:lvl>
    <w:lvl w:ilvl="1" w:tplc="B9B4B8AC">
      <w:numFmt w:val="bullet"/>
      <w:lvlText w:val=""/>
      <w:lvlJc w:val="left"/>
      <w:pPr>
        <w:tabs>
          <w:tab w:val="num" w:pos="1080"/>
        </w:tabs>
        <w:ind w:left="1080" w:hanging="360"/>
      </w:pPr>
      <w:rPr>
        <w:rFonts w:ascii="Symbol" w:hAnsi="Symbol" w:hint="default"/>
      </w:rPr>
    </w:lvl>
    <w:lvl w:ilvl="2" w:tplc="27CE7120" w:tentative="1">
      <w:start w:val="1"/>
      <w:numFmt w:val="decimal"/>
      <w:lvlText w:val="%3."/>
      <w:lvlJc w:val="left"/>
      <w:pPr>
        <w:tabs>
          <w:tab w:val="num" w:pos="1800"/>
        </w:tabs>
        <w:ind w:left="1800" w:hanging="360"/>
      </w:pPr>
    </w:lvl>
    <w:lvl w:ilvl="3" w:tplc="74B23CA8" w:tentative="1">
      <w:start w:val="1"/>
      <w:numFmt w:val="decimal"/>
      <w:lvlText w:val="%4."/>
      <w:lvlJc w:val="left"/>
      <w:pPr>
        <w:tabs>
          <w:tab w:val="num" w:pos="2520"/>
        </w:tabs>
        <w:ind w:left="2520" w:hanging="360"/>
      </w:pPr>
    </w:lvl>
    <w:lvl w:ilvl="4" w:tplc="5BFC3D70" w:tentative="1">
      <w:start w:val="1"/>
      <w:numFmt w:val="decimal"/>
      <w:lvlText w:val="%5."/>
      <w:lvlJc w:val="left"/>
      <w:pPr>
        <w:tabs>
          <w:tab w:val="num" w:pos="3240"/>
        </w:tabs>
        <w:ind w:left="3240" w:hanging="360"/>
      </w:pPr>
    </w:lvl>
    <w:lvl w:ilvl="5" w:tplc="7D0816AA" w:tentative="1">
      <w:start w:val="1"/>
      <w:numFmt w:val="decimal"/>
      <w:lvlText w:val="%6."/>
      <w:lvlJc w:val="left"/>
      <w:pPr>
        <w:tabs>
          <w:tab w:val="num" w:pos="3960"/>
        </w:tabs>
        <w:ind w:left="3960" w:hanging="360"/>
      </w:pPr>
    </w:lvl>
    <w:lvl w:ilvl="6" w:tplc="B62E7C3A" w:tentative="1">
      <w:start w:val="1"/>
      <w:numFmt w:val="decimal"/>
      <w:lvlText w:val="%7."/>
      <w:lvlJc w:val="left"/>
      <w:pPr>
        <w:tabs>
          <w:tab w:val="num" w:pos="4680"/>
        </w:tabs>
        <w:ind w:left="4680" w:hanging="360"/>
      </w:pPr>
    </w:lvl>
    <w:lvl w:ilvl="7" w:tplc="42AC19F0" w:tentative="1">
      <w:start w:val="1"/>
      <w:numFmt w:val="decimal"/>
      <w:lvlText w:val="%8."/>
      <w:lvlJc w:val="left"/>
      <w:pPr>
        <w:tabs>
          <w:tab w:val="num" w:pos="5400"/>
        </w:tabs>
        <w:ind w:left="5400" w:hanging="360"/>
      </w:pPr>
    </w:lvl>
    <w:lvl w:ilvl="8" w:tplc="8C4234FC" w:tentative="1">
      <w:start w:val="1"/>
      <w:numFmt w:val="decimal"/>
      <w:lvlText w:val="%9."/>
      <w:lvlJc w:val="left"/>
      <w:pPr>
        <w:tabs>
          <w:tab w:val="num" w:pos="6120"/>
        </w:tabs>
        <w:ind w:left="6120" w:hanging="360"/>
      </w:pPr>
    </w:lvl>
  </w:abstractNum>
  <w:abstractNum w:abstractNumId="41" w15:restartNumberingAfterBreak="0">
    <w:nsid w:val="7FAC4FAB"/>
    <w:multiLevelType w:val="hybridMultilevel"/>
    <w:tmpl w:val="C2B66E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798230211">
    <w:abstractNumId w:val="2"/>
  </w:num>
  <w:num w:numId="2" w16cid:durableId="1208221761">
    <w:abstractNumId w:val="38"/>
  </w:num>
  <w:num w:numId="3" w16cid:durableId="323360036">
    <w:abstractNumId w:val="23"/>
  </w:num>
  <w:num w:numId="4" w16cid:durableId="1675497173">
    <w:abstractNumId w:val="16"/>
  </w:num>
  <w:num w:numId="5" w16cid:durableId="572157237">
    <w:abstractNumId w:val="17"/>
  </w:num>
  <w:num w:numId="6" w16cid:durableId="1523394075">
    <w:abstractNumId w:val="12"/>
  </w:num>
  <w:num w:numId="7" w16cid:durableId="912929873">
    <w:abstractNumId w:val="32"/>
  </w:num>
  <w:num w:numId="8" w16cid:durableId="1230114432">
    <w:abstractNumId w:val="35"/>
  </w:num>
  <w:num w:numId="9" w16cid:durableId="954824045">
    <w:abstractNumId w:val="7"/>
  </w:num>
  <w:num w:numId="10" w16cid:durableId="1634672830">
    <w:abstractNumId w:val="28"/>
  </w:num>
  <w:num w:numId="11" w16cid:durableId="108864351">
    <w:abstractNumId w:val="13"/>
  </w:num>
  <w:num w:numId="12" w16cid:durableId="1874344163">
    <w:abstractNumId w:val="34"/>
  </w:num>
  <w:num w:numId="13" w16cid:durableId="660229960">
    <w:abstractNumId w:val="20"/>
  </w:num>
  <w:num w:numId="14" w16cid:durableId="1602176478">
    <w:abstractNumId w:val="9"/>
  </w:num>
  <w:num w:numId="15" w16cid:durableId="310604091">
    <w:abstractNumId w:val="0"/>
  </w:num>
  <w:num w:numId="16" w16cid:durableId="1656758468">
    <w:abstractNumId w:val="19"/>
  </w:num>
  <w:num w:numId="17" w16cid:durableId="419106067">
    <w:abstractNumId w:val="40"/>
  </w:num>
  <w:num w:numId="18" w16cid:durableId="1127815428">
    <w:abstractNumId w:val="41"/>
  </w:num>
  <w:num w:numId="19" w16cid:durableId="395208184">
    <w:abstractNumId w:val="1"/>
  </w:num>
  <w:num w:numId="20" w16cid:durableId="540678867">
    <w:abstractNumId w:val="39"/>
  </w:num>
  <w:num w:numId="21" w16cid:durableId="668290699">
    <w:abstractNumId w:val="21"/>
  </w:num>
  <w:num w:numId="22" w16cid:durableId="1572616514">
    <w:abstractNumId w:val="5"/>
  </w:num>
  <w:num w:numId="23" w16cid:durableId="1874539178">
    <w:abstractNumId w:val="30"/>
  </w:num>
  <w:num w:numId="24" w16cid:durableId="195657006">
    <w:abstractNumId w:val="3"/>
  </w:num>
  <w:num w:numId="25" w16cid:durableId="1708948860">
    <w:abstractNumId w:val="10"/>
  </w:num>
  <w:num w:numId="26" w16cid:durableId="8071434">
    <w:abstractNumId w:val="37"/>
  </w:num>
  <w:num w:numId="27" w16cid:durableId="1215701645">
    <w:abstractNumId w:val="8"/>
  </w:num>
  <w:num w:numId="28" w16cid:durableId="2065910860">
    <w:abstractNumId w:val="27"/>
  </w:num>
  <w:num w:numId="29" w16cid:durableId="232665876">
    <w:abstractNumId w:val="29"/>
  </w:num>
  <w:num w:numId="30" w16cid:durableId="1866362513">
    <w:abstractNumId w:val="36"/>
  </w:num>
  <w:num w:numId="31" w16cid:durableId="430666073">
    <w:abstractNumId w:val="24"/>
  </w:num>
  <w:num w:numId="32" w16cid:durableId="674769225">
    <w:abstractNumId w:val="11"/>
  </w:num>
  <w:num w:numId="33" w16cid:durableId="1620450317">
    <w:abstractNumId w:val="18"/>
  </w:num>
  <w:num w:numId="34" w16cid:durableId="379600886">
    <w:abstractNumId w:val="26"/>
  </w:num>
  <w:num w:numId="35" w16cid:durableId="1153641405">
    <w:abstractNumId w:val="14"/>
  </w:num>
  <w:num w:numId="36" w16cid:durableId="245765592">
    <w:abstractNumId w:val="25"/>
  </w:num>
  <w:num w:numId="37" w16cid:durableId="1204057840">
    <w:abstractNumId w:val="33"/>
  </w:num>
  <w:num w:numId="38" w16cid:durableId="2062090257">
    <w:abstractNumId w:val="15"/>
  </w:num>
  <w:num w:numId="39" w16cid:durableId="1573810776">
    <w:abstractNumId w:val="31"/>
  </w:num>
  <w:num w:numId="40" w16cid:durableId="1340502377">
    <w:abstractNumId w:val="4"/>
  </w:num>
  <w:num w:numId="41" w16cid:durableId="926424930">
    <w:abstractNumId w:val="6"/>
  </w:num>
  <w:num w:numId="42" w16cid:durableId="104274678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39F8"/>
    <w:rsid w:val="000023BC"/>
    <w:rsid w:val="00002E7F"/>
    <w:rsid w:val="00003C08"/>
    <w:rsid w:val="00005FD3"/>
    <w:rsid w:val="000062E0"/>
    <w:rsid w:val="0000764C"/>
    <w:rsid w:val="0000769F"/>
    <w:rsid w:val="0001011C"/>
    <w:rsid w:val="00011771"/>
    <w:rsid w:val="00011D14"/>
    <w:rsid w:val="00012A06"/>
    <w:rsid w:val="00013B73"/>
    <w:rsid w:val="00013BDE"/>
    <w:rsid w:val="0001402E"/>
    <w:rsid w:val="000143FF"/>
    <w:rsid w:val="000146F7"/>
    <w:rsid w:val="00014ADD"/>
    <w:rsid w:val="00014D9E"/>
    <w:rsid w:val="000150EC"/>
    <w:rsid w:val="0001618F"/>
    <w:rsid w:val="0001696C"/>
    <w:rsid w:val="00016EA6"/>
    <w:rsid w:val="00017C6E"/>
    <w:rsid w:val="000205D0"/>
    <w:rsid w:val="00021F86"/>
    <w:rsid w:val="00022E4E"/>
    <w:rsid w:val="0002411D"/>
    <w:rsid w:val="00024D50"/>
    <w:rsid w:val="00024F60"/>
    <w:rsid w:val="000254A9"/>
    <w:rsid w:val="00026B0D"/>
    <w:rsid w:val="00026D51"/>
    <w:rsid w:val="00032277"/>
    <w:rsid w:val="00035349"/>
    <w:rsid w:val="00037210"/>
    <w:rsid w:val="000404C0"/>
    <w:rsid w:val="00041366"/>
    <w:rsid w:val="00041DCD"/>
    <w:rsid w:val="000425C6"/>
    <w:rsid w:val="000442B4"/>
    <w:rsid w:val="00044793"/>
    <w:rsid w:val="00051274"/>
    <w:rsid w:val="00051497"/>
    <w:rsid w:val="00051F50"/>
    <w:rsid w:val="000524DD"/>
    <w:rsid w:val="0005333C"/>
    <w:rsid w:val="00053F75"/>
    <w:rsid w:val="00054795"/>
    <w:rsid w:val="00055494"/>
    <w:rsid w:val="000566E6"/>
    <w:rsid w:val="000570EB"/>
    <w:rsid w:val="000577C0"/>
    <w:rsid w:val="0005785A"/>
    <w:rsid w:val="000612B3"/>
    <w:rsid w:val="0006284C"/>
    <w:rsid w:val="00063BB5"/>
    <w:rsid w:val="00064232"/>
    <w:rsid w:val="000652A9"/>
    <w:rsid w:val="0006639A"/>
    <w:rsid w:val="0006646C"/>
    <w:rsid w:val="0006706A"/>
    <w:rsid w:val="00067873"/>
    <w:rsid w:val="00067A2C"/>
    <w:rsid w:val="000712C9"/>
    <w:rsid w:val="0007225D"/>
    <w:rsid w:val="00073CDE"/>
    <w:rsid w:val="0007416E"/>
    <w:rsid w:val="00074B49"/>
    <w:rsid w:val="000779D8"/>
    <w:rsid w:val="00077BE4"/>
    <w:rsid w:val="00080893"/>
    <w:rsid w:val="000808E4"/>
    <w:rsid w:val="00081882"/>
    <w:rsid w:val="000836D1"/>
    <w:rsid w:val="00084BEE"/>
    <w:rsid w:val="00085464"/>
    <w:rsid w:val="00086468"/>
    <w:rsid w:val="000864AF"/>
    <w:rsid w:val="000876B1"/>
    <w:rsid w:val="00087E7E"/>
    <w:rsid w:val="00090C91"/>
    <w:rsid w:val="000921D2"/>
    <w:rsid w:val="0009240C"/>
    <w:rsid w:val="000955E8"/>
    <w:rsid w:val="0009579A"/>
    <w:rsid w:val="00096427"/>
    <w:rsid w:val="000A20FE"/>
    <w:rsid w:val="000A2564"/>
    <w:rsid w:val="000A2ED4"/>
    <w:rsid w:val="000A3282"/>
    <w:rsid w:val="000A475E"/>
    <w:rsid w:val="000A48E6"/>
    <w:rsid w:val="000A5C5E"/>
    <w:rsid w:val="000A619E"/>
    <w:rsid w:val="000A7FA9"/>
    <w:rsid w:val="000B23E9"/>
    <w:rsid w:val="000B250A"/>
    <w:rsid w:val="000B3F6D"/>
    <w:rsid w:val="000B695F"/>
    <w:rsid w:val="000B6D57"/>
    <w:rsid w:val="000B7730"/>
    <w:rsid w:val="000B780A"/>
    <w:rsid w:val="000C266B"/>
    <w:rsid w:val="000C5646"/>
    <w:rsid w:val="000C5785"/>
    <w:rsid w:val="000D017E"/>
    <w:rsid w:val="000D4445"/>
    <w:rsid w:val="000D4CB8"/>
    <w:rsid w:val="000D5627"/>
    <w:rsid w:val="000D61AB"/>
    <w:rsid w:val="000D7181"/>
    <w:rsid w:val="000E02EA"/>
    <w:rsid w:val="000E1647"/>
    <w:rsid w:val="000E3696"/>
    <w:rsid w:val="000E36DA"/>
    <w:rsid w:val="000E5720"/>
    <w:rsid w:val="000E7F96"/>
    <w:rsid w:val="000F2FA7"/>
    <w:rsid w:val="000F2FCD"/>
    <w:rsid w:val="000F36D5"/>
    <w:rsid w:val="000F4BC4"/>
    <w:rsid w:val="000F5595"/>
    <w:rsid w:val="000F5E91"/>
    <w:rsid w:val="000F6170"/>
    <w:rsid w:val="001011E1"/>
    <w:rsid w:val="00101942"/>
    <w:rsid w:val="00103349"/>
    <w:rsid w:val="0010419F"/>
    <w:rsid w:val="001049EF"/>
    <w:rsid w:val="001056A3"/>
    <w:rsid w:val="001069F9"/>
    <w:rsid w:val="00106C85"/>
    <w:rsid w:val="00107493"/>
    <w:rsid w:val="001105D4"/>
    <w:rsid w:val="0011487C"/>
    <w:rsid w:val="00117B77"/>
    <w:rsid w:val="00120EA0"/>
    <w:rsid w:val="00122112"/>
    <w:rsid w:val="001233AA"/>
    <w:rsid w:val="00123764"/>
    <w:rsid w:val="00123BD4"/>
    <w:rsid w:val="00124B3B"/>
    <w:rsid w:val="00124D08"/>
    <w:rsid w:val="00125C0B"/>
    <w:rsid w:val="00127203"/>
    <w:rsid w:val="00127861"/>
    <w:rsid w:val="00130160"/>
    <w:rsid w:val="001314DB"/>
    <w:rsid w:val="0014047A"/>
    <w:rsid w:val="00141B33"/>
    <w:rsid w:val="00143782"/>
    <w:rsid w:val="001459E6"/>
    <w:rsid w:val="001538BD"/>
    <w:rsid w:val="00153E44"/>
    <w:rsid w:val="0015470F"/>
    <w:rsid w:val="001567A1"/>
    <w:rsid w:val="00157C46"/>
    <w:rsid w:val="00161509"/>
    <w:rsid w:val="001630D2"/>
    <w:rsid w:val="00164034"/>
    <w:rsid w:val="0016429F"/>
    <w:rsid w:val="00167341"/>
    <w:rsid w:val="00167EF2"/>
    <w:rsid w:val="00172230"/>
    <w:rsid w:val="001723B9"/>
    <w:rsid w:val="00172AB3"/>
    <w:rsid w:val="00174650"/>
    <w:rsid w:val="0017569A"/>
    <w:rsid w:val="00175746"/>
    <w:rsid w:val="0017603B"/>
    <w:rsid w:val="001769E8"/>
    <w:rsid w:val="00176CA9"/>
    <w:rsid w:val="00176D05"/>
    <w:rsid w:val="00177EDE"/>
    <w:rsid w:val="00181649"/>
    <w:rsid w:val="00181FAF"/>
    <w:rsid w:val="0018225D"/>
    <w:rsid w:val="00183DC0"/>
    <w:rsid w:val="001845F8"/>
    <w:rsid w:val="0018471A"/>
    <w:rsid w:val="00184A28"/>
    <w:rsid w:val="0018565A"/>
    <w:rsid w:val="00185EAD"/>
    <w:rsid w:val="0019208A"/>
    <w:rsid w:val="001931AE"/>
    <w:rsid w:val="0019546A"/>
    <w:rsid w:val="00195ADA"/>
    <w:rsid w:val="0019789A"/>
    <w:rsid w:val="001A0863"/>
    <w:rsid w:val="001A0DE3"/>
    <w:rsid w:val="001A12F5"/>
    <w:rsid w:val="001A2FC3"/>
    <w:rsid w:val="001A34B1"/>
    <w:rsid w:val="001A66E5"/>
    <w:rsid w:val="001A6F5B"/>
    <w:rsid w:val="001A774D"/>
    <w:rsid w:val="001A7AAE"/>
    <w:rsid w:val="001A7FF7"/>
    <w:rsid w:val="001B1E30"/>
    <w:rsid w:val="001B29DB"/>
    <w:rsid w:val="001B4A2D"/>
    <w:rsid w:val="001B614A"/>
    <w:rsid w:val="001B6306"/>
    <w:rsid w:val="001B6F75"/>
    <w:rsid w:val="001B7EF2"/>
    <w:rsid w:val="001C0654"/>
    <w:rsid w:val="001C2BCF"/>
    <w:rsid w:val="001C3E52"/>
    <w:rsid w:val="001C4239"/>
    <w:rsid w:val="001C6128"/>
    <w:rsid w:val="001C7CB3"/>
    <w:rsid w:val="001D094F"/>
    <w:rsid w:val="001D114D"/>
    <w:rsid w:val="001D1C44"/>
    <w:rsid w:val="001D2116"/>
    <w:rsid w:val="001D257F"/>
    <w:rsid w:val="001D38D8"/>
    <w:rsid w:val="001D5EB1"/>
    <w:rsid w:val="001D5F32"/>
    <w:rsid w:val="001D7048"/>
    <w:rsid w:val="001D75AD"/>
    <w:rsid w:val="001E0282"/>
    <w:rsid w:val="001E0770"/>
    <w:rsid w:val="001E1A91"/>
    <w:rsid w:val="001E1D31"/>
    <w:rsid w:val="001E5E30"/>
    <w:rsid w:val="001E72D0"/>
    <w:rsid w:val="001F0A8F"/>
    <w:rsid w:val="001F104D"/>
    <w:rsid w:val="001F1170"/>
    <w:rsid w:val="001F120E"/>
    <w:rsid w:val="001F18F6"/>
    <w:rsid w:val="001F1D7F"/>
    <w:rsid w:val="001F212E"/>
    <w:rsid w:val="001F3DAC"/>
    <w:rsid w:val="001F4523"/>
    <w:rsid w:val="001F5C47"/>
    <w:rsid w:val="001F74A0"/>
    <w:rsid w:val="00202A08"/>
    <w:rsid w:val="00204AF3"/>
    <w:rsid w:val="00204B94"/>
    <w:rsid w:val="00204EFD"/>
    <w:rsid w:val="002059F4"/>
    <w:rsid w:val="00206B8B"/>
    <w:rsid w:val="00207BFB"/>
    <w:rsid w:val="00212CF0"/>
    <w:rsid w:val="002226D1"/>
    <w:rsid w:val="0022377F"/>
    <w:rsid w:val="00224934"/>
    <w:rsid w:val="00224B98"/>
    <w:rsid w:val="00225F9E"/>
    <w:rsid w:val="002268DC"/>
    <w:rsid w:val="002303E4"/>
    <w:rsid w:val="002313B8"/>
    <w:rsid w:val="00231688"/>
    <w:rsid w:val="0023182D"/>
    <w:rsid w:val="002318F2"/>
    <w:rsid w:val="002334AB"/>
    <w:rsid w:val="0023554F"/>
    <w:rsid w:val="00235633"/>
    <w:rsid w:val="00240A62"/>
    <w:rsid w:val="0024186A"/>
    <w:rsid w:val="002424C0"/>
    <w:rsid w:val="00244412"/>
    <w:rsid w:val="00245C3C"/>
    <w:rsid w:val="00246448"/>
    <w:rsid w:val="00250EA3"/>
    <w:rsid w:val="002539A0"/>
    <w:rsid w:val="00254213"/>
    <w:rsid w:val="0025473D"/>
    <w:rsid w:val="00255FD7"/>
    <w:rsid w:val="00260053"/>
    <w:rsid w:val="00262F27"/>
    <w:rsid w:val="00264B7F"/>
    <w:rsid w:val="00265098"/>
    <w:rsid w:val="002660AF"/>
    <w:rsid w:val="00266F5E"/>
    <w:rsid w:val="00267669"/>
    <w:rsid w:val="002709D1"/>
    <w:rsid w:val="00272A82"/>
    <w:rsid w:val="00277958"/>
    <w:rsid w:val="002800AC"/>
    <w:rsid w:val="002802CA"/>
    <w:rsid w:val="002803CE"/>
    <w:rsid w:val="00282702"/>
    <w:rsid w:val="00282907"/>
    <w:rsid w:val="0028348D"/>
    <w:rsid w:val="00283776"/>
    <w:rsid w:val="00284FE5"/>
    <w:rsid w:val="002854E2"/>
    <w:rsid w:val="002854F3"/>
    <w:rsid w:val="00286306"/>
    <w:rsid w:val="0028705D"/>
    <w:rsid w:val="0028742C"/>
    <w:rsid w:val="00287FBB"/>
    <w:rsid w:val="00290277"/>
    <w:rsid w:val="00290A43"/>
    <w:rsid w:val="00291730"/>
    <w:rsid w:val="00292C8D"/>
    <w:rsid w:val="0029350B"/>
    <w:rsid w:val="00294188"/>
    <w:rsid w:val="00296820"/>
    <w:rsid w:val="002972A9"/>
    <w:rsid w:val="002976CD"/>
    <w:rsid w:val="002A3FF6"/>
    <w:rsid w:val="002A46FF"/>
    <w:rsid w:val="002A610A"/>
    <w:rsid w:val="002A6B68"/>
    <w:rsid w:val="002B039A"/>
    <w:rsid w:val="002B4132"/>
    <w:rsid w:val="002B5068"/>
    <w:rsid w:val="002B5C1A"/>
    <w:rsid w:val="002B6A21"/>
    <w:rsid w:val="002C1408"/>
    <w:rsid w:val="002C1874"/>
    <w:rsid w:val="002C24B0"/>
    <w:rsid w:val="002C3EF7"/>
    <w:rsid w:val="002C4724"/>
    <w:rsid w:val="002C7DA3"/>
    <w:rsid w:val="002C7DC8"/>
    <w:rsid w:val="002D0C7A"/>
    <w:rsid w:val="002D18E8"/>
    <w:rsid w:val="002D2E63"/>
    <w:rsid w:val="002D6079"/>
    <w:rsid w:val="002D7300"/>
    <w:rsid w:val="002E0A35"/>
    <w:rsid w:val="002E1C66"/>
    <w:rsid w:val="002E251F"/>
    <w:rsid w:val="002E3800"/>
    <w:rsid w:val="002E4810"/>
    <w:rsid w:val="002E48A8"/>
    <w:rsid w:val="002E4F1A"/>
    <w:rsid w:val="002E5F07"/>
    <w:rsid w:val="002E5F2B"/>
    <w:rsid w:val="002E64C6"/>
    <w:rsid w:val="002F0522"/>
    <w:rsid w:val="002F05E2"/>
    <w:rsid w:val="002F11AE"/>
    <w:rsid w:val="002F2523"/>
    <w:rsid w:val="002F3116"/>
    <w:rsid w:val="002F3387"/>
    <w:rsid w:val="002F4FCF"/>
    <w:rsid w:val="002F52C6"/>
    <w:rsid w:val="00300B96"/>
    <w:rsid w:val="00303039"/>
    <w:rsid w:val="00304A3B"/>
    <w:rsid w:val="00305565"/>
    <w:rsid w:val="003068BF"/>
    <w:rsid w:val="00306F84"/>
    <w:rsid w:val="003102B6"/>
    <w:rsid w:val="0031069F"/>
    <w:rsid w:val="00310E51"/>
    <w:rsid w:val="0031372D"/>
    <w:rsid w:val="0031512F"/>
    <w:rsid w:val="003156B5"/>
    <w:rsid w:val="00316F66"/>
    <w:rsid w:val="00317A10"/>
    <w:rsid w:val="003207F9"/>
    <w:rsid w:val="003210F5"/>
    <w:rsid w:val="00321990"/>
    <w:rsid w:val="00324415"/>
    <w:rsid w:val="00324E16"/>
    <w:rsid w:val="00330C5F"/>
    <w:rsid w:val="00330EB3"/>
    <w:rsid w:val="003326FF"/>
    <w:rsid w:val="00333CBE"/>
    <w:rsid w:val="003342C3"/>
    <w:rsid w:val="003344A4"/>
    <w:rsid w:val="00334A77"/>
    <w:rsid w:val="00337BB4"/>
    <w:rsid w:val="003401DB"/>
    <w:rsid w:val="00340794"/>
    <w:rsid w:val="0034186D"/>
    <w:rsid w:val="00346400"/>
    <w:rsid w:val="0034685D"/>
    <w:rsid w:val="003525F6"/>
    <w:rsid w:val="003527D7"/>
    <w:rsid w:val="00353541"/>
    <w:rsid w:val="00353603"/>
    <w:rsid w:val="0035416F"/>
    <w:rsid w:val="0035688A"/>
    <w:rsid w:val="00360120"/>
    <w:rsid w:val="00364248"/>
    <w:rsid w:val="003644F5"/>
    <w:rsid w:val="003671EB"/>
    <w:rsid w:val="00367486"/>
    <w:rsid w:val="00367963"/>
    <w:rsid w:val="003736BB"/>
    <w:rsid w:val="00373D6E"/>
    <w:rsid w:val="00382205"/>
    <w:rsid w:val="003828F6"/>
    <w:rsid w:val="003832FA"/>
    <w:rsid w:val="00383471"/>
    <w:rsid w:val="003856C2"/>
    <w:rsid w:val="00385D49"/>
    <w:rsid w:val="00392A88"/>
    <w:rsid w:val="00393044"/>
    <w:rsid w:val="00393350"/>
    <w:rsid w:val="003948E3"/>
    <w:rsid w:val="003A0AED"/>
    <w:rsid w:val="003A22A9"/>
    <w:rsid w:val="003A419C"/>
    <w:rsid w:val="003A4408"/>
    <w:rsid w:val="003A493B"/>
    <w:rsid w:val="003A551A"/>
    <w:rsid w:val="003A5F64"/>
    <w:rsid w:val="003A60A6"/>
    <w:rsid w:val="003A684A"/>
    <w:rsid w:val="003B156B"/>
    <w:rsid w:val="003B2607"/>
    <w:rsid w:val="003B449D"/>
    <w:rsid w:val="003B5141"/>
    <w:rsid w:val="003B5E5A"/>
    <w:rsid w:val="003B6D3C"/>
    <w:rsid w:val="003C20F6"/>
    <w:rsid w:val="003C21D3"/>
    <w:rsid w:val="003C35C9"/>
    <w:rsid w:val="003C3FCC"/>
    <w:rsid w:val="003C69D5"/>
    <w:rsid w:val="003C6E5D"/>
    <w:rsid w:val="003C7189"/>
    <w:rsid w:val="003C7FB8"/>
    <w:rsid w:val="003D209E"/>
    <w:rsid w:val="003D2DB5"/>
    <w:rsid w:val="003D4E9A"/>
    <w:rsid w:val="003D5A24"/>
    <w:rsid w:val="003D5AB6"/>
    <w:rsid w:val="003D6297"/>
    <w:rsid w:val="003D683A"/>
    <w:rsid w:val="003D76AC"/>
    <w:rsid w:val="003E0FC2"/>
    <w:rsid w:val="003E170A"/>
    <w:rsid w:val="003E2357"/>
    <w:rsid w:val="003E2752"/>
    <w:rsid w:val="003E2C51"/>
    <w:rsid w:val="003E46A3"/>
    <w:rsid w:val="003E4D5B"/>
    <w:rsid w:val="003E5C44"/>
    <w:rsid w:val="003E6761"/>
    <w:rsid w:val="003E7843"/>
    <w:rsid w:val="003F047C"/>
    <w:rsid w:val="003F1FA4"/>
    <w:rsid w:val="003F2CA2"/>
    <w:rsid w:val="003F45EF"/>
    <w:rsid w:val="003F6646"/>
    <w:rsid w:val="0040146B"/>
    <w:rsid w:val="00405AD8"/>
    <w:rsid w:val="00407A36"/>
    <w:rsid w:val="004117BE"/>
    <w:rsid w:val="00411B70"/>
    <w:rsid w:val="004126E3"/>
    <w:rsid w:val="00415589"/>
    <w:rsid w:val="004163EA"/>
    <w:rsid w:val="00417B57"/>
    <w:rsid w:val="004220A0"/>
    <w:rsid w:val="004245E0"/>
    <w:rsid w:val="00425EFE"/>
    <w:rsid w:val="00432721"/>
    <w:rsid w:val="0043438E"/>
    <w:rsid w:val="004363D3"/>
    <w:rsid w:val="00436514"/>
    <w:rsid w:val="00436715"/>
    <w:rsid w:val="00441067"/>
    <w:rsid w:val="00443866"/>
    <w:rsid w:val="004441FB"/>
    <w:rsid w:val="00445A16"/>
    <w:rsid w:val="00445F38"/>
    <w:rsid w:val="004460A2"/>
    <w:rsid w:val="004464BF"/>
    <w:rsid w:val="004474B3"/>
    <w:rsid w:val="00450AB5"/>
    <w:rsid w:val="00451345"/>
    <w:rsid w:val="004524EB"/>
    <w:rsid w:val="0045260F"/>
    <w:rsid w:val="00452C7A"/>
    <w:rsid w:val="0045335D"/>
    <w:rsid w:val="00453733"/>
    <w:rsid w:val="00454182"/>
    <w:rsid w:val="00455EE8"/>
    <w:rsid w:val="00456C09"/>
    <w:rsid w:val="00460151"/>
    <w:rsid w:val="00461F31"/>
    <w:rsid w:val="004628B5"/>
    <w:rsid w:val="004646B3"/>
    <w:rsid w:val="00464D0F"/>
    <w:rsid w:val="00465F6E"/>
    <w:rsid w:val="00466AC9"/>
    <w:rsid w:val="00466B9B"/>
    <w:rsid w:val="00466E3C"/>
    <w:rsid w:val="00473753"/>
    <w:rsid w:val="00474189"/>
    <w:rsid w:val="00476169"/>
    <w:rsid w:val="00476967"/>
    <w:rsid w:val="00477B7E"/>
    <w:rsid w:val="00480908"/>
    <w:rsid w:val="004838F4"/>
    <w:rsid w:val="004855C5"/>
    <w:rsid w:val="00485B57"/>
    <w:rsid w:val="00485D37"/>
    <w:rsid w:val="00490A5A"/>
    <w:rsid w:val="00490EA8"/>
    <w:rsid w:val="00492E05"/>
    <w:rsid w:val="004938CB"/>
    <w:rsid w:val="00493A41"/>
    <w:rsid w:val="004942BC"/>
    <w:rsid w:val="00495852"/>
    <w:rsid w:val="00496995"/>
    <w:rsid w:val="004A0210"/>
    <w:rsid w:val="004A096B"/>
    <w:rsid w:val="004A0A4F"/>
    <w:rsid w:val="004A11AA"/>
    <w:rsid w:val="004A1A5D"/>
    <w:rsid w:val="004A272C"/>
    <w:rsid w:val="004A3247"/>
    <w:rsid w:val="004A3E46"/>
    <w:rsid w:val="004A55FE"/>
    <w:rsid w:val="004B0FE9"/>
    <w:rsid w:val="004B18D5"/>
    <w:rsid w:val="004B3026"/>
    <w:rsid w:val="004B30A3"/>
    <w:rsid w:val="004B3963"/>
    <w:rsid w:val="004B5889"/>
    <w:rsid w:val="004B5B79"/>
    <w:rsid w:val="004B7896"/>
    <w:rsid w:val="004C0138"/>
    <w:rsid w:val="004C17BC"/>
    <w:rsid w:val="004C1873"/>
    <w:rsid w:val="004C1A5C"/>
    <w:rsid w:val="004C1F32"/>
    <w:rsid w:val="004C4CDC"/>
    <w:rsid w:val="004C632D"/>
    <w:rsid w:val="004C7FB2"/>
    <w:rsid w:val="004D0399"/>
    <w:rsid w:val="004D10B3"/>
    <w:rsid w:val="004D25A0"/>
    <w:rsid w:val="004D62A6"/>
    <w:rsid w:val="004D70E4"/>
    <w:rsid w:val="004D77DC"/>
    <w:rsid w:val="004E0382"/>
    <w:rsid w:val="004E1698"/>
    <w:rsid w:val="004E2978"/>
    <w:rsid w:val="004E4E8E"/>
    <w:rsid w:val="004E5A23"/>
    <w:rsid w:val="004E6F37"/>
    <w:rsid w:val="004E7EF0"/>
    <w:rsid w:val="004F0309"/>
    <w:rsid w:val="004F033C"/>
    <w:rsid w:val="004F0EC9"/>
    <w:rsid w:val="004F14AE"/>
    <w:rsid w:val="004F2187"/>
    <w:rsid w:val="004F3007"/>
    <w:rsid w:val="004F7C6E"/>
    <w:rsid w:val="004F7FF0"/>
    <w:rsid w:val="00500C27"/>
    <w:rsid w:val="00501218"/>
    <w:rsid w:val="0050150A"/>
    <w:rsid w:val="00502F68"/>
    <w:rsid w:val="00503096"/>
    <w:rsid w:val="00506798"/>
    <w:rsid w:val="0050684B"/>
    <w:rsid w:val="00507142"/>
    <w:rsid w:val="005100D6"/>
    <w:rsid w:val="00511804"/>
    <w:rsid w:val="00512059"/>
    <w:rsid w:val="005122EF"/>
    <w:rsid w:val="00514562"/>
    <w:rsid w:val="00514BCC"/>
    <w:rsid w:val="00520060"/>
    <w:rsid w:val="005210CD"/>
    <w:rsid w:val="00521413"/>
    <w:rsid w:val="00521A36"/>
    <w:rsid w:val="005254F1"/>
    <w:rsid w:val="005258BC"/>
    <w:rsid w:val="005274AD"/>
    <w:rsid w:val="005303A5"/>
    <w:rsid w:val="00534436"/>
    <w:rsid w:val="00536478"/>
    <w:rsid w:val="00543EC8"/>
    <w:rsid w:val="00545184"/>
    <w:rsid w:val="00545C32"/>
    <w:rsid w:val="00547A9B"/>
    <w:rsid w:val="00547BF2"/>
    <w:rsid w:val="005540E0"/>
    <w:rsid w:val="00554CB9"/>
    <w:rsid w:val="0055598A"/>
    <w:rsid w:val="00557BBE"/>
    <w:rsid w:val="005628CE"/>
    <w:rsid w:val="00562B1D"/>
    <w:rsid w:val="00563873"/>
    <w:rsid w:val="0056548B"/>
    <w:rsid w:val="00565F16"/>
    <w:rsid w:val="00567606"/>
    <w:rsid w:val="0056794C"/>
    <w:rsid w:val="00570B13"/>
    <w:rsid w:val="0057353C"/>
    <w:rsid w:val="00574B08"/>
    <w:rsid w:val="00575113"/>
    <w:rsid w:val="0057656B"/>
    <w:rsid w:val="00576BFC"/>
    <w:rsid w:val="005777A8"/>
    <w:rsid w:val="00580A74"/>
    <w:rsid w:val="00583391"/>
    <w:rsid w:val="00586EF7"/>
    <w:rsid w:val="00587BE2"/>
    <w:rsid w:val="00590F00"/>
    <w:rsid w:val="005941F7"/>
    <w:rsid w:val="00595F35"/>
    <w:rsid w:val="00597549"/>
    <w:rsid w:val="00597B6D"/>
    <w:rsid w:val="005A02AA"/>
    <w:rsid w:val="005A0A34"/>
    <w:rsid w:val="005A1D22"/>
    <w:rsid w:val="005A2474"/>
    <w:rsid w:val="005A2A04"/>
    <w:rsid w:val="005A3255"/>
    <w:rsid w:val="005A3402"/>
    <w:rsid w:val="005A387F"/>
    <w:rsid w:val="005A394E"/>
    <w:rsid w:val="005A4F4E"/>
    <w:rsid w:val="005A637D"/>
    <w:rsid w:val="005B094B"/>
    <w:rsid w:val="005B1863"/>
    <w:rsid w:val="005B281F"/>
    <w:rsid w:val="005B2AA3"/>
    <w:rsid w:val="005B6A90"/>
    <w:rsid w:val="005B7411"/>
    <w:rsid w:val="005C31A8"/>
    <w:rsid w:val="005C4802"/>
    <w:rsid w:val="005C4AFC"/>
    <w:rsid w:val="005C5C63"/>
    <w:rsid w:val="005D015B"/>
    <w:rsid w:val="005D1676"/>
    <w:rsid w:val="005D3A81"/>
    <w:rsid w:val="005D3B0E"/>
    <w:rsid w:val="005D4886"/>
    <w:rsid w:val="005D4CC6"/>
    <w:rsid w:val="005D5D0B"/>
    <w:rsid w:val="005E261C"/>
    <w:rsid w:val="005E2C14"/>
    <w:rsid w:val="005E37FB"/>
    <w:rsid w:val="005E521B"/>
    <w:rsid w:val="005E6DC4"/>
    <w:rsid w:val="005F16BD"/>
    <w:rsid w:val="005F2502"/>
    <w:rsid w:val="005F25DE"/>
    <w:rsid w:val="005F36E8"/>
    <w:rsid w:val="005F3F00"/>
    <w:rsid w:val="005F592F"/>
    <w:rsid w:val="005F6012"/>
    <w:rsid w:val="005F72EB"/>
    <w:rsid w:val="00600AEC"/>
    <w:rsid w:val="00600EC8"/>
    <w:rsid w:val="0060189A"/>
    <w:rsid w:val="006030F7"/>
    <w:rsid w:val="0060671C"/>
    <w:rsid w:val="00610919"/>
    <w:rsid w:val="00612395"/>
    <w:rsid w:val="006139F2"/>
    <w:rsid w:val="0062058C"/>
    <w:rsid w:val="006213C1"/>
    <w:rsid w:val="006213FF"/>
    <w:rsid w:val="00621474"/>
    <w:rsid w:val="006247D9"/>
    <w:rsid w:val="0062697A"/>
    <w:rsid w:val="00627A47"/>
    <w:rsid w:val="00630FA0"/>
    <w:rsid w:val="0063433F"/>
    <w:rsid w:val="00634E56"/>
    <w:rsid w:val="006363CF"/>
    <w:rsid w:val="006378C5"/>
    <w:rsid w:val="00637E4C"/>
    <w:rsid w:val="0064011C"/>
    <w:rsid w:val="006436DF"/>
    <w:rsid w:val="00645169"/>
    <w:rsid w:val="00645C9A"/>
    <w:rsid w:val="00646FC1"/>
    <w:rsid w:val="00647485"/>
    <w:rsid w:val="00647A25"/>
    <w:rsid w:val="00651EBC"/>
    <w:rsid w:val="0065249C"/>
    <w:rsid w:val="00652898"/>
    <w:rsid w:val="006542C5"/>
    <w:rsid w:val="0065441F"/>
    <w:rsid w:val="006544B6"/>
    <w:rsid w:val="00654F8F"/>
    <w:rsid w:val="006554E4"/>
    <w:rsid w:val="0066028D"/>
    <w:rsid w:val="00662543"/>
    <w:rsid w:val="006630B4"/>
    <w:rsid w:val="00663DEC"/>
    <w:rsid w:val="00664A4E"/>
    <w:rsid w:val="00664F25"/>
    <w:rsid w:val="006652EE"/>
    <w:rsid w:val="006705EE"/>
    <w:rsid w:val="006712A7"/>
    <w:rsid w:val="006736CB"/>
    <w:rsid w:val="00674800"/>
    <w:rsid w:val="00674816"/>
    <w:rsid w:val="00677E10"/>
    <w:rsid w:val="006812B6"/>
    <w:rsid w:val="006814E2"/>
    <w:rsid w:val="006827D4"/>
    <w:rsid w:val="00684074"/>
    <w:rsid w:val="006849BE"/>
    <w:rsid w:val="00687268"/>
    <w:rsid w:val="00687C41"/>
    <w:rsid w:val="00687C62"/>
    <w:rsid w:val="00687EA3"/>
    <w:rsid w:val="00695CDD"/>
    <w:rsid w:val="00696CD7"/>
    <w:rsid w:val="006A3634"/>
    <w:rsid w:val="006A3C26"/>
    <w:rsid w:val="006A4C0E"/>
    <w:rsid w:val="006A50AF"/>
    <w:rsid w:val="006A6DAC"/>
    <w:rsid w:val="006B0CFA"/>
    <w:rsid w:val="006B101D"/>
    <w:rsid w:val="006B1E6A"/>
    <w:rsid w:val="006B3D01"/>
    <w:rsid w:val="006B509C"/>
    <w:rsid w:val="006B5594"/>
    <w:rsid w:val="006C19E6"/>
    <w:rsid w:val="006C1CFB"/>
    <w:rsid w:val="006C1F51"/>
    <w:rsid w:val="006C3DEC"/>
    <w:rsid w:val="006C4D99"/>
    <w:rsid w:val="006C5F88"/>
    <w:rsid w:val="006C6303"/>
    <w:rsid w:val="006C7530"/>
    <w:rsid w:val="006D07F9"/>
    <w:rsid w:val="006D172D"/>
    <w:rsid w:val="006D22AF"/>
    <w:rsid w:val="006D2A0A"/>
    <w:rsid w:val="006D3526"/>
    <w:rsid w:val="006D4BD5"/>
    <w:rsid w:val="006D5043"/>
    <w:rsid w:val="006D5464"/>
    <w:rsid w:val="006E0FC0"/>
    <w:rsid w:val="006E60D3"/>
    <w:rsid w:val="006F1233"/>
    <w:rsid w:val="006F211F"/>
    <w:rsid w:val="006F2299"/>
    <w:rsid w:val="006F2521"/>
    <w:rsid w:val="006F3025"/>
    <w:rsid w:val="006F507A"/>
    <w:rsid w:val="006F64BD"/>
    <w:rsid w:val="006F7CCA"/>
    <w:rsid w:val="00700946"/>
    <w:rsid w:val="0070158B"/>
    <w:rsid w:val="00701660"/>
    <w:rsid w:val="0070349D"/>
    <w:rsid w:val="00705E32"/>
    <w:rsid w:val="00707C8E"/>
    <w:rsid w:val="007109F3"/>
    <w:rsid w:val="00710D9D"/>
    <w:rsid w:val="00713FF6"/>
    <w:rsid w:val="0071405D"/>
    <w:rsid w:val="00714181"/>
    <w:rsid w:val="0071431F"/>
    <w:rsid w:val="0071603B"/>
    <w:rsid w:val="0072080A"/>
    <w:rsid w:val="00720F0D"/>
    <w:rsid w:val="007213BF"/>
    <w:rsid w:val="007240BB"/>
    <w:rsid w:val="0072745E"/>
    <w:rsid w:val="0072771A"/>
    <w:rsid w:val="007278DA"/>
    <w:rsid w:val="00727ED6"/>
    <w:rsid w:val="0073180B"/>
    <w:rsid w:val="00734005"/>
    <w:rsid w:val="007342E1"/>
    <w:rsid w:val="007342F4"/>
    <w:rsid w:val="007352F7"/>
    <w:rsid w:val="00736378"/>
    <w:rsid w:val="00744257"/>
    <w:rsid w:val="00744D57"/>
    <w:rsid w:val="00745700"/>
    <w:rsid w:val="00745B19"/>
    <w:rsid w:val="00746A7A"/>
    <w:rsid w:val="00753BD1"/>
    <w:rsid w:val="00753CF2"/>
    <w:rsid w:val="00754173"/>
    <w:rsid w:val="007556EB"/>
    <w:rsid w:val="00755D09"/>
    <w:rsid w:val="00756C32"/>
    <w:rsid w:val="007607B0"/>
    <w:rsid w:val="00761C6D"/>
    <w:rsid w:val="00762229"/>
    <w:rsid w:val="00763D64"/>
    <w:rsid w:val="0076540A"/>
    <w:rsid w:val="00766956"/>
    <w:rsid w:val="00766B40"/>
    <w:rsid w:val="007679F4"/>
    <w:rsid w:val="007717CA"/>
    <w:rsid w:val="007774AD"/>
    <w:rsid w:val="00781D87"/>
    <w:rsid w:val="00781DD8"/>
    <w:rsid w:val="0078452F"/>
    <w:rsid w:val="007849B0"/>
    <w:rsid w:val="0078786B"/>
    <w:rsid w:val="00790ED9"/>
    <w:rsid w:val="00794381"/>
    <w:rsid w:val="00795667"/>
    <w:rsid w:val="007972D8"/>
    <w:rsid w:val="00797E01"/>
    <w:rsid w:val="007A04E1"/>
    <w:rsid w:val="007A0FDF"/>
    <w:rsid w:val="007A1815"/>
    <w:rsid w:val="007A2B77"/>
    <w:rsid w:val="007A2E6D"/>
    <w:rsid w:val="007A4BAD"/>
    <w:rsid w:val="007A5D26"/>
    <w:rsid w:val="007A642D"/>
    <w:rsid w:val="007A78BD"/>
    <w:rsid w:val="007A7E01"/>
    <w:rsid w:val="007B30B4"/>
    <w:rsid w:val="007B34F1"/>
    <w:rsid w:val="007B45E5"/>
    <w:rsid w:val="007B5C2C"/>
    <w:rsid w:val="007B70AC"/>
    <w:rsid w:val="007B719C"/>
    <w:rsid w:val="007B7B4B"/>
    <w:rsid w:val="007C07EF"/>
    <w:rsid w:val="007C0C66"/>
    <w:rsid w:val="007C1942"/>
    <w:rsid w:val="007C2037"/>
    <w:rsid w:val="007C20FA"/>
    <w:rsid w:val="007C2B8C"/>
    <w:rsid w:val="007C37FD"/>
    <w:rsid w:val="007C4577"/>
    <w:rsid w:val="007C66D0"/>
    <w:rsid w:val="007C7367"/>
    <w:rsid w:val="007D08D7"/>
    <w:rsid w:val="007D1F0A"/>
    <w:rsid w:val="007D3365"/>
    <w:rsid w:val="007D429B"/>
    <w:rsid w:val="007D5931"/>
    <w:rsid w:val="007D5995"/>
    <w:rsid w:val="007D74D2"/>
    <w:rsid w:val="007D7537"/>
    <w:rsid w:val="007D756F"/>
    <w:rsid w:val="007D7805"/>
    <w:rsid w:val="007E0996"/>
    <w:rsid w:val="007E2393"/>
    <w:rsid w:val="007E394B"/>
    <w:rsid w:val="007E52CD"/>
    <w:rsid w:val="007E5C58"/>
    <w:rsid w:val="007E6670"/>
    <w:rsid w:val="007E671A"/>
    <w:rsid w:val="007E6D60"/>
    <w:rsid w:val="007E6E9F"/>
    <w:rsid w:val="007F1F9D"/>
    <w:rsid w:val="007F1FEB"/>
    <w:rsid w:val="007F28A2"/>
    <w:rsid w:val="007F3145"/>
    <w:rsid w:val="007F4818"/>
    <w:rsid w:val="007F5234"/>
    <w:rsid w:val="007F6218"/>
    <w:rsid w:val="007F6AFC"/>
    <w:rsid w:val="007F75D1"/>
    <w:rsid w:val="008014E2"/>
    <w:rsid w:val="0080463E"/>
    <w:rsid w:val="00805D0C"/>
    <w:rsid w:val="00807084"/>
    <w:rsid w:val="0080799E"/>
    <w:rsid w:val="00810072"/>
    <w:rsid w:val="008127EB"/>
    <w:rsid w:val="00813157"/>
    <w:rsid w:val="00815605"/>
    <w:rsid w:val="00815B2E"/>
    <w:rsid w:val="00816ACA"/>
    <w:rsid w:val="00817B1C"/>
    <w:rsid w:val="0082264E"/>
    <w:rsid w:val="00822EDD"/>
    <w:rsid w:val="0082438A"/>
    <w:rsid w:val="00827312"/>
    <w:rsid w:val="00827F03"/>
    <w:rsid w:val="0083153F"/>
    <w:rsid w:val="00832A78"/>
    <w:rsid w:val="0083452C"/>
    <w:rsid w:val="008357E9"/>
    <w:rsid w:val="00837599"/>
    <w:rsid w:val="0083774D"/>
    <w:rsid w:val="00837B5E"/>
    <w:rsid w:val="008414F1"/>
    <w:rsid w:val="00842AD5"/>
    <w:rsid w:val="00843AEE"/>
    <w:rsid w:val="008443A3"/>
    <w:rsid w:val="0084475B"/>
    <w:rsid w:val="00846B5B"/>
    <w:rsid w:val="00847733"/>
    <w:rsid w:val="0085202F"/>
    <w:rsid w:val="00852B6C"/>
    <w:rsid w:val="00853000"/>
    <w:rsid w:val="00856FFC"/>
    <w:rsid w:val="00862FD1"/>
    <w:rsid w:val="0086354F"/>
    <w:rsid w:val="00864961"/>
    <w:rsid w:val="00865A14"/>
    <w:rsid w:val="00867073"/>
    <w:rsid w:val="008678E0"/>
    <w:rsid w:val="00870B15"/>
    <w:rsid w:val="00870BBB"/>
    <w:rsid w:val="00871897"/>
    <w:rsid w:val="008730B7"/>
    <w:rsid w:val="008736E1"/>
    <w:rsid w:val="00875686"/>
    <w:rsid w:val="0087687D"/>
    <w:rsid w:val="00876ACD"/>
    <w:rsid w:val="00881BB4"/>
    <w:rsid w:val="008822AD"/>
    <w:rsid w:val="0088360D"/>
    <w:rsid w:val="00883A9C"/>
    <w:rsid w:val="00884591"/>
    <w:rsid w:val="00887156"/>
    <w:rsid w:val="00890527"/>
    <w:rsid w:val="00891242"/>
    <w:rsid w:val="008913D3"/>
    <w:rsid w:val="00891C02"/>
    <w:rsid w:val="008955E6"/>
    <w:rsid w:val="008956B9"/>
    <w:rsid w:val="00895B8B"/>
    <w:rsid w:val="0089635D"/>
    <w:rsid w:val="008971A8"/>
    <w:rsid w:val="008976F5"/>
    <w:rsid w:val="008A0C13"/>
    <w:rsid w:val="008A22B3"/>
    <w:rsid w:val="008A3DF3"/>
    <w:rsid w:val="008A4470"/>
    <w:rsid w:val="008A620F"/>
    <w:rsid w:val="008A70B8"/>
    <w:rsid w:val="008A7681"/>
    <w:rsid w:val="008A774E"/>
    <w:rsid w:val="008B02A9"/>
    <w:rsid w:val="008B1B37"/>
    <w:rsid w:val="008B1F7E"/>
    <w:rsid w:val="008B22CB"/>
    <w:rsid w:val="008B35F6"/>
    <w:rsid w:val="008B49DC"/>
    <w:rsid w:val="008B5469"/>
    <w:rsid w:val="008C001C"/>
    <w:rsid w:val="008C227C"/>
    <w:rsid w:val="008C40F6"/>
    <w:rsid w:val="008C4507"/>
    <w:rsid w:val="008C457A"/>
    <w:rsid w:val="008C48B0"/>
    <w:rsid w:val="008C4994"/>
    <w:rsid w:val="008C49F0"/>
    <w:rsid w:val="008C4AAA"/>
    <w:rsid w:val="008C4F16"/>
    <w:rsid w:val="008C5808"/>
    <w:rsid w:val="008C6848"/>
    <w:rsid w:val="008D0147"/>
    <w:rsid w:val="008D06F3"/>
    <w:rsid w:val="008D11BD"/>
    <w:rsid w:val="008D1C2B"/>
    <w:rsid w:val="008E34CB"/>
    <w:rsid w:val="008E71F4"/>
    <w:rsid w:val="008E7322"/>
    <w:rsid w:val="008E7489"/>
    <w:rsid w:val="008F048F"/>
    <w:rsid w:val="008F0B2E"/>
    <w:rsid w:val="008F115D"/>
    <w:rsid w:val="008F240C"/>
    <w:rsid w:val="008F6939"/>
    <w:rsid w:val="008F6D17"/>
    <w:rsid w:val="00900ACD"/>
    <w:rsid w:val="00900EA1"/>
    <w:rsid w:val="009102B8"/>
    <w:rsid w:val="00910809"/>
    <w:rsid w:val="00910862"/>
    <w:rsid w:val="00912468"/>
    <w:rsid w:val="00913510"/>
    <w:rsid w:val="0091416E"/>
    <w:rsid w:val="00914956"/>
    <w:rsid w:val="00917FAC"/>
    <w:rsid w:val="00920097"/>
    <w:rsid w:val="0092165A"/>
    <w:rsid w:val="0092171B"/>
    <w:rsid w:val="00921F85"/>
    <w:rsid w:val="009234F2"/>
    <w:rsid w:val="009244AD"/>
    <w:rsid w:val="00925773"/>
    <w:rsid w:val="00926B4F"/>
    <w:rsid w:val="009307A8"/>
    <w:rsid w:val="0093176E"/>
    <w:rsid w:val="009345DD"/>
    <w:rsid w:val="00935408"/>
    <w:rsid w:val="00935B83"/>
    <w:rsid w:val="00941052"/>
    <w:rsid w:val="009411DE"/>
    <w:rsid w:val="00941A32"/>
    <w:rsid w:val="00941D16"/>
    <w:rsid w:val="00942FCC"/>
    <w:rsid w:val="00943150"/>
    <w:rsid w:val="00943BCC"/>
    <w:rsid w:val="0094489E"/>
    <w:rsid w:val="00946156"/>
    <w:rsid w:val="00946EE9"/>
    <w:rsid w:val="00947160"/>
    <w:rsid w:val="009477FF"/>
    <w:rsid w:val="009541E5"/>
    <w:rsid w:val="009542BE"/>
    <w:rsid w:val="00954E4B"/>
    <w:rsid w:val="00955191"/>
    <w:rsid w:val="00955C16"/>
    <w:rsid w:val="0095606E"/>
    <w:rsid w:val="009570BB"/>
    <w:rsid w:val="00957C5C"/>
    <w:rsid w:val="00961A1F"/>
    <w:rsid w:val="00962EC7"/>
    <w:rsid w:val="0096338A"/>
    <w:rsid w:val="00963662"/>
    <w:rsid w:val="00963DEC"/>
    <w:rsid w:val="00964336"/>
    <w:rsid w:val="0097067B"/>
    <w:rsid w:val="0097098B"/>
    <w:rsid w:val="009713E6"/>
    <w:rsid w:val="00972BEA"/>
    <w:rsid w:val="009737B9"/>
    <w:rsid w:val="00973B90"/>
    <w:rsid w:val="009761C9"/>
    <w:rsid w:val="00976EE8"/>
    <w:rsid w:val="00980457"/>
    <w:rsid w:val="009828C8"/>
    <w:rsid w:val="00982F95"/>
    <w:rsid w:val="00985B31"/>
    <w:rsid w:val="0098658C"/>
    <w:rsid w:val="009900A6"/>
    <w:rsid w:val="00992D57"/>
    <w:rsid w:val="00994EEB"/>
    <w:rsid w:val="00995462"/>
    <w:rsid w:val="009965A3"/>
    <w:rsid w:val="00997895"/>
    <w:rsid w:val="00997D94"/>
    <w:rsid w:val="009A06F7"/>
    <w:rsid w:val="009A187D"/>
    <w:rsid w:val="009A1E19"/>
    <w:rsid w:val="009A3D95"/>
    <w:rsid w:val="009A6DB0"/>
    <w:rsid w:val="009A6DF0"/>
    <w:rsid w:val="009A7ADB"/>
    <w:rsid w:val="009B0F9D"/>
    <w:rsid w:val="009B1640"/>
    <w:rsid w:val="009B1862"/>
    <w:rsid w:val="009B22E2"/>
    <w:rsid w:val="009B2485"/>
    <w:rsid w:val="009B4B27"/>
    <w:rsid w:val="009B4B9B"/>
    <w:rsid w:val="009B55E4"/>
    <w:rsid w:val="009B5793"/>
    <w:rsid w:val="009B5FDC"/>
    <w:rsid w:val="009B60B5"/>
    <w:rsid w:val="009B64B0"/>
    <w:rsid w:val="009B7BE3"/>
    <w:rsid w:val="009B7CCF"/>
    <w:rsid w:val="009C212B"/>
    <w:rsid w:val="009C225B"/>
    <w:rsid w:val="009C3239"/>
    <w:rsid w:val="009C38DF"/>
    <w:rsid w:val="009C39F8"/>
    <w:rsid w:val="009C554E"/>
    <w:rsid w:val="009C5FD5"/>
    <w:rsid w:val="009D0563"/>
    <w:rsid w:val="009D0572"/>
    <w:rsid w:val="009D0E3D"/>
    <w:rsid w:val="009D1886"/>
    <w:rsid w:val="009D383E"/>
    <w:rsid w:val="009D474D"/>
    <w:rsid w:val="009D514C"/>
    <w:rsid w:val="009D6222"/>
    <w:rsid w:val="009D6DCA"/>
    <w:rsid w:val="009D6EF7"/>
    <w:rsid w:val="009E0363"/>
    <w:rsid w:val="009E04DD"/>
    <w:rsid w:val="009E1AC4"/>
    <w:rsid w:val="009E24EB"/>
    <w:rsid w:val="009E397A"/>
    <w:rsid w:val="009E46F5"/>
    <w:rsid w:val="009E58B6"/>
    <w:rsid w:val="009E6210"/>
    <w:rsid w:val="009E6279"/>
    <w:rsid w:val="009E751D"/>
    <w:rsid w:val="009E7A2E"/>
    <w:rsid w:val="009E7C07"/>
    <w:rsid w:val="009F1A15"/>
    <w:rsid w:val="009F27F5"/>
    <w:rsid w:val="009F4396"/>
    <w:rsid w:val="009F470B"/>
    <w:rsid w:val="009F5A21"/>
    <w:rsid w:val="00A01344"/>
    <w:rsid w:val="00A016CC"/>
    <w:rsid w:val="00A02590"/>
    <w:rsid w:val="00A02BF3"/>
    <w:rsid w:val="00A02D00"/>
    <w:rsid w:val="00A04475"/>
    <w:rsid w:val="00A04ED4"/>
    <w:rsid w:val="00A0653B"/>
    <w:rsid w:val="00A06ED6"/>
    <w:rsid w:val="00A104BB"/>
    <w:rsid w:val="00A119E3"/>
    <w:rsid w:val="00A12A16"/>
    <w:rsid w:val="00A13835"/>
    <w:rsid w:val="00A157E1"/>
    <w:rsid w:val="00A15B73"/>
    <w:rsid w:val="00A22D94"/>
    <w:rsid w:val="00A23E67"/>
    <w:rsid w:val="00A25060"/>
    <w:rsid w:val="00A25FA7"/>
    <w:rsid w:val="00A267A1"/>
    <w:rsid w:val="00A314D8"/>
    <w:rsid w:val="00A31E7B"/>
    <w:rsid w:val="00A33A83"/>
    <w:rsid w:val="00A35815"/>
    <w:rsid w:val="00A36744"/>
    <w:rsid w:val="00A37AAF"/>
    <w:rsid w:val="00A414D7"/>
    <w:rsid w:val="00A421B6"/>
    <w:rsid w:val="00A4295B"/>
    <w:rsid w:val="00A45047"/>
    <w:rsid w:val="00A466AA"/>
    <w:rsid w:val="00A471C6"/>
    <w:rsid w:val="00A507B2"/>
    <w:rsid w:val="00A5119F"/>
    <w:rsid w:val="00A5184B"/>
    <w:rsid w:val="00A51D13"/>
    <w:rsid w:val="00A60029"/>
    <w:rsid w:val="00A60D31"/>
    <w:rsid w:val="00A62BD1"/>
    <w:rsid w:val="00A65219"/>
    <w:rsid w:val="00A65F9A"/>
    <w:rsid w:val="00A665CD"/>
    <w:rsid w:val="00A67CE6"/>
    <w:rsid w:val="00A703E0"/>
    <w:rsid w:val="00A70671"/>
    <w:rsid w:val="00A70A61"/>
    <w:rsid w:val="00A70CA4"/>
    <w:rsid w:val="00A715F4"/>
    <w:rsid w:val="00A71DCD"/>
    <w:rsid w:val="00A71DEB"/>
    <w:rsid w:val="00A72F34"/>
    <w:rsid w:val="00A80C77"/>
    <w:rsid w:val="00A812AE"/>
    <w:rsid w:val="00A82A4C"/>
    <w:rsid w:val="00A82E1F"/>
    <w:rsid w:val="00A83894"/>
    <w:rsid w:val="00A8416B"/>
    <w:rsid w:val="00A85147"/>
    <w:rsid w:val="00A85292"/>
    <w:rsid w:val="00A878DD"/>
    <w:rsid w:val="00A91087"/>
    <w:rsid w:val="00A91CEE"/>
    <w:rsid w:val="00A91EA9"/>
    <w:rsid w:val="00A91F97"/>
    <w:rsid w:val="00A92C27"/>
    <w:rsid w:val="00A94932"/>
    <w:rsid w:val="00A977EE"/>
    <w:rsid w:val="00AA18B6"/>
    <w:rsid w:val="00AA2AB2"/>
    <w:rsid w:val="00AA2D71"/>
    <w:rsid w:val="00AA3033"/>
    <w:rsid w:val="00AA6930"/>
    <w:rsid w:val="00AA6F21"/>
    <w:rsid w:val="00AA727A"/>
    <w:rsid w:val="00AB209B"/>
    <w:rsid w:val="00AB2C28"/>
    <w:rsid w:val="00AB3883"/>
    <w:rsid w:val="00AB420F"/>
    <w:rsid w:val="00AB56B6"/>
    <w:rsid w:val="00AB582F"/>
    <w:rsid w:val="00AB67AF"/>
    <w:rsid w:val="00AC2133"/>
    <w:rsid w:val="00AC4B75"/>
    <w:rsid w:val="00AC518E"/>
    <w:rsid w:val="00AC5480"/>
    <w:rsid w:val="00AC6DA3"/>
    <w:rsid w:val="00AC78CF"/>
    <w:rsid w:val="00AD1414"/>
    <w:rsid w:val="00AD18B8"/>
    <w:rsid w:val="00AD1A88"/>
    <w:rsid w:val="00AD29F1"/>
    <w:rsid w:val="00AD4EAB"/>
    <w:rsid w:val="00AD5911"/>
    <w:rsid w:val="00AD7AF1"/>
    <w:rsid w:val="00AE0337"/>
    <w:rsid w:val="00AE050B"/>
    <w:rsid w:val="00AE3BDE"/>
    <w:rsid w:val="00AE4631"/>
    <w:rsid w:val="00AF24F6"/>
    <w:rsid w:val="00AF3935"/>
    <w:rsid w:val="00AF3D8D"/>
    <w:rsid w:val="00AF49D3"/>
    <w:rsid w:val="00AF538D"/>
    <w:rsid w:val="00AF5B84"/>
    <w:rsid w:val="00AF769E"/>
    <w:rsid w:val="00AF7886"/>
    <w:rsid w:val="00B065E6"/>
    <w:rsid w:val="00B1051C"/>
    <w:rsid w:val="00B118FF"/>
    <w:rsid w:val="00B13051"/>
    <w:rsid w:val="00B142FC"/>
    <w:rsid w:val="00B1686D"/>
    <w:rsid w:val="00B16D80"/>
    <w:rsid w:val="00B16E3D"/>
    <w:rsid w:val="00B1736D"/>
    <w:rsid w:val="00B17D01"/>
    <w:rsid w:val="00B206EE"/>
    <w:rsid w:val="00B21111"/>
    <w:rsid w:val="00B22832"/>
    <w:rsid w:val="00B2333B"/>
    <w:rsid w:val="00B238D6"/>
    <w:rsid w:val="00B241B5"/>
    <w:rsid w:val="00B247FC"/>
    <w:rsid w:val="00B25642"/>
    <w:rsid w:val="00B2580B"/>
    <w:rsid w:val="00B27A71"/>
    <w:rsid w:val="00B333B1"/>
    <w:rsid w:val="00B34263"/>
    <w:rsid w:val="00B3452F"/>
    <w:rsid w:val="00B366CA"/>
    <w:rsid w:val="00B37DB1"/>
    <w:rsid w:val="00B424B5"/>
    <w:rsid w:val="00B426AA"/>
    <w:rsid w:val="00B43D5E"/>
    <w:rsid w:val="00B45B89"/>
    <w:rsid w:val="00B5099D"/>
    <w:rsid w:val="00B5195E"/>
    <w:rsid w:val="00B52FC3"/>
    <w:rsid w:val="00B53A64"/>
    <w:rsid w:val="00B554EF"/>
    <w:rsid w:val="00B55DAF"/>
    <w:rsid w:val="00B60B42"/>
    <w:rsid w:val="00B60B57"/>
    <w:rsid w:val="00B6209B"/>
    <w:rsid w:val="00B6324B"/>
    <w:rsid w:val="00B6376C"/>
    <w:rsid w:val="00B641AF"/>
    <w:rsid w:val="00B71693"/>
    <w:rsid w:val="00B731BB"/>
    <w:rsid w:val="00B73552"/>
    <w:rsid w:val="00B7639B"/>
    <w:rsid w:val="00B76955"/>
    <w:rsid w:val="00B802E2"/>
    <w:rsid w:val="00B80FDB"/>
    <w:rsid w:val="00B81660"/>
    <w:rsid w:val="00B81FF1"/>
    <w:rsid w:val="00B82554"/>
    <w:rsid w:val="00B829A1"/>
    <w:rsid w:val="00B8382B"/>
    <w:rsid w:val="00B86364"/>
    <w:rsid w:val="00B86BE5"/>
    <w:rsid w:val="00B870ED"/>
    <w:rsid w:val="00B90E40"/>
    <w:rsid w:val="00B92B75"/>
    <w:rsid w:val="00B92F53"/>
    <w:rsid w:val="00B9791D"/>
    <w:rsid w:val="00BA23C7"/>
    <w:rsid w:val="00BA32AB"/>
    <w:rsid w:val="00BA390B"/>
    <w:rsid w:val="00BB0D90"/>
    <w:rsid w:val="00BB5B2C"/>
    <w:rsid w:val="00BC08C9"/>
    <w:rsid w:val="00BC0C6D"/>
    <w:rsid w:val="00BC1EE2"/>
    <w:rsid w:val="00BC40B5"/>
    <w:rsid w:val="00BC49C2"/>
    <w:rsid w:val="00BD0A96"/>
    <w:rsid w:val="00BD18BF"/>
    <w:rsid w:val="00BD3813"/>
    <w:rsid w:val="00BD5FF7"/>
    <w:rsid w:val="00BD67FA"/>
    <w:rsid w:val="00BD7E05"/>
    <w:rsid w:val="00BD7E23"/>
    <w:rsid w:val="00BE163C"/>
    <w:rsid w:val="00BE24D0"/>
    <w:rsid w:val="00BE4AF8"/>
    <w:rsid w:val="00BE625E"/>
    <w:rsid w:val="00BE699A"/>
    <w:rsid w:val="00BF061E"/>
    <w:rsid w:val="00BF2109"/>
    <w:rsid w:val="00BF289C"/>
    <w:rsid w:val="00BF3D4C"/>
    <w:rsid w:val="00BF4490"/>
    <w:rsid w:val="00BF6502"/>
    <w:rsid w:val="00BF6CA1"/>
    <w:rsid w:val="00BF6CB5"/>
    <w:rsid w:val="00BF7CAA"/>
    <w:rsid w:val="00C00374"/>
    <w:rsid w:val="00C04130"/>
    <w:rsid w:val="00C050E9"/>
    <w:rsid w:val="00C058E2"/>
    <w:rsid w:val="00C0703B"/>
    <w:rsid w:val="00C07663"/>
    <w:rsid w:val="00C10898"/>
    <w:rsid w:val="00C1245F"/>
    <w:rsid w:val="00C13AAE"/>
    <w:rsid w:val="00C14DF4"/>
    <w:rsid w:val="00C15849"/>
    <w:rsid w:val="00C213D1"/>
    <w:rsid w:val="00C22655"/>
    <w:rsid w:val="00C22B67"/>
    <w:rsid w:val="00C26145"/>
    <w:rsid w:val="00C2620A"/>
    <w:rsid w:val="00C2762A"/>
    <w:rsid w:val="00C27B13"/>
    <w:rsid w:val="00C3052D"/>
    <w:rsid w:val="00C30797"/>
    <w:rsid w:val="00C32C52"/>
    <w:rsid w:val="00C3413A"/>
    <w:rsid w:val="00C353C4"/>
    <w:rsid w:val="00C37C4A"/>
    <w:rsid w:val="00C40AA1"/>
    <w:rsid w:val="00C430C0"/>
    <w:rsid w:val="00C44C79"/>
    <w:rsid w:val="00C461E7"/>
    <w:rsid w:val="00C469EE"/>
    <w:rsid w:val="00C46CB2"/>
    <w:rsid w:val="00C47693"/>
    <w:rsid w:val="00C47FBA"/>
    <w:rsid w:val="00C51D3B"/>
    <w:rsid w:val="00C55077"/>
    <w:rsid w:val="00C55A6C"/>
    <w:rsid w:val="00C55AF5"/>
    <w:rsid w:val="00C57088"/>
    <w:rsid w:val="00C57266"/>
    <w:rsid w:val="00C57A4B"/>
    <w:rsid w:val="00C57C90"/>
    <w:rsid w:val="00C6347A"/>
    <w:rsid w:val="00C63922"/>
    <w:rsid w:val="00C63B66"/>
    <w:rsid w:val="00C646FA"/>
    <w:rsid w:val="00C65B4D"/>
    <w:rsid w:val="00C6641D"/>
    <w:rsid w:val="00C6764B"/>
    <w:rsid w:val="00C679B4"/>
    <w:rsid w:val="00C7140D"/>
    <w:rsid w:val="00C71689"/>
    <w:rsid w:val="00C7172F"/>
    <w:rsid w:val="00C72236"/>
    <w:rsid w:val="00C725A9"/>
    <w:rsid w:val="00C733C3"/>
    <w:rsid w:val="00C7717E"/>
    <w:rsid w:val="00C77D9E"/>
    <w:rsid w:val="00C81621"/>
    <w:rsid w:val="00C83180"/>
    <w:rsid w:val="00C83796"/>
    <w:rsid w:val="00C865CE"/>
    <w:rsid w:val="00C86F8E"/>
    <w:rsid w:val="00C9299C"/>
    <w:rsid w:val="00C92F23"/>
    <w:rsid w:val="00C93D85"/>
    <w:rsid w:val="00C94631"/>
    <w:rsid w:val="00C94FC6"/>
    <w:rsid w:val="00C95CCA"/>
    <w:rsid w:val="00C973C7"/>
    <w:rsid w:val="00C9783F"/>
    <w:rsid w:val="00CA0A07"/>
    <w:rsid w:val="00CA345A"/>
    <w:rsid w:val="00CA39A9"/>
    <w:rsid w:val="00CA4208"/>
    <w:rsid w:val="00CA53FA"/>
    <w:rsid w:val="00CA7E34"/>
    <w:rsid w:val="00CB20CC"/>
    <w:rsid w:val="00CB2274"/>
    <w:rsid w:val="00CB4652"/>
    <w:rsid w:val="00CB4D24"/>
    <w:rsid w:val="00CB5139"/>
    <w:rsid w:val="00CB5665"/>
    <w:rsid w:val="00CB7DCC"/>
    <w:rsid w:val="00CC01F6"/>
    <w:rsid w:val="00CC204B"/>
    <w:rsid w:val="00CC336A"/>
    <w:rsid w:val="00CC4326"/>
    <w:rsid w:val="00CC6170"/>
    <w:rsid w:val="00CC76D9"/>
    <w:rsid w:val="00CD103E"/>
    <w:rsid w:val="00CD6519"/>
    <w:rsid w:val="00CD67BF"/>
    <w:rsid w:val="00CD6F34"/>
    <w:rsid w:val="00CE0CB5"/>
    <w:rsid w:val="00CE2C5F"/>
    <w:rsid w:val="00CE5A85"/>
    <w:rsid w:val="00CE70DD"/>
    <w:rsid w:val="00CE75F3"/>
    <w:rsid w:val="00CF18CE"/>
    <w:rsid w:val="00CF2D08"/>
    <w:rsid w:val="00CF3507"/>
    <w:rsid w:val="00CF3A02"/>
    <w:rsid w:val="00CF3F24"/>
    <w:rsid w:val="00CF3FCA"/>
    <w:rsid w:val="00CF5A7E"/>
    <w:rsid w:val="00CF6133"/>
    <w:rsid w:val="00CF6141"/>
    <w:rsid w:val="00CF6E71"/>
    <w:rsid w:val="00CF6E94"/>
    <w:rsid w:val="00D0173E"/>
    <w:rsid w:val="00D032A3"/>
    <w:rsid w:val="00D03EC9"/>
    <w:rsid w:val="00D0488A"/>
    <w:rsid w:val="00D05697"/>
    <w:rsid w:val="00D13A6B"/>
    <w:rsid w:val="00D169A6"/>
    <w:rsid w:val="00D2101A"/>
    <w:rsid w:val="00D21170"/>
    <w:rsid w:val="00D221C3"/>
    <w:rsid w:val="00D241AD"/>
    <w:rsid w:val="00D244D8"/>
    <w:rsid w:val="00D24A27"/>
    <w:rsid w:val="00D252CD"/>
    <w:rsid w:val="00D25777"/>
    <w:rsid w:val="00D2727D"/>
    <w:rsid w:val="00D301C7"/>
    <w:rsid w:val="00D31464"/>
    <w:rsid w:val="00D332F9"/>
    <w:rsid w:val="00D348F4"/>
    <w:rsid w:val="00D34BB7"/>
    <w:rsid w:val="00D36BF0"/>
    <w:rsid w:val="00D374AB"/>
    <w:rsid w:val="00D37698"/>
    <w:rsid w:val="00D4012C"/>
    <w:rsid w:val="00D405EA"/>
    <w:rsid w:val="00D407CE"/>
    <w:rsid w:val="00D40E00"/>
    <w:rsid w:val="00D4257C"/>
    <w:rsid w:val="00D454CB"/>
    <w:rsid w:val="00D45614"/>
    <w:rsid w:val="00D459A1"/>
    <w:rsid w:val="00D45D04"/>
    <w:rsid w:val="00D466C7"/>
    <w:rsid w:val="00D50FF5"/>
    <w:rsid w:val="00D51654"/>
    <w:rsid w:val="00D51B13"/>
    <w:rsid w:val="00D5266C"/>
    <w:rsid w:val="00D53899"/>
    <w:rsid w:val="00D546F6"/>
    <w:rsid w:val="00D55C86"/>
    <w:rsid w:val="00D560A5"/>
    <w:rsid w:val="00D57952"/>
    <w:rsid w:val="00D60957"/>
    <w:rsid w:val="00D609ED"/>
    <w:rsid w:val="00D611D8"/>
    <w:rsid w:val="00D61967"/>
    <w:rsid w:val="00D64781"/>
    <w:rsid w:val="00D64A61"/>
    <w:rsid w:val="00D6514A"/>
    <w:rsid w:val="00D66C9C"/>
    <w:rsid w:val="00D67164"/>
    <w:rsid w:val="00D67D67"/>
    <w:rsid w:val="00D73EC4"/>
    <w:rsid w:val="00D74379"/>
    <w:rsid w:val="00D748B3"/>
    <w:rsid w:val="00D817B6"/>
    <w:rsid w:val="00D83D47"/>
    <w:rsid w:val="00D867DC"/>
    <w:rsid w:val="00D86F55"/>
    <w:rsid w:val="00D8763B"/>
    <w:rsid w:val="00D913BF"/>
    <w:rsid w:val="00D92BE7"/>
    <w:rsid w:val="00D936F3"/>
    <w:rsid w:val="00D93F64"/>
    <w:rsid w:val="00D9478A"/>
    <w:rsid w:val="00D94BBB"/>
    <w:rsid w:val="00D95D84"/>
    <w:rsid w:val="00DA028F"/>
    <w:rsid w:val="00DA1CED"/>
    <w:rsid w:val="00DA2C4F"/>
    <w:rsid w:val="00DA2FC8"/>
    <w:rsid w:val="00DA377F"/>
    <w:rsid w:val="00DA5097"/>
    <w:rsid w:val="00DA6ECD"/>
    <w:rsid w:val="00DA6ED3"/>
    <w:rsid w:val="00DA7A3C"/>
    <w:rsid w:val="00DB1EF3"/>
    <w:rsid w:val="00DB33F9"/>
    <w:rsid w:val="00DB4D96"/>
    <w:rsid w:val="00DB559E"/>
    <w:rsid w:val="00DB5E92"/>
    <w:rsid w:val="00DB6E12"/>
    <w:rsid w:val="00DB7D39"/>
    <w:rsid w:val="00DC0187"/>
    <w:rsid w:val="00DC0FD0"/>
    <w:rsid w:val="00DC1996"/>
    <w:rsid w:val="00DC2210"/>
    <w:rsid w:val="00DC39E3"/>
    <w:rsid w:val="00DC5EAC"/>
    <w:rsid w:val="00DC690F"/>
    <w:rsid w:val="00DC6EAB"/>
    <w:rsid w:val="00DD3E89"/>
    <w:rsid w:val="00DD4945"/>
    <w:rsid w:val="00DD4A0D"/>
    <w:rsid w:val="00DD4D30"/>
    <w:rsid w:val="00DD6F3A"/>
    <w:rsid w:val="00DD7CDA"/>
    <w:rsid w:val="00DE0FB5"/>
    <w:rsid w:val="00DE106E"/>
    <w:rsid w:val="00DE3BF9"/>
    <w:rsid w:val="00DE4595"/>
    <w:rsid w:val="00DE5165"/>
    <w:rsid w:val="00DE57D2"/>
    <w:rsid w:val="00DE5DE0"/>
    <w:rsid w:val="00DF011E"/>
    <w:rsid w:val="00DF0A7F"/>
    <w:rsid w:val="00DF0E48"/>
    <w:rsid w:val="00DF1456"/>
    <w:rsid w:val="00DF16B7"/>
    <w:rsid w:val="00DF725E"/>
    <w:rsid w:val="00DF76E3"/>
    <w:rsid w:val="00DF7884"/>
    <w:rsid w:val="00E01987"/>
    <w:rsid w:val="00E029FC"/>
    <w:rsid w:val="00E02D9C"/>
    <w:rsid w:val="00E0371B"/>
    <w:rsid w:val="00E048E7"/>
    <w:rsid w:val="00E049D1"/>
    <w:rsid w:val="00E0525E"/>
    <w:rsid w:val="00E0623B"/>
    <w:rsid w:val="00E07323"/>
    <w:rsid w:val="00E07699"/>
    <w:rsid w:val="00E07DF2"/>
    <w:rsid w:val="00E10A40"/>
    <w:rsid w:val="00E110AE"/>
    <w:rsid w:val="00E113F2"/>
    <w:rsid w:val="00E118E3"/>
    <w:rsid w:val="00E11A47"/>
    <w:rsid w:val="00E11BED"/>
    <w:rsid w:val="00E124EE"/>
    <w:rsid w:val="00E12626"/>
    <w:rsid w:val="00E15944"/>
    <w:rsid w:val="00E20861"/>
    <w:rsid w:val="00E23836"/>
    <w:rsid w:val="00E259F7"/>
    <w:rsid w:val="00E25D28"/>
    <w:rsid w:val="00E27B3B"/>
    <w:rsid w:val="00E30790"/>
    <w:rsid w:val="00E310EF"/>
    <w:rsid w:val="00E3150C"/>
    <w:rsid w:val="00E33DA9"/>
    <w:rsid w:val="00E34159"/>
    <w:rsid w:val="00E3467E"/>
    <w:rsid w:val="00E347D5"/>
    <w:rsid w:val="00E3658F"/>
    <w:rsid w:val="00E36BD3"/>
    <w:rsid w:val="00E3751B"/>
    <w:rsid w:val="00E40C96"/>
    <w:rsid w:val="00E41985"/>
    <w:rsid w:val="00E43F48"/>
    <w:rsid w:val="00E445D8"/>
    <w:rsid w:val="00E44990"/>
    <w:rsid w:val="00E46D3C"/>
    <w:rsid w:val="00E46FE8"/>
    <w:rsid w:val="00E50B68"/>
    <w:rsid w:val="00E539E3"/>
    <w:rsid w:val="00E55111"/>
    <w:rsid w:val="00E55156"/>
    <w:rsid w:val="00E5610B"/>
    <w:rsid w:val="00E6000F"/>
    <w:rsid w:val="00E6072E"/>
    <w:rsid w:val="00E611A1"/>
    <w:rsid w:val="00E61488"/>
    <w:rsid w:val="00E62693"/>
    <w:rsid w:val="00E62A5F"/>
    <w:rsid w:val="00E67538"/>
    <w:rsid w:val="00E725B1"/>
    <w:rsid w:val="00E740B6"/>
    <w:rsid w:val="00E744FF"/>
    <w:rsid w:val="00E769A5"/>
    <w:rsid w:val="00E800E1"/>
    <w:rsid w:val="00E810B1"/>
    <w:rsid w:val="00E818C7"/>
    <w:rsid w:val="00E823AD"/>
    <w:rsid w:val="00E85F90"/>
    <w:rsid w:val="00E86CB1"/>
    <w:rsid w:val="00E8751A"/>
    <w:rsid w:val="00E90EE9"/>
    <w:rsid w:val="00E92F04"/>
    <w:rsid w:val="00E93BEE"/>
    <w:rsid w:val="00E943DB"/>
    <w:rsid w:val="00E94F38"/>
    <w:rsid w:val="00E957DC"/>
    <w:rsid w:val="00E95888"/>
    <w:rsid w:val="00E97A63"/>
    <w:rsid w:val="00E97F87"/>
    <w:rsid w:val="00EA02E7"/>
    <w:rsid w:val="00EA1AB8"/>
    <w:rsid w:val="00EA33E4"/>
    <w:rsid w:val="00EA45EF"/>
    <w:rsid w:val="00EA59EA"/>
    <w:rsid w:val="00EA6814"/>
    <w:rsid w:val="00EA69CB"/>
    <w:rsid w:val="00EB10BE"/>
    <w:rsid w:val="00EB195B"/>
    <w:rsid w:val="00EB205A"/>
    <w:rsid w:val="00EB254E"/>
    <w:rsid w:val="00EB27BF"/>
    <w:rsid w:val="00EB37A8"/>
    <w:rsid w:val="00EB3B13"/>
    <w:rsid w:val="00EB3FA3"/>
    <w:rsid w:val="00EB4B0C"/>
    <w:rsid w:val="00EB52DF"/>
    <w:rsid w:val="00EB5DC6"/>
    <w:rsid w:val="00EB7FC5"/>
    <w:rsid w:val="00EC06A4"/>
    <w:rsid w:val="00EC1622"/>
    <w:rsid w:val="00EC5254"/>
    <w:rsid w:val="00EC539D"/>
    <w:rsid w:val="00EC5447"/>
    <w:rsid w:val="00EC5EC4"/>
    <w:rsid w:val="00EC6525"/>
    <w:rsid w:val="00EC7538"/>
    <w:rsid w:val="00ED0DE8"/>
    <w:rsid w:val="00ED1192"/>
    <w:rsid w:val="00ED310F"/>
    <w:rsid w:val="00ED3777"/>
    <w:rsid w:val="00EE21FF"/>
    <w:rsid w:val="00EE2641"/>
    <w:rsid w:val="00EE2B07"/>
    <w:rsid w:val="00EE3727"/>
    <w:rsid w:val="00EE3E61"/>
    <w:rsid w:val="00EE466B"/>
    <w:rsid w:val="00EE4A2A"/>
    <w:rsid w:val="00EE4EB8"/>
    <w:rsid w:val="00EE66D8"/>
    <w:rsid w:val="00EE6D2F"/>
    <w:rsid w:val="00EE7FA8"/>
    <w:rsid w:val="00EF11B3"/>
    <w:rsid w:val="00EF28A2"/>
    <w:rsid w:val="00EF45E2"/>
    <w:rsid w:val="00EF6B03"/>
    <w:rsid w:val="00EF6FCF"/>
    <w:rsid w:val="00F03EBF"/>
    <w:rsid w:val="00F05276"/>
    <w:rsid w:val="00F05AC4"/>
    <w:rsid w:val="00F108DB"/>
    <w:rsid w:val="00F1205E"/>
    <w:rsid w:val="00F12A6F"/>
    <w:rsid w:val="00F12D9E"/>
    <w:rsid w:val="00F13656"/>
    <w:rsid w:val="00F149ED"/>
    <w:rsid w:val="00F15C3E"/>
    <w:rsid w:val="00F17ACA"/>
    <w:rsid w:val="00F17B67"/>
    <w:rsid w:val="00F2232B"/>
    <w:rsid w:val="00F223EC"/>
    <w:rsid w:val="00F27D47"/>
    <w:rsid w:val="00F30936"/>
    <w:rsid w:val="00F31825"/>
    <w:rsid w:val="00F332F8"/>
    <w:rsid w:val="00F33B3F"/>
    <w:rsid w:val="00F34D0B"/>
    <w:rsid w:val="00F36C8A"/>
    <w:rsid w:val="00F379CB"/>
    <w:rsid w:val="00F4023C"/>
    <w:rsid w:val="00F425A5"/>
    <w:rsid w:val="00F43082"/>
    <w:rsid w:val="00F45AB4"/>
    <w:rsid w:val="00F47B38"/>
    <w:rsid w:val="00F47FF2"/>
    <w:rsid w:val="00F51E67"/>
    <w:rsid w:val="00F52351"/>
    <w:rsid w:val="00F52F5E"/>
    <w:rsid w:val="00F53071"/>
    <w:rsid w:val="00F54977"/>
    <w:rsid w:val="00F54BF5"/>
    <w:rsid w:val="00F564B1"/>
    <w:rsid w:val="00F56D94"/>
    <w:rsid w:val="00F57F61"/>
    <w:rsid w:val="00F57FBC"/>
    <w:rsid w:val="00F60A53"/>
    <w:rsid w:val="00F62625"/>
    <w:rsid w:val="00F6284A"/>
    <w:rsid w:val="00F636DD"/>
    <w:rsid w:val="00F63BED"/>
    <w:rsid w:val="00F64264"/>
    <w:rsid w:val="00F6461C"/>
    <w:rsid w:val="00F652BB"/>
    <w:rsid w:val="00F65DE7"/>
    <w:rsid w:val="00F664B9"/>
    <w:rsid w:val="00F66999"/>
    <w:rsid w:val="00F6725C"/>
    <w:rsid w:val="00F70E83"/>
    <w:rsid w:val="00F71760"/>
    <w:rsid w:val="00F71899"/>
    <w:rsid w:val="00F730F0"/>
    <w:rsid w:val="00F75A2C"/>
    <w:rsid w:val="00F75E6A"/>
    <w:rsid w:val="00F8051F"/>
    <w:rsid w:val="00F82092"/>
    <w:rsid w:val="00F824D2"/>
    <w:rsid w:val="00F827BB"/>
    <w:rsid w:val="00F83D52"/>
    <w:rsid w:val="00F84DF1"/>
    <w:rsid w:val="00F91F33"/>
    <w:rsid w:val="00F928E4"/>
    <w:rsid w:val="00F93BE2"/>
    <w:rsid w:val="00F94C00"/>
    <w:rsid w:val="00F95DDE"/>
    <w:rsid w:val="00F9770A"/>
    <w:rsid w:val="00FA0F55"/>
    <w:rsid w:val="00FA12B6"/>
    <w:rsid w:val="00FA4338"/>
    <w:rsid w:val="00FA4793"/>
    <w:rsid w:val="00FA55C0"/>
    <w:rsid w:val="00FA5A0C"/>
    <w:rsid w:val="00FA75FA"/>
    <w:rsid w:val="00FB0076"/>
    <w:rsid w:val="00FB0259"/>
    <w:rsid w:val="00FB04F4"/>
    <w:rsid w:val="00FB3A00"/>
    <w:rsid w:val="00FB3D8B"/>
    <w:rsid w:val="00FB4737"/>
    <w:rsid w:val="00FB4C1D"/>
    <w:rsid w:val="00FB5C19"/>
    <w:rsid w:val="00FB75B0"/>
    <w:rsid w:val="00FB7AAC"/>
    <w:rsid w:val="00FB7BC3"/>
    <w:rsid w:val="00FC09EC"/>
    <w:rsid w:val="00FC2447"/>
    <w:rsid w:val="00FC3530"/>
    <w:rsid w:val="00FC4056"/>
    <w:rsid w:val="00FC42DF"/>
    <w:rsid w:val="00FC43E8"/>
    <w:rsid w:val="00FC6A25"/>
    <w:rsid w:val="00FD014B"/>
    <w:rsid w:val="00FD03B4"/>
    <w:rsid w:val="00FD2771"/>
    <w:rsid w:val="00FD5BE7"/>
    <w:rsid w:val="00FD6D08"/>
    <w:rsid w:val="00FD6E52"/>
    <w:rsid w:val="00FE02CD"/>
    <w:rsid w:val="00FE437B"/>
    <w:rsid w:val="00FE5DFB"/>
    <w:rsid w:val="00FE7C2F"/>
    <w:rsid w:val="00FF06B9"/>
    <w:rsid w:val="00FF0A30"/>
    <w:rsid w:val="00FF26AC"/>
    <w:rsid w:val="00FF4994"/>
    <w:rsid w:val="00FF551A"/>
    <w:rsid w:val="00FF57D9"/>
    <w:rsid w:val="00FF6EFC"/>
    <w:rsid w:val="00FF6F94"/>
    <w:rsid w:val="00FF7743"/>
    <w:rsid w:val="00FF78B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5355EE"/>
  <w15:chartTrackingRefBased/>
  <w15:docId w15:val="{7BD29AE0-EA1A-4344-8895-2B74D92B0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24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54"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nhideWhenUsed="1" w:qFormat="1"/>
    <w:lsdException w:name="Intense Emphasis" w:semiHidden="1" w:unhideWhenUsed="1" w:qFormat="1"/>
    <w:lsdException w:name="Subtle Reference" w:semiHidden="1" w:uiPriority="31" w:unhideWhenUsed="1" w:qFormat="1"/>
    <w:lsdException w:name="Intense Reference" w:semiHidden="1" w:uiPriority="32" w:unhideWhenUsed="1" w:qFormat="1"/>
    <w:lsdException w:name="Book Title" w:semiHidden="1"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39F8"/>
    <w:rPr>
      <w:rFonts w:ascii="Verdana" w:hAnsi="Verdana"/>
      <w:color w:val="000000" w:themeColor="text1"/>
      <w:sz w:val="24"/>
    </w:rPr>
  </w:style>
  <w:style w:type="paragraph" w:styleId="Heading1">
    <w:name w:val="heading 1"/>
    <w:basedOn w:val="Normal"/>
    <w:next w:val="Normal"/>
    <w:link w:val="Heading1Char"/>
    <w:uiPriority w:val="1"/>
    <w:qFormat/>
    <w:rsid w:val="00077BE4"/>
    <w:pPr>
      <w:keepNext/>
      <w:keepLines/>
      <w:pBdr>
        <w:top w:val="single" w:sz="4" w:space="4" w:color="auto"/>
        <w:left w:val="single" w:sz="4" w:space="2" w:color="auto"/>
        <w:bottom w:val="single" w:sz="4" w:space="4" w:color="auto"/>
        <w:right w:val="single" w:sz="4" w:space="4" w:color="auto"/>
      </w:pBdr>
      <w:spacing w:before="360"/>
      <w:outlineLvl w:val="0"/>
    </w:pPr>
    <w:rPr>
      <w:rFonts w:eastAsiaTheme="majorEastAsia" w:cstheme="majorBidi"/>
      <w:b/>
      <w:sz w:val="32"/>
      <w:szCs w:val="32"/>
    </w:rPr>
  </w:style>
  <w:style w:type="paragraph" w:styleId="Heading2">
    <w:name w:val="heading 2"/>
    <w:basedOn w:val="Normal"/>
    <w:next w:val="Normal"/>
    <w:link w:val="Heading2Char"/>
    <w:uiPriority w:val="2"/>
    <w:qFormat/>
    <w:rsid w:val="00664A4E"/>
    <w:pPr>
      <w:keepNext/>
      <w:keepLines/>
      <w:spacing w:after="80"/>
      <w:outlineLvl w:val="1"/>
    </w:pPr>
    <w:rPr>
      <w:rFonts w:eastAsiaTheme="majorEastAsia" w:cstheme="majorBidi"/>
      <w:b/>
      <w:sz w:val="28"/>
      <w:szCs w:val="26"/>
    </w:rPr>
  </w:style>
  <w:style w:type="paragraph" w:styleId="Heading3">
    <w:name w:val="heading 3"/>
    <w:basedOn w:val="Normal"/>
    <w:next w:val="Normal"/>
    <w:link w:val="Heading3Char"/>
    <w:uiPriority w:val="3"/>
    <w:qFormat/>
    <w:rsid w:val="0006646C"/>
    <w:pPr>
      <w:keepNext/>
      <w:keepLines/>
      <w:spacing w:after="40"/>
      <w:outlineLvl w:val="2"/>
    </w:pPr>
    <w:rPr>
      <w:rFonts w:eastAsiaTheme="majorEastAsia" w:cstheme="majorBidi"/>
      <w:b/>
      <w:szCs w:val="24"/>
    </w:rPr>
  </w:style>
  <w:style w:type="paragraph" w:styleId="Heading4">
    <w:name w:val="heading 4"/>
    <w:basedOn w:val="Normal"/>
    <w:next w:val="Normal"/>
    <w:link w:val="Heading4Char"/>
    <w:uiPriority w:val="4"/>
    <w:qFormat/>
    <w:rsid w:val="0006646C"/>
    <w:pPr>
      <w:keepNext/>
      <w:keepLines/>
      <w:spacing w:after="0"/>
      <w:outlineLvl w:val="3"/>
    </w:pPr>
    <w:rPr>
      <w:rFonts w:eastAsiaTheme="majorEastAsia" w:cstheme="majorBidi"/>
      <w:b/>
      <w:iCs/>
      <w:color w:val="5A5A5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5"/>
    <w:qFormat/>
    <w:rsid w:val="009A6DB0"/>
    <w:pPr>
      <w:spacing w:after="360"/>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5"/>
    <w:rsid w:val="0057353C"/>
    <w:rPr>
      <w:rFonts w:ascii="Verdana" w:eastAsiaTheme="majorEastAsia" w:hAnsi="Verdana" w:cstheme="majorBidi"/>
      <w:b/>
      <w:spacing w:val="-10"/>
      <w:kern w:val="28"/>
      <w:sz w:val="36"/>
      <w:szCs w:val="56"/>
    </w:rPr>
  </w:style>
  <w:style w:type="paragraph" w:styleId="Subtitle">
    <w:name w:val="Subtitle"/>
    <w:basedOn w:val="Normal"/>
    <w:next w:val="Normal"/>
    <w:link w:val="SubtitleChar"/>
    <w:uiPriority w:val="6"/>
    <w:qFormat/>
    <w:rsid w:val="009A6DB0"/>
    <w:pPr>
      <w:numPr>
        <w:ilvl w:val="1"/>
      </w:numPr>
      <w:spacing w:before="120" w:after="360"/>
      <w:jc w:val="center"/>
    </w:pPr>
    <w:rPr>
      <w:rFonts w:eastAsiaTheme="minorEastAsia"/>
      <w:b/>
      <w:sz w:val="32"/>
    </w:rPr>
  </w:style>
  <w:style w:type="character" w:customStyle="1" w:styleId="SubtitleChar">
    <w:name w:val="Subtitle Char"/>
    <w:basedOn w:val="DefaultParagraphFont"/>
    <w:link w:val="Subtitle"/>
    <w:uiPriority w:val="6"/>
    <w:rsid w:val="0057353C"/>
    <w:rPr>
      <w:rFonts w:ascii="Verdana" w:eastAsiaTheme="minorEastAsia" w:hAnsi="Verdana"/>
      <w:b/>
      <w:sz w:val="32"/>
    </w:rPr>
  </w:style>
  <w:style w:type="character" w:customStyle="1" w:styleId="Heading1Char">
    <w:name w:val="Heading 1 Char"/>
    <w:basedOn w:val="DefaultParagraphFont"/>
    <w:link w:val="Heading1"/>
    <w:uiPriority w:val="1"/>
    <w:rsid w:val="00077BE4"/>
    <w:rPr>
      <w:rFonts w:ascii="Verdana" w:eastAsiaTheme="majorEastAsia" w:hAnsi="Verdana" w:cstheme="majorBidi"/>
      <w:b/>
      <w:sz w:val="32"/>
      <w:szCs w:val="32"/>
    </w:rPr>
  </w:style>
  <w:style w:type="character" w:customStyle="1" w:styleId="Heading2Char">
    <w:name w:val="Heading 2 Char"/>
    <w:basedOn w:val="DefaultParagraphFont"/>
    <w:link w:val="Heading2"/>
    <w:uiPriority w:val="2"/>
    <w:rsid w:val="0057353C"/>
    <w:rPr>
      <w:rFonts w:ascii="Verdana" w:eastAsiaTheme="majorEastAsia" w:hAnsi="Verdana" w:cstheme="majorBidi"/>
      <w:b/>
      <w:sz w:val="28"/>
      <w:szCs w:val="26"/>
    </w:rPr>
  </w:style>
  <w:style w:type="character" w:customStyle="1" w:styleId="Heading3Char">
    <w:name w:val="Heading 3 Char"/>
    <w:basedOn w:val="DefaultParagraphFont"/>
    <w:link w:val="Heading3"/>
    <w:uiPriority w:val="3"/>
    <w:rsid w:val="0057353C"/>
    <w:rPr>
      <w:rFonts w:ascii="Verdana" w:eastAsiaTheme="majorEastAsia" w:hAnsi="Verdana" w:cstheme="majorBidi"/>
      <w:b/>
      <w:sz w:val="24"/>
      <w:szCs w:val="24"/>
    </w:rPr>
  </w:style>
  <w:style w:type="character" w:customStyle="1" w:styleId="Heading4Char">
    <w:name w:val="Heading 4 Char"/>
    <w:basedOn w:val="DefaultParagraphFont"/>
    <w:link w:val="Heading4"/>
    <w:uiPriority w:val="4"/>
    <w:rsid w:val="0057353C"/>
    <w:rPr>
      <w:rFonts w:ascii="Verdana" w:eastAsiaTheme="majorEastAsia" w:hAnsi="Verdana" w:cstheme="majorBidi"/>
      <w:b/>
      <w:iCs/>
      <w:color w:val="5A5A5A"/>
      <w:sz w:val="24"/>
    </w:rPr>
  </w:style>
  <w:style w:type="paragraph" w:styleId="ListParagraph">
    <w:name w:val="List Paragraph"/>
    <w:basedOn w:val="Normal"/>
    <w:uiPriority w:val="34"/>
    <w:unhideWhenUsed/>
    <w:qFormat/>
    <w:rsid w:val="00647485"/>
    <w:pPr>
      <w:ind w:left="720"/>
    </w:pPr>
  </w:style>
  <w:style w:type="paragraph" w:customStyle="1" w:styleId="NDABullet">
    <w:name w:val="NDA Bullet"/>
    <w:basedOn w:val="ListParagraph"/>
    <w:uiPriority w:val="7"/>
    <w:qFormat/>
    <w:rsid w:val="007B30B4"/>
    <w:pPr>
      <w:numPr>
        <w:numId w:val="1"/>
      </w:numPr>
      <w:spacing w:after="120"/>
      <w:ind w:left="357" w:hanging="357"/>
    </w:pPr>
  </w:style>
  <w:style w:type="paragraph" w:styleId="Quote">
    <w:name w:val="Quote"/>
    <w:basedOn w:val="Normal"/>
    <w:next w:val="Normal"/>
    <w:link w:val="QuoteChar"/>
    <w:uiPriority w:val="8"/>
    <w:qFormat/>
    <w:rsid w:val="00920097"/>
    <w:pPr>
      <w:keepLines/>
      <w:ind w:left="567" w:right="567"/>
    </w:pPr>
    <w:rPr>
      <w:iCs/>
    </w:rPr>
  </w:style>
  <w:style w:type="character" w:customStyle="1" w:styleId="QuoteChar">
    <w:name w:val="Quote Char"/>
    <w:basedOn w:val="DefaultParagraphFont"/>
    <w:link w:val="Quote"/>
    <w:uiPriority w:val="8"/>
    <w:rsid w:val="0057353C"/>
    <w:rPr>
      <w:rFonts w:ascii="Verdana" w:hAnsi="Verdana"/>
      <w:iCs/>
      <w:sz w:val="24"/>
    </w:rPr>
  </w:style>
  <w:style w:type="paragraph" w:styleId="Caption">
    <w:name w:val="caption"/>
    <w:basedOn w:val="Normal"/>
    <w:next w:val="Normal"/>
    <w:uiPriority w:val="11"/>
    <w:qFormat/>
    <w:rsid w:val="00920097"/>
    <w:pPr>
      <w:spacing w:before="40" w:after="200"/>
    </w:pPr>
    <w:rPr>
      <w:b/>
      <w:iCs/>
      <w:szCs w:val="18"/>
    </w:rPr>
  </w:style>
  <w:style w:type="paragraph" w:styleId="Header">
    <w:name w:val="header"/>
    <w:basedOn w:val="Normal"/>
    <w:link w:val="HeaderChar"/>
    <w:uiPriority w:val="20"/>
    <w:rsid w:val="00917FAC"/>
    <w:pPr>
      <w:pBdr>
        <w:bottom w:val="single" w:sz="4" w:space="6" w:color="BF2296"/>
      </w:pBdr>
      <w:tabs>
        <w:tab w:val="center" w:pos="4513"/>
        <w:tab w:val="right" w:pos="9026"/>
      </w:tabs>
      <w:spacing w:after="120"/>
    </w:pPr>
    <w:rPr>
      <w:color w:val="5A5A5A"/>
      <w:sz w:val="22"/>
    </w:rPr>
  </w:style>
  <w:style w:type="character" w:customStyle="1" w:styleId="HeaderChar">
    <w:name w:val="Header Char"/>
    <w:basedOn w:val="DefaultParagraphFont"/>
    <w:link w:val="Header"/>
    <w:uiPriority w:val="20"/>
    <w:rsid w:val="00B8382B"/>
    <w:rPr>
      <w:rFonts w:ascii="Verdana" w:hAnsi="Verdana"/>
      <w:color w:val="5A5A5A"/>
    </w:rPr>
  </w:style>
  <w:style w:type="paragraph" w:styleId="Footer">
    <w:name w:val="footer"/>
    <w:basedOn w:val="Normal"/>
    <w:link w:val="FooterChar"/>
    <w:uiPriority w:val="21"/>
    <w:rsid w:val="00917FAC"/>
    <w:pPr>
      <w:tabs>
        <w:tab w:val="center" w:pos="4513"/>
        <w:tab w:val="right" w:pos="9026"/>
      </w:tabs>
      <w:spacing w:after="80"/>
    </w:pPr>
    <w:rPr>
      <w:color w:val="5A5A5A"/>
      <w:sz w:val="22"/>
    </w:rPr>
  </w:style>
  <w:style w:type="character" w:customStyle="1" w:styleId="FooterChar">
    <w:name w:val="Footer Char"/>
    <w:basedOn w:val="DefaultParagraphFont"/>
    <w:link w:val="Footer"/>
    <w:uiPriority w:val="21"/>
    <w:rsid w:val="00B8382B"/>
    <w:rPr>
      <w:rFonts w:ascii="Verdana" w:hAnsi="Verdana"/>
      <w:color w:val="5A5A5A"/>
    </w:rPr>
  </w:style>
  <w:style w:type="paragraph" w:styleId="FootnoteText">
    <w:name w:val="footnote text"/>
    <w:basedOn w:val="Normal"/>
    <w:link w:val="FootnoteTextChar"/>
    <w:uiPriority w:val="99"/>
    <w:semiHidden/>
    <w:unhideWhenUsed/>
    <w:rsid w:val="004D70E4"/>
    <w:pPr>
      <w:spacing w:after="0"/>
    </w:pPr>
    <w:rPr>
      <w:sz w:val="20"/>
      <w:szCs w:val="20"/>
    </w:rPr>
  </w:style>
  <w:style w:type="character" w:customStyle="1" w:styleId="FootnoteTextChar">
    <w:name w:val="Footnote Text Char"/>
    <w:basedOn w:val="DefaultParagraphFont"/>
    <w:link w:val="FootnoteText"/>
    <w:uiPriority w:val="99"/>
    <w:semiHidden/>
    <w:rsid w:val="004D70E4"/>
    <w:rPr>
      <w:rFonts w:ascii="Verdana" w:hAnsi="Verdana"/>
      <w:sz w:val="20"/>
      <w:szCs w:val="20"/>
    </w:rPr>
  </w:style>
  <w:style w:type="character" w:styleId="FootnoteReference">
    <w:name w:val="footnote reference"/>
    <w:basedOn w:val="DefaultParagraphFont"/>
    <w:uiPriority w:val="22"/>
    <w:unhideWhenUsed/>
    <w:rsid w:val="004D70E4"/>
    <w:rPr>
      <w:vertAlign w:val="superscript"/>
    </w:rPr>
  </w:style>
  <w:style w:type="paragraph" w:customStyle="1" w:styleId="BeforeList">
    <w:name w:val="Before List"/>
    <w:basedOn w:val="Normal"/>
    <w:next w:val="NDABullet"/>
    <w:uiPriority w:val="9"/>
    <w:qFormat/>
    <w:rsid w:val="004D70E4"/>
    <w:pPr>
      <w:spacing w:after="120"/>
    </w:pPr>
  </w:style>
  <w:style w:type="paragraph" w:customStyle="1" w:styleId="AfterList">
    <w:name w:val="After List"/>
    <w:basedOn w:val="Normal"/>
    <w:next w:val="Normal"/>
    <w:uiPriority w:val="10"/>
    <w:qFormat/>
    <w:rsid w:val="004D70E4"/>
    <w:pPr>
      <w:spacing w:before="240"/>
    </w:pPr>
  </w:style>
  <w:style w:type="table" w:styleId="TableGrid">
    <w:name w:val="Table Grid"/>
    <w:basedOn w:val="TableNormal"/>
    <w:uiPriority w:val="39"/>
    <w:rsid w:val="00B27A7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NDATableFuchsia">
    <w:name w:val="NDA Table Fuchsia"/>
    <w:basedOn w:val="TableNormal"/>
    <w:uiPriority w:val="99"/>
    <w:rsid w:val="00077BE4"/>
    <w:pPr>
      <w:spacing w:after="0"/>
    </w:pPr>
    <w:rPr>
      <w:rFonts w:ascii="Verdana" w:hAnsi="Verdana"/>
      <w:sz w:val="24"/>
    </w:rPr>
    <w:tblPr>
      <w:tblBorders>
        <w:top w:val="single" w:sz="4" w:space="0" w:color="BF2296"/>
        <w:left w:val="single" w:sz="4" w:space="0" w:color="BF2296"/>
        <w:bottom w:val="single" w:sz="4" w:space="0" w:color="BF2296"/>
        <w:right w:val="single" w:sz="4" w:space="0" w:color="BF2296"/>
        <w:insideH w:val="single" w:sz="4" w:space="0" w:color="BF2296"/>
        <w:insideV w:val="single" w:sz="4" w:space="0" w:color="BF2296"/>
      </w:tblBorders>
    </w:tblPr>
    <w:tcPr>
      <w:vAlign w:val="bottom"/>
    </w:tcPr>
    <w:tblStylePr w:type="firstRow">
      <w:rPr>
        <w:rFonts w:ascii="Verdana" w:hAnsi="Verdana"/>
        <w:b/>
        <w:sz w:val="24"/>
      </w:rPr>
    </w:tblStylePr>
    <w:tblStylePr w:type="lastRow">
      <w:rPr>
        <w:rFonts w:ascii="Verdana" w:hAnsi="Verdana"/>
        <w:b/>
        <w:sz w:val="24"/>
      </w:rPr>
    </w:tblStylePr>
    <w:tblStylePr w:type="firstCol">
      <w:rPr>
        <w:rFonts w:ascii="Verdana" w:hAnsi="Verdana"/>
        <w:b/>
        <w:sz w:val="24"/>
      </w:rPr>
    </w:tblStylePr>
  </w:style>
  <w:style w:type="paragraph" w:customStyle="1" w:styleId="TableSource">
    <w:name w:val="Table Source"/>
    <w:basedOn w:val="Normal"/>
    <w:next w:val="Normal"/>
    <w:uiPriority w:val="13"/>
    <w:qFormat/>
    <w:rsid w:val="007B30B4"/>
    <w:pPr>
      <w:spacing w:before="80"/>
      <w:jc w:val="center"/>
    </w:pPr>
  </w:style>
  <w:style w:type="paragraph" w:styleId="TOCHeading">
    <w:name w:val="TOC Heading"/>
    <w:basedOn w:val="Heading1"/>
    <w:next w:val="Normal"/>
    <w:uiPriority w:val="19"/>
    <w:qFormat/>
    <w:rsid w:val="00224B98"/>
    <w:pPr>
      <w:pBdr>
        <w:top w:val="none" w:sz="0" w:space="0" w:color="auto"/>
        <w:left w:val="none" w:sz="0" w:space="0" w:color="auto"/>
        <w:bottom w:val="none" w:sz="0" w:space="0" w:color="auto"/>
        <w:right w:val="none" w:sz="0" w:space="0" w:color="auto"/>
      </w:pBdr>
      <w:spacing w:before="240" w:after="120"/>
      <w:outlineLvl w:val="9"/>
    </w:pPr>
    <w:rPr>
      <w:kern w:val="0"/>
      <w:lang w:eastAsia="en-IE"/>
      <w14:ligatures w14:val="none"/>
    </w:rPr>
  </w:style>
  <w:style w:type="character" w:styleId="Hyperlink">
    <w:name w:val="Hyperlink"/>
    <w:basedOn w:val="DefaultParagraphFont"/>
    <w:uiPriority w:val="99"/>
    <w:unhideWhenUsed/>
    <w:rsid w:val="00224B98"/>
    <w:rPr>
      <w:color w:val="0563C1" w:themeColor="hyperlink"/>
      <w:u w:val="single"/>
    </w:rPr>
  </w:style>
  <w:style w:type="table" w:customStyle="1" w:styleId="NDATableBlack">
    <w:name w:val="NDA Table Black"/>
    <w:basedOn w:val="NDATableFuchsia"/>
    <w:uiPriority w:val="99"/>
    <w:rsid w:val="00077B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Verdana" w:hAnsi="Verdana"/>
        <w:b/>
        <w:sz w:val="24"/>
      </w:rPr>
    </w:tblStylePr>
    <w:tblStylePr w:type="lastRow">
      <w:rPr>
        <w:rFonts w:ascii="Verdana" w:hAnsi="Verdana"/>
        <w:b/>
        <w:sz w:val="24"/>
      </w:rPr>
    </w:tblStylePr>
    <w:tblStylePr w:type="firstCol">
      <w:rPr>
        <w:rFonts w:ascii="Verdana" w:hAnsi="Verdana"/>
        <w:b/>
        <w:sz w:val="24"/>
      </w:rPr>
    </w:tblStylePr>
  </w:style>
  <w:style w:type="paragraph" w:customStyle="1" w:styleId="H1Heading1NDA">
    <w:name w:val="H1 Heading1_NDA"/>
    <w:basedOn w:val="Heading1"/>
    <w:next w:val="Normal"/>
    <w:uiPriority w:val="1"/>
    <w:qFormat/>
    <w:rsid w:val="009C39F8"/>
  </w:style>
  <w:style w:type="paragraph" w:styleId="TOC1">
    <w:name w:val="toc 1"/>
    <w:basedOn w:val="Normal"/>
    <w:next w:val="Normal"/>
    <w:autoRedefine/>
    <w:uiPriority w:val="39"/>
    <w:unhideWhenUsed/>
    <w:rsid w:val="009C39F8"/>
    <w:pPr>
      <w:spacing w:after="100"/>
    </w:pPr>
  </w:style>
  <w:style w:type="paragraph" w:styleId="TOC2">
    <w:name w:val="toc 2"/>
    <w:basedOn w:val="Normal"/>
    <w:next w:val="Normal"/>
    <w:autoRedefine/>
    <w:uiPriority w:val="39"/>
    <w:unhideWhenUsed/>
    <w:rsid w:val="009C39F8"/>
    <w:pPr>
      <w:spacing w:after="100"/>
      <w:ind w:left="240"/>
    </w:pPr>
  </w:style>
  <w:style w:type="paragraph" w:customStyle="1" w:styleId="H2Heading2NDA">
    <w:name w:val="H2 Heading2_NDA"/>
    <w:basedOn w:val="Heading2"/>
    <w:next w:val="Normal"/>
    <w:uiPriority w:val="2"/>
    <w:qFormat/>
    <w:rsid w:val="009C39F8"/>
  </w:style>
  <w:style w:type="paragraph" w:customStyle="1" w:styleId="H3Heading3NDA">
    <w:name w:val="H3 Heading3_NDA"/>
    <w:basedOn w:val="Heading3"/>
    <w:next w:val="Normal"/>
    <w:uiPriority w:val="3"/>
    <w:qFormat/>
    <w:rsid w:val="009C39F8"/>
  </w:style>
  <w:style w:type="paragraph" w:customStyle="1" w:styleId="BulletNDA">
    <w:name w:val="Bullet_NDA"/>
    <w:basedOn w:val="Normal"/>
    <w:uiPriority w:val="8"/>
    <w:qFormat/>
    <w:rsid w:val="009C39F8"/>
    <w:pPr>
      <w:numPr>
        <w:numId w:val="8"/>
      </w:numPr>
      <w:spacing w:after="120"/>
    </w:pPr>
  </w:style>
  <w:style w:type="character" w:styleId="CommentReference">
    <w:name w:val="annotation reference"/>
    <w:basedOn w:val="DefaultParagraphFont"/>
    <w:uiPriority w:val="99"/>
    <w:semiHidden/>
    <w:unhideWhenUsed/>
    <w:rsid w:val="009C39F8"/>
    <w:rPr>
      <w:sz w:val="16"/>
      <w:szCs w:val="16"/>
    </w:rPr>
  </w:style>
  <w:style w:type="paragraph" w:styleId="CommentText">
    <w:name w:val="annotation text"/>
    <w:basedOn w:val="Normal"/>
    <w:link w:val="CommentTextChar"/>
    <w:uiPriority w:val="99"/>
    <w:unhideWhenUsed/>
    <w:rsid w:val="009C39F8"/>
    <w:rPr>
      <w:sz w:val="20"/>
      <w:szCs w:val="20"/>
    </w:rPr>
  </w:style>
  <w:style w:type="character" w:customStyle="1" w:styleId="CommentTextChar">
    <w:name w:val="Comment Text Char"/>
    <w:basedOn w:val="DefaultParagraphFont"/>
    <w:link w:val="CommentText"/>
    <w:uiPriority w:val="99"/>
    <w:rsid w:val="009C39F8"/>
    <w:rPr>
      <w:rFonts w:ascii="Verdana" w:hAnsi="Verdana"/>
      <w:color w:val="000000" w:themeColor="text1"/>
      <w:sz w:val="20"/>
      <w:szCs w:val="20"/>
    </w:rPr>
  </w:style>
  <w:style w:type="paragraph" w:styleId="Revision">
    <w:name w:val="Revision"/>
    <w:hidden/>
    <w:uiPriority w:val="99"/>
    <w:semiHidden/>
    <w:rsid w:val="009C39F8"/>
    <w:pPr>
      <w:spacing w:after="0"/>
    </w:pPr>
    <w:rPr>
      <w:rFonts w:ascii="Verdana" w:hAnsi="Verdana"/>
      <w:color w:val="000000" w:themeColor="text1"/>
      <w:sz w:val="24"/>
    </w:rPr>
  </w:style>
  <w:style w:type="paragraph" w:styleId="CommentSubject">
    <w:name w:val="annotation subject"/>
    <w:basedOn w:val="CommentText"/>
    <w:next w:val="CommentText"/>
    <w:link w:val="CommentSubjectChar"/>
    <w:uiPriority w:val="99"/>
    <w:semiHidden/>
    <w:unhideWhenUsed/>
    <w:rsid w:val="009E6279"/>
    <w:rPr>
      <w:b/>
      <w:bCs/>
    </w:rPr>
  </w:style>
  <w:style w:type="character" w:customStyle="1" w:styleId="CommentSubjectChar">
    <w:name w:val="Comment Subject Char"/>
    <w:basedOn w:val="CommentTextChar"/>
    <w:link w:val="CommentSubject"/>
    <w:uiPriority w:val="99"/>
    <w:semiHidden/>
    <w:rsid w:val="009E6279"/>
    <w:rPr>
      <w:rFonts w:ascii="Verdana" w:hAnsi="Verdana"/>
      <w:b/>
      <w:bCs/>
      <w:color w:val="000000" w:themeColor="text1"/>
      <w:sz w:val="20"/>
      <w:szCs w:val="20"/>
    </w:rPr>
  </w:style>
  <w:style w:type="character" w:styleId="UnresolvedMention">
    <w:name w:val="Unresolved Mention"/>
    <w:basedOn w:val="DefaultParagraphFont"/>
    <w:uiPriority w:val="99"/>
    <w:semiHidden/>
    <w:unhideWhenUsed/>
    <w:rsid w:val="009E6279"/>
    <w:rPr>
      <w:color w:val="605E5C"/>
      <w:shd w:val="clear" w:color="auto" w:fill="E1DFDD"/>
    </w:rPr>
  </w:style>
  <w:style w:type="character" w:customStyle="1" w:styleId="cf01">
    <w:name w:val="cf01"/>
    <w:basedOn w:val="DefaultParagraphFont"/>
    <w:rsid w:val="00827312"/>
    <w:rPr>
      <w:rFonts w:ascii="Segoe UI" w:hAnsi="Segoe UI" w:cs="Segoe UI" w:hint="default"/>
      <w:sz w:val="18"/>
      <w:szCs w:val="18"/>
    </w:rPr>
  </w:style>
  <w:style w:type="character" w:customStyle="1" w:styleId="cf11">
    <w:name w:val="cf11"/>
    <w:basedOn w:val="DefaultParagraphFont"/>
    <w:rsid w:val="00827312"/>
    <w:rPr>
      <w:rFonts w:ascii="Segoe UI" w:hAnsi="Segoe UI" w:cs="Segoe UI" w:hint="default"/>
      <w:color w:val="444444"/>
      <w:sz w:val="18"/>
      <w:szCs w:val="18"/>
    </w:rPr>
  </w:style>
  <w:style w:type="paragraph" w:customStyle="1" w:styleId="H4Heading4NDA">
    <w:name w:val="H4 Heading 4_NDA"/>
    <w:basedOn w:val="Heading4"/>
    <w:next w:val="Normal"/>
    <w:uiPriority w:val="4"/>
    <w:qFormat/>
    <w:rsid w:val="00CC204B"/>
    <w:pPr>
      <w:spacing w:before="40"/>
    </w:pPr>
    <w:rPr>
      <w:color w:val="505050"/>
    </w:rPr>
  </w:style>
  <w:style w:type="paragraph" w:customStyle="1" w:styleId="BlockQuoteNDA">
    <w:name w:val="Block Quote_NDA"/>
    <w:basedOn w:val="Quote"/>
    <w:uiPriority w:val="11"/>
    <w:qFormat/>
    <w:rsid w:val="00CC204B"/>
    <w:pPr>
      <w:keepLines w:val="0"/>
      <w:spacing w:before="120"/>
    </w:pPr>
  </w:style>
  <w:style w:type="paragraph" w:customStyle="1" w:styleId="TableTitleNDA">
    <w:name w:val="Table Title NDA"/>
    <w:basedOn w:val="Normal"/>
    <w:next w:val="Normal"/>
    <w:uiPriority w:val="12"/>
    <w:qFormat/>
    <w:rsid w:val="00CC204B"/>
    <w:pPr>
      <w:keepNext/>
      <w:keepLines/>
      <w:spacing w:after="120"/>
      <w:jc w:val="center"/>
    </w:pPr>
    <w:rPr>
      <w:b/>
    </w:rPr>
  </w:style>
  <w:style w:type="paragraph" w:styleId="NormalWeb">
    <w:name w:val="Normal (Web)"/>
    <w:basedOn w:val="Normal"/>
    <w:uiPriority w:val="99"/>
    <w:semiHidden/>
    <w:unhideWhenUsed/>
    <w:rsid w:val="00005FD3"/>
    <w:rPr>
      <w:rFonts w:ascii="Times New Roman" w:hAnsi="Times New Roman" w:cs="Times New Roman"/>
      <w:szCs w:val="24"/>
    </w:rPr>
  </w:style>
  <w:style w:type="paragraph" w:styleId="Bibliography">
    <w:name w:val="Bibliography"/>
    <w:basedOn w:val="Normal"/>
    <w:next w:val="Normal"/>
    <w:uiPriority w:val="37"/>
    <w:unhideWhenUsed/>
    <w:rsid w:val="000577C0"/>
    <w:pPr>
      <w:tabs>
        <w:tab w:val="left" w:pos="264"/>
      </w:tabs>
      <w:ind w:left="264" w:hanging="264"/>
    </w:pPr>
  </w:style>
  <w:style w:type="character" w:styleId="FollowedHyperlink">
    <w:name w:val="FollowedHyperlink"/>
    <w:basedOn w:val="DefaultParagraphFont"/>
    <w:uiPriority w:val="99"/>
    <w:semiHidden/>
    <w:unhideWhenUsed/>
    <w:rsid w:val="001F212E"/>
    <w:rPr>
      <w:color w:val="954F72" w:themeColor="followedHyperlink"/>
      <w:u w:val="single"/>
    </w:rPr>
  </w:style>
  <w:style w:type="paragraph" w:styleId="TOC3">
    <w:name w:val="toc 3"/>
    <w:basedOn w:val="Normal"/>
    <w:next w:val="Normal"/>
    <w:autoRedefine/>
    <w:uiPriority w:val="39"/>
    <w:unhideWhenUsed/>
    <w:rsid w:val="00F05276"/>
    <w:pPr>
      <w:spacing w:after="100"/>
      <w:ind w:left="480"/>
    </w:pPr>
  </w:style>
  <w:style w:type="character" w:styleId="EndnoteReference">
    <w:name w:val="endnote reference"/>
    <w:basedOn w:val="DefaultParagraphFont"/>
    <w:uiPriority w:val="99"/>
    <w:semiHidden/>
    <w:unhideWhenUsed/>
    <w:rsid w:val="0072080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47071">
      <w:bodyDiv w:val="1"/>
      <w:marLeft w:val="0"/>
      <w:marRight w:val="0"/>
      <w:marTop w:val="0"/>
      <w:marBottom w:val="0"/>
      <w:divBdr>
        <w:top w:val="none" w:sz="0" w:space="0" w:color="auto"/>
        <w:left w:val="none" w:sz="0" w:space="0" w:color="auto"/>
        <w:bottom w:val="none" w:sz="0" w:space="0" w:color="auto"/>
        <w:right w:val="none" w:sz="0" w:space="0" w:color="auto"/>
      </w:divBdr>
    </w:div>
    <w:div w:id="49379388">
      <w:bodyDiv w:val="1"/>
      <w:marLeft w:val="0"/>
      <w:marRight w:val="0"/>
      <w:marTop w:val="0"/>
      <w:marBottom w:val="0"/>
      <w:divBdr>
        <w:top w:val="none" w:sz="0" w:space="0" w:color="auto"/>
        <w:left w:val="none" w:sz="0" w:space="0" w:color="auto"/>
        <w:bottom w:val="none" w:sz="0" w:space="0" w:color="auto"/>
        <w:right w:val="none" w:sz="0" w:space="0" w:color="auto"/>
      </w:divBdr>
    </w:div>
    <w:div w:id="58332885">
      <w:bodyDiv w:val="1"/>
      <w:marLeft w:val="0"/>
      <w:marRight w:val="0"/>
      <w:marTop w:val="0"/>
      <w:marBottom w:val="0"/>
      <w:divBdr>
        <w:top w:val="none" w:sz="0" w:space="0" w:color="auto"/>
        <w:left w:val="none" w:sz="0" w:space="0" w:color="auto"/>
        <w:bottom w:val="none" w:sz="0" w:space="0" w:color="auto"/>
        <w:right w:val="none" w:sz="0" w:space="0" w:color="auto"/>
      </w:divBdr>
    </w:div>
    <w:div w:id="147524432">
      <w:bodyDiv w:val="1"/>
      <w:marLeft w:val="0"/>
      <w:marRight w:val="0"/>
      <w:marTop w:val="0"/>
      <w:marBottom w:val="0"/>
      <w:divBdr>
        <w:top w:val="none" w:sz="0" w:space="0" w:color="auto"/>
        <w:left w:val="none" w:sz="0" w:space="0" w:color="auto"/>
        <w:bottom w:val="none" w:sz="0" w:space="0" w:color="auto"/>
        <w:right w:val="none" w:sz="0" w:space="0" w:color="auto"/>
      </w:divBdr>
    </w:div>
    <w:div w:id="197202300">
      <w:bodyDiv w:val="1"/>
      <w:marLeft w:val="0"/>
      <w:marRight w:val="0"/>
      <w:marTop w:val="0"/>
      <w:marBottom w:val="0"/>
      <w:divBdr>
        <w:top w:val="none" w:sz="0" w:space="0" w:color="auto"/>
        <w:left w:val="none" w:sz="0" w:space="0" w:color="auto"/>
        <w:bottom w:val="none" w:sz="0" w:space="0" w:color="auto"/>
        <w:right w:val="none" w:sz="0" w:space="0" w:color="auto"/>
      </w:divBdr>
    </w:div>
    <w:div w:id="210919373">
      <w:bodyDiv w:val="1"/>
      <w:marLeft w:val="0"/>
      <w:marRight w:val="0"/>
      <w:marTop w:val="0"/>
      <w:marBottom w:val="0"/>
      <w:divBdr>
        <w:top w:val="none" w:sz="0" w:space="0" w:color="auto"/>
        <w:left w:val="none" w:sz="0" w:space="0" w:color="auto"/>
        <w:bottom w:val="none" w:sz="0" w:space="0" w:color="auto"/>
        <w:right w:val="none" w:sz="0" w:space="0" w:color="auto"/>
      </w:divBdr>
    </w:div>
    <w:div w:id="212861167">
      <w:bodyDiv w:val="1"/>
      <w:marLeft w:val="0"/>
      <w:marRight w:val="0"/>
      <w:marTop w:val="0"/>
      <w:marBottom w:val="0"/>
      <w:divBdr>
        <w:top w:val="none" w:sz="0" w:space="0" w:color="auto"/>
        <w:left w:val="none" w:sz="0" w:space="0" w:color="auto"/>
        <w:bottom w:val="none" w:sz="0" w:space="0" w:color="auto"/>
        <w:right w:val="none" w:sz="0" w:space="0" w:color="auto"/>
      </w:divBdr>
    </w:div>
    <w:div w:id="216596707">
      <w:bodyDiv w:val="1"/>
      <w:marLeft w:val="0"/>
      <w:marRight w:val="0"/>
      <w:marTop w:val="0"/>
      <w:marBottom w:val="0"/>
      <w:divBdr>
        <w:top w:val="none" w:sz="0" w:space="0" w:color="auto"/>
        <w:left w:val="none" w:sz="0" w:space="0" w:color="auto"/>
        <w:bottom w:val="none" w:sz="0" w:space="0" w:color="auto"/>
        <w:right w:val="none" w:sz="0" w:space="0" w:color="auto"/>
      </w:divBdr>
    </w:div>
    <w:div w:id="232739297">
      <w:bodyDiv w:val="1"/>
      <w:marLeft w:val="0"/>
      <w:marRight w:val="0"/>
      <w:marTop w:val="0"/>
      <w:marBottom w:val="0"/>
      <w:divBdr>
        <w:top w:val="none" w:sz="0" w:space="0" w:color="auto"/>
        <w:left w:val="none" w:sz="0" w:space="0" w:color="auto"/>
        <w:bottom w:val="none" w:sz="0" w:space="0" w:color="auto"/>
        <w:right w:val="none" w:sz="0" w:space="0" w:color="auto"/>
      </w:divBdr>
    </w:div>
    <w:div w:id="290523643">
      <w:bodyDiv w:val="1"/>
      <w:marLeft w:val="0"/>
      <w:marRight w:val="0"/>
      <w:marTop w:val="0"/>
      <w:marBottom w:val="0"/>
      <w:divBdr>
        <w:top w:val="none" w:sz="0" w:space="0" w:color="auto"/>
        <w:left w:val="none" w:sz="0" w:space="0" w:color="auto"/>
        <w:bottom w:val="none" w:sz="0" w:space="0" w:color="auto"/>
        <w:right w:val="none" w:sz="0" w:space="0" w:color="auto"/>
      </w:divBdr>
    </w:div>
    <w:div w:id="290676092">
      <w:bodyDiv w:val="1"/>
      <w:marLeft w:val="0"/>
      <w:marRight w:val="0"/>
      <w:marTop w:val="0"/>
      <w:marBottom w:val="0"/>
      <w:divBdr>
        <w:top w:val="none" w:sz="0" w:space="0" w:color="auto"/>
        <w:left w:val="none" w:sz="0" w:space="0" w:color="auto"/>
        <w:bottom w:val="none" w:sz="0" w:space="0" w:color="auto"/>
        <w:right w:val="none" w:sz="0" w:space="0" w:color="auto"/>
      </w:divBdr>
    </w:div>
    <w:div w:id="292492358">
      <w:bodyDiv w:val="1"/>
      <w:marLeft w:val="0"/>
      <w:marRight w:val="0"/>
      <w:marTop w:val="0"/>
      <w:marBottom w:val="0"/>
      <w:divBdr>
        <w:top w:val="none" w:sz="0" w:space="0" w:color="auto"/>
        <w:left w:val="none" w:sz="0" w:space="0" w:color="auto"/>
        <w:bottom w:val="none" w:sz="0" w:space="0" w:color="auto"/>
        <w:right w:val="none" w:sz="0" w:space="0" w:color="auto"/>
      </w:divBdr>
    </w:div>
    <w:div w:id="330763605">
      <w:bodyDiv w:val="1"/>
      <w:marLeft w:val="0"/>
      <w:marRight w:val="0"/>
      <w:marTop w:val="0"/>
      <w:marBottom w:val="0"/>
      <w:divBdr>
        <w:top w:val="none" w:sz="0" w:space="0" w:color="auto"/>
        <w:left w:val="none" w:sz="0" w:space="0" w:color="auto"/>
        <w:bottom w:val="none" w:sz="0" w:space="0" w:color="auto"/>
        <w:right w:val="none" w:sz="0" w:space="0" w:color="auto"/>
      </w:divBdr>
    </w:div>
    <w:div w:id="350029492">
      <w:bodyDiv w:val="1"/>
      <w:marLeft w:val="0"/>
      <w:marRight w:val="0"/>
      <w:marTop w:val="0"/>
      <w:marBottom w:val="0"/>
      <w:divBdr>
        <w:top w:val="none" w:sz="0" w:space="0" w:color="auto"/>
        <w:left w:val="none" w:sz="0" w:space="0" w:color="auto"/>
        <w:bottom w:val="none" w:sz="0" w:space="0" w:color="auto"/>
        <w:right w:val="none" w:sz="0" w:space="0" w:color="auto"/>
      </w:divBdr>
    </w:div>
    <w:div w:id="353310401">
      <w:bodyDiv w:val="1"/>
      <w:marLeft w:val="0"/>
      <w:marRight w:val="0"/>
      <w:marTop w:val="0"/>
      <w:marBottom w:val="0"/>
      <w:divBdr>
        <w:top w:val="none" w:sz="0" w:space="0" w:color="auto"/>
        <w:left w:val="none" w:sz="0" w:space="0" w:color="auto"/>
        <w:bottom w:val="none" w:sz="0" w:space="0" w:color="auto"/>
        <w:right w:val="none" w:sz="0" w:space="0" w:color="auto"/>
      </w:divBdr>
    </w:div>
    <w:div w:id="373164423">
      <w:bodyDiv w:val="1"/>
      <w:marLeft w:val="0"/>
      <w:marRight w:val="0"/>
      <w:marTop w:val="0"/>
      <w:marBottom w:val="0"/>
      <w:divBdr>
        <w:top w:val="none" w:sz="0" w:space="0" w:color="auto"/>
        <w:left w:val="none" w:sz="0" w:space="0" w:color="auto"/>
        <w:bottom w:val="none" w:sz="0" w:space="0" w:color="auto"/>
        <w:right w:val="none" w:sz="0" w:space="0" w:color="auto"/>
      </w:divBdr>
    </w:div>
    <w:div w:id="383676358">
      <w:bodyDiv w:val="1"/>
      <w:marLeft w:val="0"/>
      <w:marRight w:val="0"/>
      <w:marTop w:val="0"/>
      <w:marBottom w:val="0"/>
      <w:divBdr>
        <w:top w:val="none" w:sz="0" w:space="0" w:color="auto"/>
        <w:left w:val="none" w:sz="0" w:space="0" w:color="auto"/>
        <w:bottom w:val="none" w:sz="0" w:space="0" w:color="auto"/>
        <w:right w:val="none" w:sz="0" w:space="0" w:color="auto"/>
      </w:divBdr>
    </w:div>
    <w:div w:id="405616918">
      <w:bodyDiv w:val="1"/>
      <w:marLeft w:val="0"/>
      <w:marRight w:val="0"/>
      <w:marTop w:val="0"/>
      <w:marBottom w:val="0"/>
      <w:divBdr>
        <w:top w:val="none" w:sz="0" w:space="0" w:color="auto"/>
        <w:left w:val="none" w:sz="0" w:space="0" w:color="auto"/>
        <w:bottom w:val="none" w:sz="0" w:space="0" w:color="auto"/>
        <w:right w:val="none" w:sz="0" w:space="0" w:color="auto"/>
      </w:divBdr>
    </w:div>
    <w:div w:id="412746248">
      <w:bodyDiv w:val="1"/>
      <w:marLeft w:val="0"/>
      <w:marRight w:val="0"/>
      <w:marTop w:val="0"/>
      <w:marBottom w:val="0"/>
      <w:divBdr>
        <w:top w:val="none" w:sz="0" w:space="0" w:color="auto"/>
        <w:left w:val="none" w:sz="0" w:space="0" w:color="auto"/>
        <w:bottom w:val="none" w:sz="0" w:space="0" w:color="auto"/>
        <w:right w:val="none" w:sz="0" w:space="0" w:color="auto"/>
      </w:divBdr>
    </w:div>
    <w:div w:id="426314253">
      <w:bodyDiv w:val="1"/>
      <w:marLeft w:val="0"/>
      <w:marRight w:val="0"/>
      <w:marTop w:val="0"/>
      <w:marBottom w:val="0"/>
      <w:divBdr>
        <w:top w:val="none" w:sz="0" w:space="0" w:color="auto"/>
        <w:left w:val="none" w:sz="0" w:space="0" w:color="auto"/>
        <w:bottom w:val="none" w:sz="0" w:space="0" w:color="auto"/>
        <w:right w:val="none" w:sz="0" w:space="0" w:color="auto"/>
      </w:divBdr>
    </w:div>
    <w:div w:id="468942258">
      <w:bodyDiv w:val="1"/>
      <w:marLeft w:val="0"/>
      <w:marRight w:val="0"/>
      <w:marTop w:val="0"/>
      <w:marBottom w:val="0"/>
      <w:divBdr>
        <w:top w:val="none" w:sz="0" w:space="0" w:color="auto"/>
        <w:left w:val="none" w:sz="0" w:space="0" w:color="auto"/>
        <w:bottom w:val="none" w:sz="0" w:space="0" w:color="auto"/>
        <w:right w:val="none" w:sz="0" w:space="0" w:color="auto"/>
      </w:divBdr>
      <w:divsChild>
        <w:div w:id="478696625">
          <w:marLeft w:val="446"/>
          <w:marRight w:val="0"/>
          <w:marTop w:val="200"/>
          <w:marBottom w:val="0"/>
          <w:divBdr>
            <w:top w:val="none" w:sz="0" w:space="0" w:color="auto"/>
            <w:left w:val="none" w:sz="0" w:space="0" w:color="auto"/>
            <w:bottom w:val="none" w:sz="0" w:space="0" w:color="auto"/>
            <w:right w:val="none" w:sz="0" w:space="0" w:color="auto"/>
          </w:divBdr>
        </w:div>
        <w:div w:id="1625767777">
          <w:marLeft w:val="1267"/>
          <w:marRight w:val="0"/>
          <w:marTop w:val="100"/>
          <w:marBottom w:val="120"/>
          <w:divBdr>
            <w:top w:val="none" w:sz="0" w:space="0" w:color="auto"/>
            <w:left w:val="none" w:sz="0" w:space="0" w:color="auto"/>
            <w:bottom w:val="none" w:sz="0" w:space="0" w:color="auto"/>
            <w:right w:val="none" w:sz="0" w:space="0" w:color="auto"/>
          </w:divBdr>
        </w:div>
        <w:div w:id="1927691761">
          <w:marLeft w:val="1267"/>
          <w:marRight w:val="0"/>
          <w:marTop w:val="100"/>
          <w:marBottom w:val="120"/>
          <w:divBdr>
            <w:top w:val="none" w:sz="0" w:space="0" w:color="auto"/>
            <w:left w:val="none" w:sz="0" w:space="0" w:color="auto"/>
            <w:bottom w:val="none" w:sz="0" w:space="0" w:color="auto"/>
            <w:right w:val="none" w:sz="0" w:space="0" w:color="auto"/>
          </w:divBdr>
        </w:div>
        <w:div w:id="1793749233">
          <w:marLeft w:val="547"/>
          <w:marRight w:val="0"/>
          <w:marTop w:val="200"/>
          <w:marBottom w:val="120"/>
          <w:divBdr>
            <w:top w:val="none" w:sz="0" w:space="0" w:color="auto"/>
            <w:left w:val="none" w:sz="0" w:space="0" w:color="auto"/>
            <w:bottom w:val="none" w:sz="0" w:space="0" w:color="auto"/>
            <w:right w:val="none" w:sz="0" w:space="0" w:color="auto"/>
          </w:divBdr>
        </w:div>
        <w:div w:id="808589304">
          <w:marLeft w:val="1267"/>
          <w:marRight w:val="0"/>
          <w:marTop w:val="100"/>
          <w:marBottom w:val="120"/>
          <w:divBdr>
            <w:top w:val="none" w:sz="0" w:space="0" w:color="auto"/>
            <w:left w:val="none" w:sz="0" w:space="0" w:color="auto"/>
            <w:bottom w:val="none" w:sz="0" w:space="0" w:color="auto"/>
            <w:right w:val="none" w:sz="0" w:space="0" w:color="auto"/>
          </w:divBdr>
        </w:div>
        <w:div w:id="601840390">
          <w:marLeft w:val="1267"/>
          <w:marRight w:val="0"/>
          <w:marTop w:val="100"/>
          <w:marBottom w:val="120"/>
          <w:divBdr>
            <w:top w:val="none" w:sz="0" w:space="0" w:color="auto"/>
            <w:left w:val="none" w:sz="0" w:space="0" w:color="auto"/>
            <w:bottom w:val="none" w:sz="0" w:space="0" w:color="auto"/>
            <w:right w:val="none" w:sz="0" w:space="0" w:color="auto"/>
          </w:divBdr>
        </w:div>
        <w:div w:id="1559438005">
          <w:marLeft w:val="547"/>
          <w:marRight w:val="0"/>
          <w:marTop w:val="200"/>
          <w:marBottom w:val="120"/>
          <w:divBdr>
            <w:top w:val="none" w:sz="0" w:space="0" w:color="auto"/>
            <w:left w:val="none" w:sz="0" w:space="0" w:color="auto"/>
            <w:bottom w:val="none" w:sz="0" w:space="0" w:color="auto"/>
            <w:right w:val="none" w:sz="0" w:space="0" w:color="auto"/>
          </w:divBdr>
        </w:div>
        <w:div w:id="1938364479">
          <w:marLeft w:val="1267"/>
          <w:marRight w:val="0"/>
          <w:marTop w:val="100"/>
          <w:marBottom w:val="120"/>
          <w:divBdr>
            <w:top w:val="none" w:sz="0" w:space="0" w:color="auto"/>
            <w:left w:val="none" w:sz="0" w:space="0" w:color="auto"/>
            <w:bottom w:val="none" w:sz="0" w:space="0" w:color="auto"/>
            <w:right w:val="none" w:sz="0" w:space="0" w:color="auto"/>
          </w:divBdr>
        </w:div>
        <w:div w:id="1355644450">
          <w:marLeft w:val="1267"/>
          <w:marRight w:val="0"/>
          <w:marTop w:val="100"/>
          <w:marBottom w:val="120"/>
          <w:divBdr>
            <w:top w:val="none" w:sz="0" w:space="0" w:color="auto"/>
            <w:left w:val="none" w:sz="0" w:space="0" w:color="auto"/>
            <w:bottom w:val="none" w:sz="0" w:space="0" w:color="auto"/>
            <w:right w:val="none" w:sz="0" w:space="0" w:color="auto"/>
          </w:divBdr>
        </w:div>
      </w:divsChild>
    </w:div>
    <w:div w:id="490609444">
      <w:bodyDiv w:val="1"/>
      <w:marLeft w:val="0"/>
      <w:marRight w:val="0"/>
      <w:marTop w:val="0"/>
      <w:marBottom w:val="0"/>
      <w:divBdr>
        <w:top w:val="none" w:sz="0" w:space="0" w:color="auto"/>
        <w:left w:val="none" w:sz="0" w:space="0" w:color="auto"/>
        <w:bottom w:val="none" w:sz="0" w:space="0" w:color="auto"/>
        <w:right w:val="none" w:sz="0" w:space="0" w:color="auto"/>
      </w:divBdr>
    </w:div>
    <w:div w:id="502477908">
      <w:bodyDiv w:val="1"/>
      <w:marLeft w:val="0"/>
      <w:marRight w:val="0"/>
      <w:marTop w:val="0"/>
      <w:marBottom w:val="0"/>
      <w:divBdr>
        <w:top w:val="none" w:sz="0" w:space="0" w:color="auto"/>
        <w:left w:val="none" w:sz="0" w:space="0" w:color="auto"/>
        <w:bottom w:val="none" w:sz="0" w:space="0" w:color="auto"/>
        <w:right w:val="none" w:sz="0" w:space="0" w:color="auto"/>
      </w:divBdr>
      <w:divsChild>
        <w:div w:id="1437602391">
          <w:marLeft w:val="0"/>
          <w:marRight w:val="0"/>
          <w:marTop w:val="0"/>
          <w:marBottom w:val="0"/>
          <w:divBdr>
            <w:top w:val="none" w:sz="0" w:space="0" w:color="auto"/>
            <w:left w:val="none" w:sz="0" w:space="0" w:color="auto"/>
            <w:bottom w:val="none" w:sz="0" w:space="0" w:color="auto"/>
            <w:right w:val="none" w:sz="0" w:space="0" w:color="auto"/>
          </w:divBdr>
          <w:divsChild>
            <w:div w:id="1807356311">
              <w:marLeft w:val="0"/>
              <w:marRight w:val="0"/>
              <w:marTop w:val="0"/>
              <w:marBottom w:val="0"/>
              <w:divBdr>
                <w:top w:val="none" w:sz="0" w:space="0" w:color="auto"/>
                <w:left w:val="none" w:sz="0" w:space="0" w:color="auto"/>
                <w:bottom w:val="none" w:sz="0" w:space="0" w:color="auto"/>
                <w:right w:val="none" w:sz="0" w:space="0" w:color="auto"/>
              </w:divBdr>
              <w:divsChild>
                <w:div w:id="53046219">
                  <w:marLeft w:val="0"/>
                  <w:marRight w:val="0"/>
                  <w:marTop w:val="0"/>
                  <w:marBottom w:val="0"/>
                  <w:divBdr>
                    <w:top w:val="none" w:sz="0" w:space="0" w:color="auto"/>
                    <w:left w:val="none" w:sz="0" w:space="0" w:color="auto"/>
                    <w:bottom w:val="none" w:sz="0" w:space="0" w:color="auto"/>
                    <w:right w:val="none" w:sz="0" w:space="0" w:color="auto"/>
                  </w:divBdr>
                  <w:divsChild>
                    <w:div w:id="514466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7952043">
      <w:bodyDiv w:val="1"/>
      <w:marLeft w:val="0"/>
      <w:marRight w:val="0"/>
      <w:marTop w:val="0"/>
      <w:marBottom w:val="0"/>
      <w:divBdr>
        <w:top w:val="none" w:sz="0" w:space="0" w:color="auto"/>
        <w:left w:val="none" w:sz="0" w:space="0" w:color="auto"/>
        <w:bottom w:val="none" w:sz="0" w:space="0" w:color="auto"/>
        <w:right w:val="none" w:sz="0" w:space="0" w:color="auto"/>
      </w:divBdr>
      <w:divsChild>
        <w:div w:id="1889414235">
          <w:marLeft w:val="0"/>
          <w:marRight w:val="0"/>
          <w:marTop w:val="0"/>
          <w:marBottom w:val="0"/>
          <w:divBdr>
            <w:top w:val="none" w:sz="0" w:space="0" w:color="auto"/>
            <w:left w:val="none" w:sz="0" w:space="0" w:color="auto"/>
            <w:bottom w:val="none" w:sz="0" w:space="0" w:color="auto"/>
            <w:right w:val="none" w:sz="0" w:space="0" w:color="auto"/>
          </w:divBdr>
          <w:divsChild>
            <w:div w:id="574823028">
              <w:marLeft w:val="0"/>
              <w:marRight w:val="0"/>
              <w:marTop w:val="0"/>
              <w:marBottom w:val="0"/>
              <w:divBdr>
                <w:top w:val="none" w:sz="0" w:space="0" w:color="auto"/>
                <w:left w:val="none" w:sz="0" w:space="0" w:color="auto"/>
                <w:bottom w:val="none" w:sz="0" w:space="0" w:color="auto"/>
                <w:right w:val="none" w:sz="0" w:space="0" w:color="auto"/>
              </w:divBdr>
              <w:divsChild>
                <w:div w:id="628248489">
                  <w:marLeft w:val="0"/>
                  <w:marRight w:val="0"/>
                  <w:marTop w:val="0"/>
                  <w:marBottom w:val="0"/>
                  <w:divBdr>
                    <w:top w:val="none" w:sz="0" w:space="0" w:color="auto"/>
                    <w:left w:val="none" w:sz="0" w:space="0" w:color="auto"/>
                    <w:bottom w:val="none" w:sz="0" w:space="0" w:color="auto"/>
                    <w:right w:val="none" w:sz="0" w:space="0" w:color="auto"/>
                  </w:divBdr>
                  <w:divsChild>
                    <w:div w:id="196747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0260222">
      <w:bodyDiv w:val="1"/>
      <w:marLeft w:val="0"/>
      <w:marRight w:val="0"/>
      <w:marTop w:val="0"/>
      <w:marBottom w:val="0"/>
      <w:divBdr>
        <w:top w:val="none" w:sz="0" w:space="0" w:color="auto"/>
        <w:left w:val="none" w:sz="0" w:space="0" w:color="auto"/>
        <w:bottom w:val="none" w:sz="0" w:space="0" w:color="auto"/>
        <w:right w:val="none" w:sz="0" w:space="0" w:color="auto"/>
      </w:divBdr>
    </w:div>
    <w:div w:id="627124980">
      <w:bodyDiv w:val="1"/>
      <w:marLeft w:val="0"/>
      <w:marRight w:val="0"/>
      <w:marTop w:val="0"/>
      <w:marBottom w:val="0"/>
      <w:divBdr>
        <w:top w:val="none" w:sz="0" w:space="0" w:color="auto"/>
        <w:left w:val="none" w:sz="0" w:space="0" w:color="auto"/>
        <w:bottom w:val="none" w:sz="0" w:space="0" w:color="auto"/>
        <w:right w:val="none" w:sz="0" w:space="0" w:color="auto"/>
      </w:divBdr>
    </w:div>
    <w:div w:id="644316740">
      <w:bodyDiv w:val="1"/>
      <w:marLeft w:val="0"/>
      <w:marRight w:val="0"/>
      <w:marTop w:val="0"/>
      <w:marBottom w:val="0"/>
      <w:divBdr>
        <w:top w:val="none" w:sz="0" w:space="0" w:color="auto"/>
        <w:left w:val="none" w:sz="0" w:space="0" w:color="auto"/>
        <w:bottom w:val="none" w:sz="0" w:space="0" w:color="auto"/>
        <w:right w:val="none" w:sz="0" w:space="0" w:color="auto"/>
      </w:divBdr>
    </w:div>
    <w:div w:id="685448523">
      <w:bodyDiv w:val="1"/>
      <w:marLeft w:val="0"/>
      <w:marRight w:val="0"/>
      <w:marTop w:val="0"/>
      <w:marBottom w:val="0"/>
      <w:divBdr>
        <w:top w:val="none" w:sz="0" w:space="0" w:color="auto"/>
        <w:left w:val="none" w:sz="0" w:space="0" w:color="auto"/>
        <w:bottom w:val="none" w:sz="0" w:space="0" w:color="auto"/>
        <w:right w:val="none" w:sz="0" w:space="0" w:color="auto"/>
      </w:divBdr>
    </w:div>
    <w:div w:id="689529493">
      <w:bodyDiv w:val="1"/>
      <w:marLeft w:val="0"/>
      <w:marRight w:val="0"/>
      <w:marTop w:val="0"/>
      <w:marBottom w:val="0"/>
      <w:divBdr>
        <w:top w:val="none" w:sz="0" w:space="0" w:color="auto"/>
        <w:left w:val="none" w:sz="0" w:space="0" w:color="auto"/>
        <w:bottom w:val="none" w:sz="0" w:space="0" w:color="auto"/>
        <w:right w:val="none" w:sz="0" w:space="0" w:color="auto"/>
      </w:divBdr>
    </w:div>
    <w:div w:id="721825280">
      <w:bodyDiv w:val="1"/>
      <w:marLeft w:val="0"/>
      <w:marRight w:val="0"/>
      <w:marTop w:val="0"/>
      <w:marBottom w:val="0"/>
      <w:divBdr>
        <w:top w:val="none" w:sz="0" w:space="0" w:color="auto"/>
        <w:left w:val="none" w:sz="0" w:space="0" w:color="auto"/>
        <w:bottom w:val="none" w:sz="0" w:space="0" w:color="auto"/>
        <w:right w:val="none" w:sz="0" w:space="0" w:color="auto"/>
      </w:divBdr>
    </w:div>
    <w:div w:id="731926999">
      <w:bodyDiv w:val="1"/>
      <w:marLeft w:val="0"/>
      <w:marRight w:val="0"/>
      <w:marTop w:val="0"/>
      <w:marBottom w:val="0"/>
      <w:divBdr>
        <w:top w:val="none" w:sz="0" w:space="0" w:color="auto"/>
        <w:left w:val="none" w:sz="0" w:space="0" w:color="auto"/>
        <w:bottom w:val="none" w:sz="0" w:space="0" w:color="auto"/>
        <w:right w:val="none" w:sz="0" w:space="0" w:color="auto"/>
      </w:divBdr>
    </w:div>
    <w:div w:id="802115428">
      <w:bodyDiv w:val="1"/>
      <w:marLeft w:val="0"/>
      <w:marRight w:val="0"/>
      <w:marTop w:val="0"/>
      <w:marBottom w:val="0"/>
      <w:divBdr>
        <w:top w:val="none" w:sz="0" w:space="0" w:color="auto"/>
        <w:left w:val="none" w:sz="0" w:space="0" w:color="auto"/>
        <w:bottom w:val="none" w:sz="0" w:space="0" w:color="auto"/>
        <w:right w:val="none" w:sz="0" w:space="0" w:color="auto"/>
      </w:divBdr>
    </w:div>
    <w:div w:id="826631187">
      <w:bodyDiv w:val="1"/>
      <w:marLeft w:val="0"/>
      <w:marRight w:val="0"/>
      <w:marTop w:val="0"/>
      <w:marBottom w:val="0"/>
      <w:divBdr>
        <w:top w:val="none" w:sz="0" w:space="0" w:color="auto"/>
        <w:left w:val="none" w:sz="0" w:space="0" w:color="auto"/>
        <w:bottom w:val="none" w:sz="0" w:space="0" w:color="auto"/>
        <w:right w:val="none" w:sz="0" w:space="0" w:color="auto"/>
      </w:divBdr>
    </w:div>
    <w:div w:id="843126795">
      <w:bodyDiv w:val="1"/>
      <w:marLeft w:val="0"/>
      <w:marRight w:val="0"/>
      <w:marTop w:val="0"/>
      <w:marBottom w:val="0"/>
      <w:divBdr>
        <w:top w:val="none" w:sz="0" w:space="0" w:color="auto"/>
        <w:left w:val="none" w:sz="0" w:space="0" w:color="auto"/>
        <w:bottom w:val="none" w:sz="0" w:space="0" w:color="auto"/>
        <w:right w:val="none" w:sz="0" w:space="0" w:color="auto"/>
      </w:divBdr>
    </w:div>
    <w:div w:id="869994934">
      <w:bodyDiv w:val="1"/>
      <w:marLeft w:val="0"/>
      <w:marRight w:val="0"/>
      <w:marTop w:val="0"/>
      <w:marBottom w:val="0"/>
      <w:divBdr>
        <w:top w:val="none" w:sz="0" w:space="0" w:color="auto"/>
        <w:left w:val="none" w:sz="0" w:space="0" w:color="auto"/>
        <w:bottom w:val="none" w:sz="0" w:space="0" w:color="auto"/>
        <w:right w:val="none" w:sz="0" w:space="0" w:color="auto"/>
      </w:divBdr>
    </w:div>
    <w:div w:id="891118706">
      <w:bodyDiv w:val="1"/>
      <w:marLeft w:val="0"/>
      <w:marRight w:val="0"/>
      <w:marTop w:val="0"/>
      <w:marBottom w:val="0"/>
      <w:divBdr>
        <w:top w:val="none" w:sz="0" w:space="0" w:color="auto"/>
        <w:left w:val="none" w:sz="0" w:space="0" w:color="auto"/>
        <w:bottom w:val="none" w:sz="0" w:space="0" w:color="auto"/>
        <w:right w:val="none" w:sz="0" w:space="0" w:color="auto"/>
      </w:divBdr>
    </w:div>
    <w:div w:id="955678319">
      <w:bodyDiv w:val="1"/>
      <w:marLeft w:val="0"/>
      <w:marRight w:val="0"/>
      <w:marTop w:val="0"/>
      <w:marBottom w:val="0"/>
      <w:divBdr>
        <w:top w:val="none" w:sz="0" w:space="0" w:color="auto"/>
        <w:left w:val="none" w:sz="0" w:space="0" w:color="auto"/>
        <w:bottom w:val="none" w:sz="0" w:space="0" w:color="auto"/>
        <w:right w:val="none" w:sz="0" w:space="0" w:color="auto"/>
      </w:divBdr>
    </w:div>
    <w:div w:id="1003433467">
      <w:bodyDiv w:val="1"/>
      <w:marLeft w:val="0"/>
      <w:marRight w:val="0"/>
      <w:marTop w:val="0"/>
      <w:marBottom w:val="0"/>
      <w:divBdr>
        <w:top w:val="none" w:sz="0" w:space="0" w:color="auto"/>
        <w:left w:val="none" w:sz="0" w:space="0" w:color="auto"/>
        <w:bottom w:val="none" w:sz="0" w:space="0" w:color="auto"/>
        <w:right w:val="none" w:sz="0" w:space="0" w:color="auto"/>
      </w:divBdr>
    </w:div>
    <w:div w:id="1076170365">
      <w:bodyDiv w:val="1"/>
      <w:marLeft w:val="0"/>
      <w:marRight w:val="0"/>
      <w:marTop w:val="0"/>
      <w:marBottom w:val="0"/>
      <w:divBdr>
        <w:top w:val="none" w:sz="0" w:space="0" w:color="auto"/>
        <w:left w:val="none" w:sz="0" w:space="0" w:color="auto"/>
        <w:bottom w:val="none" w:sz="0" w:space="0" w:color="auto"/>
        <w:right w:val="none" w:sz="0" w:space="0" w:color="auto"/>
      </w:divBdr>
    </w:div>
    <w:div w:id="1094547957">
      <w:bodyDiv w:val="1"/>
      <w:marLeft w:val="0"/>
      <w:marRight w:val="0"/>
      <w:marTop w:val="0"/>
      <w:marBottom w:val="0"/>
      <w:divBdr>
        <w:top w:val="none" w:sz="0" w:space="0" w:color="auto"/>
        <w:left w:val="none" w:sz="0" w:space="0" w:color="auto"/>
        <w:bottom w:val="none" w:sz="0" w:space="0" w:color="auto"/>
        <w:right w:val="none" w:sz="0" w:space="0" w:color="auto"/>
      </w:divBdr>
    </w:div>
    <w:div w:id="1102533587">
      <w:bodyDiv w:val="1"/>
      <w:marLeft w:val="0"/>
      <w:marRight w:val="0"/>
      <w:marTop w:val="0"/>
      <w:marBottom w:val="0"/>
      <w:divBdr>
        <w:top w:val="none" w:sz="0" w:space="0" w:color="auto"/>
        <w:left w:val="none" w:sz="0" w:space="0" w:color="auto"/>
        <w:bottom w:val="none" w:sz="0" w:space="0" w:color="auto"/>
        <w:right w:val="none" w:sz="0" w:space="0" w:color="auto"/>
      </w:divBdr>
    </w:div>
    <w:div w:id="1114210299">
      <w:bodyDiv w:val="1"/>
      <w:marLeft w:val="0"/>
      <w:marRight w:val="0"/>
      <w:marTop w:val="0"/>
      <w:marBottom w:val="0"/>
      <w:divBdr>
        <w:top w:val="none" w:sz="0" w:space="0" w:color="auto"/>
        <w:left w:val="none" w:sz="0" w:space="0" w:color="auto"/>
        <w:bottom w:val="none" w:sz="0" w:space="0" w:color="auto"/>
        <w:right w:val="none" w:sz="0" w:space="0" w:color="auto"/>
      </w:divBdr>
    </w:div>
    <w:div w:id="1128284192">
      <w:bodyDiv w:val="1"/>
      <w:marLeft w:val="0"/>
      <w:marRight w:val="0"/>
      <w:marTop w:val="0"/>
      <w:marBottom w:val="0"/>
      <w:divBdr>
        <w:top w:val="none" w:sz="0" w:space="0" w:color="auto"/>
        <w:left w:val="none" w:sz="0" w:space="0" w:color="auto"/>
        <w:bottom w:val="none" w:sz="0" w:space="0" w:color="auto"/>
        <w:right w:val="none" w:sz="0" w:space="0" w:color="auto"/>
      </w:divBdr>
    </w:div>
    <w:div w:id="1177379662">
      <w:bodyDiv w:val="1"/>
      <w:marLeft w:val="0"/>
      <w:marRight w:val="0"/>
      <w:marTop w:val="0"/>
      <w:marBottom w:val="0"/>
      <w:divBdr>
        <w:top w:val="none" w:sz="0" w:space="0" w:color="auto"/>
        <w:left w:val="none" w:sz="0" w:space="0" w:color="auto"/>
        <w:bottom w:val="none" w:sz="0" w:space="0" w:color="auto"/>
        <w:right w:val="none" w:sz="0" w:space="0" w:color="auto"/>
      </w:divBdr>
    </w:div>
    <w:div w:id="1189761326">
      <w:bodyDiv w:val="1"/>
      <w:marLeft w:val="0"/>
      <w:marRight w:val="0"/>
      <w:marTop w:val="0"/>
      <w:marBottom w:val="0"/>
      <w:divBdr>
        <w:top w:val="none" w:sz="0" w:space="0" w:color="auto"/>
        <w:left w:val="none" w:sz="0" w:space="0" w:color="auto"/>
        <w:bottom w:val="none" w:sz="0" w:space="0" w:color="auto"/>
        <w:right w:val="none" w:sz="0" w:space="0" w:color="auto"/>
      </w:divBdr>
    </w:div>
    <w:div w:id="1190992068">
      <w:bodyDiv w:val="1"/>
      <w:marLeft w:val="0"/>
      <w:marRight w:val="0"/>
      <w:marTop w:val="0"/>
      <w:marBottom w:val="0"/>
      <w:divBdr>
        <w:top w:val="none" w:sz="0" w:space="0" w:color="auto"/>
        <w:left w:val="none" w:sz="0" w:space="0" w:color="auto"/>
        <w:bottom w:val="none" w:sz="0" w:space="0" w:color="auto"/>
        <w:right w:val="none" w:sz="0" w:space="0" w:color="auto"/>
      </w:divBdr>
    </w:div>
    <w:div w:id="1292397514">
      <w:bodyDiv w:val="1"/>
      <w:marLeft w:val="0"/>
      <w:marRight w:val="0"/>
      <w:marTop w:val="0"/>
      <w:marBottom w:val="0"/>
      <w:divBdr>
        <w:top w:val="none" w:sz="0" w:space="0" w:color="auto"/>
        <w:left w:val="none" w:sz="0" w:space="0" w:color="auto"/>
        <w:bottom w:val="none" w:sz="0" w:space="0" w:color="auto"/>
        <w:right w:val="none" w:sz="0" w:space="0" w:color="auto"/>
      </w:divBdr>
    </w:div>
    <w:div w:id="1369640971">
      <w:bodyDiv w:val="1"/>
      <w:marLeft w:val="0"/>
      <w:marRight w:val="0"/>
      <w:marTop w:val="0"/>
      <w:marBottom w:val="0"/>
      <w:divBdr>
        <w:top w:val="none" w:sz="0" w:space="0" w:color="auto"/>
        <w:left w:val="none" w:sz="0" w:space="0" w:color="auto"/>
        <w:bottom w:val="none" w:sz="0" w:space="0" w:color="auto"/>
        <w:right w:val="none" w:sz="0" w:space="0" w:color="auto"/>
      </w:divBdr>
    </w:div>
    <w:div w:id="1372652101">
      <w:bodyDiv w:val="1"/>
      <w:marLeft w:val="0"/>
      <w:marRight w:val="0"/>
      <w:marTop w:val="0"/>
      <w:marBottom w:val="0"/>
      <w:divBdr>
        <w:top w:val="none" w:sz="0" w:space="0" w:color="auto"/>
        <w:left w:val="none" w:sz="0" w:space="0" w:color="auto"/>
        <w:bottom w:val="none" w:sz="0" w:space="0" w:color="auto"/>
        <w:right w:val="none" w:sz="0" w:space="0" w:color="auto"/>
      </w:divBdr>
    </w:div>
    <w:div w:id="1386221643">
      <w:bodyDiv w:val="1"/>
      <w:marLeft w:val="0"/>
      <w:marRight w:val="0"/>
      <w:marTop w:val="0"/>
      <w:marBottom w:val="0"/>
      <w:divBdr>
        <w:top w:val="none" w:sz="0" w:space="0" w:color="auto"/>
        <w:left w:val="none" w:sz="0" w:space="0" w:color="auto"/>
        <w:bottom w:val="none" w:sz="0" w:space="0" w:color="auto"/>
        <w:right w:val="none" w:sz="0" w:space="0" w:color="auto"/>
      </w:divBdr>
    </w:div>
    <w:div w:id="1412044041">
      <w:bodyDiv w:val="1"/>
      <w:marLeft w:val="0"/>
      <w:marRight w:val="0"/>
      <w:marTop w:val="0"/>
      <w:marBottom w:val="0"/>
      <w:divBdr>
        <w:top w:val="none" w:sz="0" w:space="0" w:color="auto"/>
        <w:left w:val="none" w:sz="0" w:space="0" w:color="auto"/>
        <w:bottom w:val="none" w:sz="0" w:space="0" w:color="auto"/>
        <w:right w:val="none" w:sz="0" w:space="0" w:color="auto"/>
      </w:divBdr>
    </w:div>
    <w:div w:id="1417942941">
      <w:bodyDiv w:val="1"/>
      <w:marLeft w:val="0"/>
      <w:marRight w:val="0"/>
      <w:marTop w:val="0"/>
      <w:marBottom w:val="0"/>
      <w:divBdr>
        <w:top w:val="none" w:sz="0" w:space="0" w:color="auto"/>
        <w:left w:val="none" w:sz="0" w:space="0" w:color="auto"/>
        <w:bottom w:val="none" w:sz="0" w:space="0" w:color="auto"/>
        <w:right w:val="none" w:sz="0" w:space="0" w:color="auto"/>
      </w:divBdr>
    </w:div>
    <w:div w:id="1473331241">
      <w:bodyDiv w:val="1"/>
      <w:marLeft w:val="0"/>
      <w:marRight w:val="0"/>
      <w:marTop w:val="0"/>
      <w:marBottom w:val="0"/>
      <w:divBdr>
        <w:top w:val="none" w:sz="0" w:space="0" w:color="auto"/>
        <w:left w:val="none" w:sz="0" w:space="0" w:color="auto"/>
        <w:bottom w:val="none" w:sz="0" w:space="0" w:color="auto"/>
        <w:right w:val="none" w:sz="0" w:space="0" w:color="auto"/>
      </w:divBdr>
    </w:div>
    <w:div w:id="1514881494">
      <w:bodyDiv w:val="1"/>
      <w:marLeft w:val="0"/>
      <w:marRight w:val="0"/>
      <w:marTop w:val="0"/>
      <w:marBottom w:val="0"/>
      <w:divBdr>
        <w:top w:val="none" w:sz="0" w:space="0" w:color="auto"/>
        <w:left w:val="none" w:sz="0" w:space="0" w:color="auto"/>
        <w:bottom w:val="none" w:sz="0" w:space="0" w:color="auto"/>
        <w:right w:val="none" w:sz="0" w:space="0" w:color="auto"/>
      </w:divBdr>
    </w:div>
    <w:div w:id="1526018888">
      <w:bodyDiv w:val="1"/>
      <w:marLeft w:val="0"/>
      <w:marRight w:val="0"/>
      <w:marTop w:val="0"/>
      <w:marBottom w:val="0"/>
      <w:divBdr>
        <w:top w:val="none" w:sz="0" w:space="0" w:color="auto"/>
        <w:left w:val="none" w:sz="0" w:space="0" w:color="auto"/>
        <w:bottom w:val="none" w:sz="0" w:space="0" w:color="auto"/>
        <w:right w:val="none" w:sz="0" w:space="0" w:color="auto"/>
      </w:divBdr>
    </w:div>
    <w:div w:id="1659528702">
      <w:bodyDiv w:val="1"/>
      <w:marLeft w:val="0"/>
      <w:marRight w:val="0"/>
      <w:marTop w:val="0"/>
      <w:marBottom w:val="0"/>
      <w:divBdr>
        <w:top w:val="none" w:sz="0" w:space="0" w:color="auto"/>
        <w:left w:val="none" w:sz="0" w:space="0" w:color="auto"/>
        <w:bottom w:val="none" w:sz="0" w:space="0" w:color="auto"/>
        <w:right w:val="none" w:sz="0" w:space="0" w:color="auto"/>
      </w:divBdr>
    </w:div>
    <w:div w:id="1660692739">
      <w:bodyDiv w:val="1"/>
      <w:marLeft w:val="0"/>
      <w:marRight w:val="0"/>
      <w:marTop w:val="0"/>
      <w:marBottom w:val="0"/>
      <w:divBdr>
        <w:top w:val="none" w:sz="0" w:space="0" w:color="auto"/>
        <w:left w:val="none" w:sz="0" w:space="0" w:color="auto"/>
        <w:bottom w:val="none" w:sz="0" w:space="0" w:color="auto"/>
        <w:right w:val="none" w:sz="0" w:space="0" w:color="auto"/>
      </w:divBdr>
    </w:div>
    <w:div w:id="1702705738">
      <w:bodyDiv w:val="1"/>
      <w:marLeft w:val="0"/>
      <w:marRight w:val="0"/>
      <w:marTop w:val="0"/>
      <w:marBottom w:val="0"/>
      <w:divBdr>
        <w:top w:val="none" w:sz="0" w:space="0" w:color="auto"/>
        <w:left w:val="none" w:sz="0" w:space="0" w:color="auto"/>
        <w:bottom w:val="none" w:sz="0" w:space="0" w:color="auto"/>
        <w:right w:val="none" w:sz="0" w:space="0" w:color="auto"/>
      </w:divBdr>
    </w:div>
    <w:div w:id="1720009347">
      <w:bodyDiv w:val="1"/>
      <w:marLeft w:val="0"/>
      <w:marRight w:val="0"/>
      <w:marTop w:val="0"/>
      <w:marBottom w:val="0"/>
      <w:divBdr>
        <w:top w:val="none" w:sz="0" w:space="0" w:color="auto"/>
        <w:left w:val="none" w:sz="0" w:space="0" w:color="auto"/>
        <w:bottom w:val="none" w:sz="0" w:space="0" w:color="auto"/>
        <w:right w:val="none" w:sz="0" w:space="0" w:color="auto"/>
      </w:divBdr>
    </w:div>
    <w:div w:id="1724674210">
      <w:bodyDiv w:val="1"/>
      <w:marLeft w:val="0"/>
      <w:marRight w:val="0"/>
      <w:marTop w:val="0"/>
      <w:marBottom w:val="0"/>
      <w:divBdr>
        <w:top w:val="none" w:sz="0" w:space="0" w:color="auto"/>
        <w:left w:val="none" w:sz="0" w:space="0" w:color="auto"/>
        <w:bottom w:val="none" w:sz="0" w:space="0" w:color="auto"/>
        <w:right w:val="none" w:sz="0" w:space="0" w:color="auto"/>
      </w:divBdr>
    </w:div>
    <w:div w:id="1730493106">
      <w:bodyDiv w:val="1"/>
      <w:marLeft w:val="0"/>
      <w:marRight w:val="0"/>
      <w:marTop w:val="0"/>
      <w:marBottom w:val="0"/>
      <w:divBdr>
        <w:top w:val="none" w:sz="0" w:space="0" w:color="auto"/>
        <w:left w:val="none" w:sz="0" w:space="0" w:color="auto"/>
        <w:bottom w:val="none" w:sz="0" w:space="0" w:color="auto"/>
        <w:right w:val="none" w:sz="0" w:space="0" w:color="auto"/>
      </w:divBdr>
    </w:div>
    <w:div w:id="1756826010">
      <w:bodyDiv w:val="1"/>
      <w:marLeft w:val="0"/>
      <w:marRight w:val="0"/>
      <w:marTop w:val="0"/>
      <w:marBottom w:val="0"/>
      <w:divBdr>
        <w:top w:val="none" w:sz="0" w:space="0" w:color="auto"/>
        <w:left w:val="none" w:sz="0" w:space="0" w:color="auto"/>
        <w:bottom w:val="none" w:sz="0" w:space="0" w:color="auto"/>
        <w:right w:val="none" w:sz="0" w:space="0" w:color="auto"/>
      </w:divBdr>
    </w:div>
    <w:div w:id="1830175175">
      <w:bodyDiv w:val="1"/>
      <w:marLeft w:val="0"/>
      <w:marRight w:val="0"/>
      <w:marTop w:val="0"/>
      <w:marBottom w:val="0"/>
      <w:divBdr>
        <w:top w:val="none" w:sz="0" w:space="0" w:color="auto"/>
        <w:left w:val="none" w:sz="0" w:space="0" w:color="auto"/>
        <w:bottom w:val="none" w:sz="0" w:space="0" w:color="auto"/>
        <w:right w:val="none" w:sz="0" w:space="0" w:color="auto"/>
      </w:divBdr>
    </w:div>
    <w:div w:id="1834835917">
      <w:bodyDiv w:val="1"/>
      <w:marLeft w:val="0"/>
      <w:marRight w:val="0"/>
      <w:marTop w:val="0"/>
      <w:marBottom w:val="0"/>
      <w:divBdr>
        <w:top w:val="none" w:sz="0" w:space="0" w:color="auto"/>
        <w:left w:val="none" w:sz="0" w:space="0" w:color="auto"/>
        <w:bottom w:val="none" w:sz="0" w:space="0" w:color="auto"/>
        <w:right w:val="none" w:sz="0" w:space="0" w:color="auto"/>
      </w:divBdr>
    </w:div>
    <w:div w:id="1837652844">
      <w:bodyDiv w:val="1"/>
      <w:marLeft w:val="0"/>
      <w:marRight w:val="0"/>
      <w:marTop w:val="0"/>
      <w:marBottom w:val="0"/>
      <w:divBdr>
        <w:top w:val="none" w:sz="0" w:space="0" w:color="auto"/>
        <w:left w:val="none" w:sz="0" w:space="0" w:color="auto"/>
        <w:bottom w:val="none" w:sz="0" w:space="0" w:color="auto"/>
        <w:right w:val="none" w:sz="0" w:space="0" w:color="auto"/>
      </w:divBdr>
    </w:div>
    <w:div w:id="1843352280">
      <w:bodyDiv w:val="1"/>
      <w:marLeft w:val="0"/>
      <w:marRight w:val="0"/>
      <w:marTop w:val="0"/>
      <w:marBottom w:val="0"/>
      <w:divBdr>
        <w:top w:val="none" w:sz="0" w:space="0" w:color="auto"/>
        <w:left w:val="none" w:sz="0" w:space="0" w:color="auto"/>
        <w:bottom w:val="none" w:sz="0" w:space="0" w:color="auto"/>
        <w:right w:val="none" w:sz="0" w:space="0" w:color="auto"/>
      </w:divBdr>
    </w:div>
    <w:div w:id="1848135435">
      <w:bodyDiv w:val="1"/>
      <w:marLeft w:val="0"/>
      <w:marRight w:val="0"/>
      <w:marTop w:val="0"/>
      <w:marBottom w:val="0"/>
      <w:divBdr>
        <w:top w:val="none" w:sz="0" w:space="0" w:color="auto"/>
        <w:left w:val="none" w:sz="0" w:space="0" w:color="auto"/>
        <w:bottom w:val="none" w:sz="0" w:space="0" w:color="auto"/>
        <w:right w:val="none" w:sz="0" w:space="0" w:color="auto"/>
      </w:divBdr>
    </w:div>
    <w:div w:id="1864443583">
      <w:bodyDiv w:val="1"/>
      <w:marLeft w:val="0"/>
      <w:marRight w:val="0"/>
      <w:marTop w:val="0"/>
      <w:marBottom w:val="0"/>
      <w:divBdr>
        <w:top w:val="none" w:sz="0" w:space="0" w:color="auto"/>
        <w:left w:val="none" w:sz="0" w:space="0" w:color="auto"/>
        <w:bottom w:val="none" w:sz="0" w:space="0" w:color="auto"/>
        <w:right w:val="none" w:sz="0" w:space="0" w:color="auto"/>
      </w:divBdr>
    </w:div>
    <w:div w:id="1909680618">
      <w:bodyDiv w:val="1"/>
      <w:marLeft w:val="0"/>
      <w:marRight w:val="0"/>
      <w:marTop w:val="0"/>
      <w:marBottom w:val="0"/>
      <w:divBdr>
        <w:top w:val="none" w:sz="0" w:space="0" w:color="auto"/>
        <w:left w:val="none" w:sz="0" w:space="0" w:color="auto"/>
        <w:bottom w:val="none" w:sz="0" w:space="0" w:color="auto"/>
        <w:right w:val="none" w:sz="0" w:space="0" w:color="auto"/>
      </w:divBdr>
    </w:div>
    <w:div w:id="1916163737">
      <w:bodyDiv w:val="1"/>
      <w:marLeft w:val="0"/>
      <w:marRight w:val="0"/>
      <w:marTop w:val="0"/>
      <w:marBottom w:val="0"/>
      <w:divBdr>
        <w:top w:val="none" w:sz="0" w:space="0" w:color="auto"/>
        <w:left w:val="none" w:sz="0" w:space="0" w:color="auto"/>
        <w:bottom w:val="none" w:sz="0" w:space="0" w:color="auto"/>
        <w:right w:val="none" w:sz="0" w:space="0" w:color="auto"/>
      </w:divBdr>
    </w:div>
    <w:div w:id="2018068780">
      <w:bodyDiv w:val="1"/>
      <w:marLeft w:val="0"/>
      <w:marRight w:val="0"/>
      <w:marTop w:val="0"/>
      <w:marBottom w:val="0"/>
      <w:divBdr>
        <w:top w:val="none" w:sz="0" w:space="0" w:color="auto"/>
        <w:left w:val="none" w:sz="0" w:space="0" w:color="auto"/>
        <w:bottom w:val="none" w:sz="0" w:space="0" w:color="auto"/>
        <w:right w:val="none" w:sz="0" w:space="0" w:color="auto"/>
      </w:divBdr>
    </w:div>
    <w:div w:id="2038389555">
      <w:bodyDiv w:val="1"/>
      <w:marLeft w:val="0"/>
      <w:marRight w:val="0"/>
      <w:marTop w:val="0"/>
      <w:marBottom w:val="0"/>
      <w:divBdr>
        <w:top w:val="none" w:sz="0" w:space="0" w:color="auto"/>
        <w:left w:val="none" w:sz="0" w:space="0" w:color="auto"/>
        <w:bottom w:val="none" w:sz="0" w:space="0" w:color="auto"/>
        <w:right w:val="none" w:sz="0" w:space="0" w:color="auto"/>
      </w:divBdr>
    </w:div>
    <w:div w:id="2050104335">
      <w:bodyDiv w:val="1"/>
      <w:marLeft w:val="0"/>
      <w:marRight w:val="0"/>
      <w:marTop w:val="0"/>
      <w:marBottom w:val="0"/>
      <w:divBdr>
        <w:top w:val="none" w:sz="0" w:space="0" w:color="auto"/>
        <w:left w:val="none" w:sz="0" w:space="0" w:color="auto"/>
        <w:bottom w:val="none" w:sz="0" w:space="0" w:color="auto"/>
        <w:right w:val="none" w:sz="0" w:space="0" w:color="auto"/>
      </w:divBdr>
    </w:div>
    <w:div w:id="2073573507">
      <w:bodyDiv w:val="1"/>
      <w:marLeft w:val="0"/>
      <w:marRight w:val="0"/>
      <w:marTop w:val="0"/>
      <w:marBottom w:val="0"/>
      <w:divBdr>
        <w:top w:val="none" w:sz="0" w:space="0" w:color="auto"/>
        <w:left w:val="none" w:sz="0" w:space="0" w:color="auto"/>
        <w:bottom w:val="none" w:sz="0" w:space="0" w:color="auto"/>
        <w:right w:val="none" w:sz="0" w:space="0" w:color="auto"/>
      </w:divBdr>
    </w:div>
    <w:div w:id="2084403065">
      <w:bodyDiv w:val="1"/>
      <w:marLeft w:val="0"/>
      <w:marRight w:val="0"/>
      <w:marTop w:val="0"/>
      <w:marBottom w:val="0"/>
      <w:divBdr>
        <w:top w:val="none" w:sz="0" w:space="0" w:color="auto"/>
        <w:left w:val="none" w:sz="0" w:space="0" w:color="auto"/>
        <w:bottom w:val="none" w:sz="0" w:space="0" w:color="auto"/>
        <w:right w:val="none" w:sz="0" w:space="0" w:color="auto"/>
      </w:divBdr>
    </w:div>
    <w:div w:id="2110151023">
      <w:bodyDiv w:val="1"/>
      <w:marLeft w:val="0"/>
      <w:marRight w:val="0"/>
      <w:marTop w:val="0"/>
      <w:marBottom w:val="0"/>
      <w:divBdr>
        <w:top w:val="none" w:sz="0" w:space="0" w:color="auto"/>
        <w:left w:val="none" w:sz="0" w:space="0" w:color="auto"/>
        <w:bottom w:val="none" w:sz="0" w:space="0" w:color="auto"/>
        <w:right w:val="none" w:sz="0" w:space="0" w:color="auto"/>
      </w:divBdr>
    </w:div>
    <w:div w:id="2113888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16C4B4-D7FB-473B-A573-5D2E97E74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8</Pages>
  <Words>49074</Words>
  <Characters>279726</Characters>
  <Application>Microsoft Office Word</Application>
  <DocSecurity>0</DocSecurity>
  <Lines>2331</Lines>
  <Paragraphs>656</Paragraphs>
  <ScaleCrop>false</ScaleCrop>
  <HeadingPairs>
    <vt:vector size="2" baseType="variant">
      <vt:variant>
        <vt:lpstr>Title</vt:lpstr>
      </vt:variant>
      <vt:variant>
        <vt:i4>1</vt:i4>
      </vt:variant>
    </vt:vector>
  </HeadingPairs>
  <TitlesOfParts>
    <vt:vector size="1" baseType="lpstr">
      <vt:lpstr/>
    </vt:vector>
  </TitlesOfParts>
  <Company>National Disability Authority</Company>
  <LinksUpToDate>false</LinksUpToDate>
  <CharactersWithSpaces>328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ynthesis of existing data on current attitudes towards autistic people in Ireland</dc:title>
  <dc:subject/>
  <dc:creator>Chloe Keegan (NDA)</dc:creator>
  <cp:keywords>attitudes, autism, Action 1,</cp:keywords>
  <dc:description>May 2025</dc:description>
  <cp:lastModifiedBy>Meadhbh Ryan (NDA)</cp:lastModifiedBy>
  <cp:revision>2</cp:revision>
  <dcterms:created xsi:type="dcterms:W3CDTF">2026-01-14T11:39:00Z</dcterms:created>
  <dcterms:modified xsi:type="dcterms:W3CDTF">2026-01-14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PpC3hlv"/&gt;&lt;style id="http://www.zotero.org/styles/vancouver" locale="en-US" hasBibliography="1" bibliographyStyleHasBeenSet="1"/&gt;&lt;prefs&gt;&lt;pref name="fieldType" value="Field"/&gt;&lt;pref name="delayCit</vt:lpwstr>
  </property>
  <property fmtid="{D5CDD505-2E9C-101B-9397-08002B2CF9AE}" pid="3" name="ZOTERO_PREF_2">
    <vt:lpwstr>ationUpdates" value="true"/&gt;&lt;pref name="dontAskDelayCitationUpdates" value="true"/&gt;&lt;/prefs&gt;&lt;/data&gt;</vt:lpwstr>
  </property>
</Properties>
</file>